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090466" w:rsidRDefault="002229C9" w:rsidP="00993F27">
      <w:pPr>
        <w:pStyle w:val="p1"/>
        <w:spacing w:line="480" w:lineRule="auto"/>
        <w:rPr>
          <w:b/>
          <w:bCs/>
        </w:rPr>
      </w:pPr>
      <w:commentRangeStart w:id="0"/>
      <w:r w:rsidRPr="00090466">
        <w:rPr>
          <w:color w:val="000000" w:themeColor="text1"/>
        </w:rPr>
        <w:t xml:space="preserve">Title: </w:t>
      </w:r>
      <w:r w:rsidRPr="00090466">
        <w:rPr>
          <w:b/>
          <w:bCs/>
        </w:rPr>
        <w:t>Wildlife Responses to Non-Motorized Recreation in the Southern Canadian Rockies: A Multi</w:t>
      </w:r>
      <w:r w:rsidRPr="00090466">
        <w:rPr>
          <w:b/>
          <w:bCs/>
        </w:rPr>
        <w:noBreakHyphen/>
        <w:t>Scale Analysis near Fernie, BC</w:t>
      </w:r>
      <w:commentRangeEnd w:id="0"/>
      <w:r w:rsidR="008C661B" w:rsidRPr="00090466">
        <w:rPr>
          <w:rStyle w:val="CommentReference"/>
          <w:rFonts w:eastAsiaTheme="minorHAnsi"/>
          <w:kern w:val="2"/>
          <w14:ligatures w14:val="standardContextual"/>
          <w:rPrChange w:id="1" w:author="Clayton Lamb" w:date="2025-11-28T13:58:00Z" w16du:dateUtc="2025-11-28T20:58:00Z">
            <w:rPr>
              <w:rStyle w:val="CommentReference"/>
              <w:rFonts w:asciiTheme="minorHAnsi" w:eastAsiaTheme="minorHAnsi" w:hAnsiTheme="minorHAnsi" w:cstheme="minorBidi"/>
              <w:kern w:val="2"/>
              <w14:ligatures w14:val="standardContextual"/>
            </w:rPr>
          </w:rPrChange>
        </w:rPr>
        <w:commentReference w:id="0"/>
      </w:r>
    </w:p>
    <w:p w14:paraId="7A1AEB24" w14:textId="77777777" w:rsidR="002229C9" w:rsidRPr="00090466" w:rsidRDefault="002229C9" w:rsidP="00993F27">
      <w:pPr>
        <w:spacing w:after="120" w:line="480" w:lineRule="auto"/>
        <w:rPr>
          <w:color w:val="000000" w:themeColor="text1"/>
        </w:rPr>
      </w:pPr>
    </w:p>
    <w:p w14:paraId="617542F6" w14:textId="5C0E910F" w:rsidR="002229C9" w:rsidRPr="00090466" w:rsidRDefault="002229C9" w:rsidP="00993F27">
      <w:pPr>
        <w:spacing w:after="120" w:line="480" w:lineRule="auto"/>
        <w:rPr>
          <w:b/>
          <w:bCs/>
          <w:color w:val="000000" w:themeColor="text1"/>
        </w:rPr>
      </w:pPr>
      <w:r w:rsidRPr="00090466">
        <w:rPr>
          <w:color w:val="000000" w:themeColor="text1"/>
        </w:rPr>
        <w:t xml:space="preserve">Running head: </w:t>
      </w:r>
      <w:r w:rsidRPr="00090466">
        <w:rPr>
          <w:b/>
          <w:bCs/>
          <w:color w:val="000000" w:themeColor="text1"/>
        </w:rPr>
        <w:t>Fernie Rec Paper</w:t>
      </w:r>
    </w:p>
    <w:p w14:paraId="4F4F4CF7" w14:textId="77777777" w:rsidR="004B0BF2" w:rsidRPr="00090466" w:rsidRDefault="004B0BF2" w:rsidP="00993F27">
      <w:pPr>
        <w:spacing w:after="120" w:line="480" w:lineRule="auto"/>
        <w:rPr>
          <w:b/>
          <w:bCs/>
          <w:color w:val="000000" w:themeColor="text1"/>
        </w:rPr>
      </w:pPr>
    </w:p>
    <w:p w14:paraId="6A96BE2B" w14:textId="1381E7A2" w:rsidR="002229C9" w:rsidRPr="00090466" w:rsidRDefault="002229C9" w:rsidP="00993F27">
      <w:pPr>
        <w:spacing w:after="120" w:line="480" w:lineRule="auto"/>
        <w:rPr>
          <w:bCs/>
          <w:color w:val="000000" w:themeColor="text1"/>
        </w:rPr>
      </w:pPr>
      <w:r w:rsidRPr="00090466">
        <w:rPr>
          <w:bCs/>
          <w:color w:val="000000" w:themeColor="text1"/>
        </w:rPr>
        <w:t>Clayton T. Lamb</w:t>
      </w:r>
      <w:r w:rsidRPr="00090466">
        <w:rPr>
          <w:bCs/>
          <w:color w:val="000000" w:themeColor="text1"/>
          <w:vertAlign w:val="superscript"/>
        </w:rPr>
        <w:t>1,2*</w:t>
      </w:r>
    </w:p>
    <w:p w14:paraId="7633424A" w14:textId="3015AC8F" w:rsidR="00303F0B" w:rsidRPr="00090466" w:rsidRDefault="00327CAC" w:rsidP="00993F27">
      <w:pPr>
        <w:spacing w:after="120" w:line="480" w:lineRule="auto"/>
        <w:rPr>
          <w:bCs/>
          <w:color w:val="000000" w:themeColor="text1"/>
          <w:vertAlign w:val="superscript"/>
        </w:rPr>
      </w:pPr>
      <w:r w:rsidRPr="00090466">
        <w:rPr>
          <w:bCs/>
          <w:color w:val="000000" w:themeColor="text1"/>
        </w:rPr>
        <w:t>Emily Chow</w:t>
      </w:r>
      <w:r w:rsidRPr="00090466">
        <w:rPr>
          <w:bCs/>
          <w:color w:val="000000" w:themeColor="text1"/>
          <w:vertAlign w:val="superscript"/>
        </w:rPr>
        <w:t>3</w:t>
      </w:r>
    </w:p>
    <w:p w14:paraId="340A598E" w14:textId="77777777" w:rsidR="002229C9" w:rsidRPr="00090466" w:rsidRDefault="002229C9" w:rsidP="00993F27">
      <w:pPr>
        <w:spacing w:after="120" w:line="480" w:lineRule="auto"/>
        <w:rPr>
          <w:bCs/>
          <w:color w:val="000000" w:themeColor="text1"/>
        </w:rPr>
      </w:pPr>
    </w:p>
    <w:p w14:paraId="1C4E53A9" w14:textId="77777777" w:rsidR="004B0BF2" w:rsidRPr="00090466" w:rsidRDefault="004B0BF2" w:rsidP="00993F27">
      <w:pPr>
        <w:spacing w:after="120" w:line="480" w:lineRule="auto"/>
        <w:rPr>
          <w:bCs/>
          <w:color w:val="000000" w:themeColor="text1"/>
        </w:rPr>
      </w:pPr>
    </w:p>
    <w:p w14:paraId="0C1A5F93" w14:textId="77777777" w:rsidR="002229C9" w:rsidRPr="00090466" w:rsidRDefault="002229C9" w:rsidP="00993F27">
      <w:pPr>
        <w:spacing w:after="120" w:line="480" w:lineRule="auto"/>
        <w:rPr>
          <w:b/>
          <w:bCs/>
          <w:color w:val="000000" w:themeColor="text1"/>
        </w:rPr>
      </w:pPr>
      <w:r w:rsidRPr="00090466">
        <w:rPr>
          <w:b/>
          <w:bCs/>
          <w:color w:val="000000" w:themeColor="text1"/>
        </w:rPr>
        <w:t>Affiliations</w:t>
      </w:r>
    </w:p>
    <w:p w14:paraId="6AD14CB6" w14:textId="77777777" w:rsidR="002229C9" w:rsidRPr="00090466" w:rsidRDefault="002229C9" w:rsidP="00993F27">
      <w:pPr>
        <w:spacing w:after="120" w:line="480" w:lineRule="auto"/>
        <w:rPr>
          <w:color w:val="000000" w:themeColor="text1"/>
          <w:shd w:val="clear" w:color="auto" w:fill="FFFFFF"/>
        </w:rPr>
      </w:pPr>
      <w:r w:rsidRPr="00090466">
        <w:rPr>
          <w:color w:val="000000" w:themeColor="text1"/>
          <w:vertAlign w:val="superscript"/>
        </w:rPr>
        <w:t xml:space="preserve">1 </w:t>
      </w:r>
      <w:r w:rsidRPr="00090466">
        <w:rPr>
          <w:rStyle w:val="institution"/>
          <w:color w:val="000000" w:themeColor="text1"/>
          <w:shd w:val="clear" w:color="auto" w:fill="FFFFFF"/>
        </w:rPr>
        <w:t>University of British Columbia</w:t>
      </w:r>
      <w:r w:rsidRPr="00090466">
        <w:rPr>
          <w:color w:val="000000" w:themeColor="text1"/>
          <w:shd w:val="clear" w:color="auto" w:fill="FFFFFF"/>
        </w:rPr>
        <w:t>, Department of Biology, Kelowna, BC, Canada, V1V 1V7</w:t>
      </w:r>
    </w:p>
    <w:p w14:paraId="7E144137" w14:textId="19ACE00C" w:rsidR="002229C9" w:rsidRPr="00090466" w:rsidRDefault="002229C9" w:rsidP="00993F27">
      <w:pPr>
        <w:spacing w:after="120" w:line="480" w:lineRule="auto"/>
        <w:rPr>
          <w:color w:val="000000" w:themeColor="text1"/>
          <w:shd w:val="clear" w:color="auto" w:fill="FFFFFF"/>
        </w:rPr>
      </w:pPr>
      <w:r w:rsidRPr="00090466">
        <w:rPr>
          <w:color w:val="000000" w:themeColor="text1"/>
          <w:shd w:val="clear" w:color="auto" w:fill="FFFFFF"/>
          <w:vertAlign w:val="superscript"/>
        </w:rPr>
        <w:t>2</w:t>
      </w:r>
      <w:r w:rsidRPr="00090466">
        <w:rPr>
          <w:color w:val="000000" w:themeColor="text1"/>
          <w:shd w:val="clear" w:color="auto" w:fill="FFFFFF"/>
        </w:rPr>
        <w:t>Wildlife Science Center, Biodiversity Pathways</w:t>
      </w:r>
      <w:r w:rsidR="00327CAC" w:rsidRPr="00090466">
        <w:rPr>
          <w:color w:val="000000" w:themeColor="text1"/>
          <w:shd w:val="clear" w:color="auto" w:fill="FFFFFF"/>
        </w:rPr>
        <w:t>, Kelowna, BC, Canada, V1V 1V7</w:t>
      </w:r>
    </w:p>
    <w:p w14:paraId="2FFB780D" w14:textId="4F829098" w:rsidR="00327CAC" w:rsidRPr="00090466" w:rsidRDefault="00327CAC" w:rsidP="00993F27">
      <w:pPr>
        <w:spacing w:after="120" w:line="480" w:lineRule="auto"/>
        <w:rPr>
          <w:color w:val="000000" w:themeColor="text1"/>
        </w:rPr>
      </w:pPr>
      <w:r w:rsidRPr="00090466">
        <w:rPr>
          <w:color w:val="000000" w:themeColor="text1"/>
          <w:shd w:val="clear" w:color="auto" w:fill="FFFFFF"/>
          <w:vertAlign w:val="superscript"/>
        </w:rPr>
        <w:t>3</w:t>
      </w:r>
      <w:r w:rsidRPr="00090466">
        <w:rPr>
          <w:color w:val="000000" w:themeColor="text1"/>
          <w:shd w:val="clear" w:color="auto" w:fill="FFFFFF"/>
        </w:rPr>
        <w:t>Ministry of Water, Lands, and Resource Stewardship, Cranbrook, BC</w:t>
      </w:r>
    </w:p>
    <w:p w14:paraId="6A16CD52" w14:textId="2ECADDC4" w:rsidR="002229C9" w:rsidRPr="00090466" w:rsidRDefault="002229C9" w:rsidP="00993F27">
      <w:pPr>
        <w:spacing w:after="120" w:line="480" w:lineRule="auto"/>
        <w:rPr>
          <w:color w:val="000000" w:themeColor="text1"/>
        </w:rPr>
      </w:pPr>
      <w:r w:rsidRPr="00090466">
        <w:rPr>
          <w:color w:val="000000" w:themeColor="text1"/>
          <w:vertAlign w:val="superscript"/>
        </w:rPr>
        <w:t>*</w:t>
      </w:r>
      <w:r w:rsidRPr="00090466">
        <w:rPr>
          <w:color w:val="000000" w:themeColor="text1"/>
        </w:rPr>
        <w:t>Corresponding author: c</w:t>
      </w:r>
      <w:r w:rsidR="00B66399" w:rsidRPr="00090466">
        <w:rPr>
          <w:color w:val="000000" w:themeColor="text1"/>
        </w:rPr>
        <w:t>layton.lamb</w:t>
      </w:r>
      <w:r w:rsidRPr="00090466">
        <w:rPr>
          <w:color w:val="000000" w:themeColor="text1"/>
        </w:rPr>
        <w:t>@u</w:t>
      </w:r>
      <w:r w:rsidR="00B66399" w:rsidRPr="00090466">
        <w:rPr>
          <w:color w:val="000000" w:themeColor="text1"/>
        </w:rPr>
        <w:t>bc</w:t>
      </w:r>
      <w:r w:rsidRPr="00090466">
        <w:rPr>
          <w:color w:val="000000" w:themeColor="text1"/>
        </w:rPr>
        <w:t>.ca</w:t>
      </w:r>
    </w:p>
    <w:p w14:paraId="07CFA3AD" w14:textId="77777777" w:rsidR="002229C9" w:rsidRPr="00090466" w:rsidRDefault="002229C9" w:rsidP="00993F27">
      <w:pPr>
        <w:spacing w:after="120" w:line="480" w:lineRule="auto"/>
        <w:rPr>
          <w:color w:val="000000" w:themeColor="text1"/>
        </w:rPr>
      </w:pPr>
    </w:p>
    <w:p w14:paraId="416CB423" w14:textId="77777777" w:rsidR="004B0BF2" w:rsidRPr="00090466" w:rsidRDefault="004B0BF2" w:rsidP="00993F27">
      <w:pPr>
        <w:spacing w:after="120" w:line="480" w:lineRule="auto"/>
        <w:rPr>
          <w:color w:val="000000" w:themeColor="text1"/>
        </w:rPr>
      </w:pPr>
    </w:p>
    <w:p w14:paraId="69A29DA9" w14:textId="77777777" w:rsidR="004B0BF2" w:rsidRPr="00090466" w:rsidRDefault="004B0BF2" w:rsidP="00993F27">
      <w:pPr>
        <w:spacing w:after="120" w:line="480" w:lineRule="auto"/>
        <w:rPr>
          <w:color w:val="000000" w:themeColor="text1"/>
        </w:rPr>
      </w:pPr>
    </w:p>
    <w:p w14:paraId="38C557D5" w14:textId="77777777" w:rsidR="004B0BF2" w:rsidRPr="00090466" w:rsidRDefault="004B0BF2" w:rsidP="00993F27">
      <w:pPr>
        <w:spacing w:after="120" w:line="480" w:lineRule="auto"/>
        <w:rPr>
          <w:color w:val="000000" w:themeColor="text1"/>
        </w:rPr>
      </w:pPr>
    </w:p>
    <w:p w14:paraId="238BC79A" w14:textId="77777777" w:rsidR="004B0BF2" w:rsidRPr="00090466" w:rsidRDefault="004B0BF2" w:rsidP="00993F27">
      <w:pPr>
        <w:spacing w:after="120" w:line="480" w:lineRule="auto"/>
        <w:rPr>
          <w:color w:val="000000" w:themeColor="text1"/>
        </w:rPr>
      </w:pPr>
    </w:p>
    <w:p w14:paraId="51CE8FAA" w14:textId="5A89DD6F" w:rsidR="0082748A" w:rsidRPr="00090466" w:rsidRDefault="0082748A" w:rsidP="00993F27">
      <w:pPr>
        <w:spacing w:after="120" w:line="480" w:lineRule="auto"/>
        <w:rPr>
          <w:b/>
          <w:bCs/>
          <w:color w:val="000000" w:themeColor="text1"/>
        </w:rPr>
      </w:pPr>
      <w:r w:rsidRPr="00090466">
        <w:rPr>
          <w:b/>
          <w:bCs/>
          <w:color w:val="000000" w:themeColor="text1"/>
        </w:rPr>
        <w:lastRenderedPageBreak/>
        <w:t>Data</w:t>
      </w:r>
      <w:r w:rsidR="00392FE2" w:rsidRPr="00090466">
        <w:rPr>
          <w:b/>
          <w:bCs/>
          <w:color w:val="000000" w:themeColor="text1"/>
        </w:rPr>
        <w:t xml:space="preserve"> availability</w:t>
      </w:r>
    </w:p>
    <w:p w14:paraId="03F844FE" w14:textId="608F39C0" w:rsidR="00B66399" w:rsidRPr="00090466" w:rsidRDefault="00392FE2" w:rsidP="00993F27">
      <w:pPr>
        <w:spacing w:after="120" w:line="480" w:lineRule="auto"/>
        <w:rPr>
          <w:color w:val="000000" w:themeColor="text1"/>
        </w:rPr>
      </w:pPr>
      <w:r w:rsidRPr="00090466">
        <w:rPr>
          <w:color w:val="000000" w:themeColor="text1"/>
        </w:rPr>
        <w:t>The code and data to reproduce this analysis is deposited at the following github:</w:t>
      </w:r>
      <w:r w:rsidR="00B66399" w:rsidRPr="00090466">
        <w:rPr>
          <w:color w:val="000000" w:themeColor="text1"/>
        </w:rPr>
        <w:t xml:space="preserve"> </w:t>
      </w:r>
      <w:hyperlink r:id="rId12" w:history="1">
        <w:r w:rsidR="00B66399" w:rsidRPr="00090466">
          <w:rPr>
            <w:rStyle w:val="Hyperlink"/>
          </w:rPr>
          <w:t>https://github.com/ctlamb/MtFernie_RecreationEcology</w:t>
        </w:r>
      </w:hyperlink>
    </w:p>
    <w:p w14:paraId="53CA2008" w14:textId="76527366" w:rsidR="00392FE2" w:rsidRPr="00090466" w:rsidRDefault="00392FE2" w:rsidP="00993F27">
      <w:pPr>
        <w:spacing w:after="120" w:line="480" w:lineRule="auto"/>
        <w:rPr>
          <w:color w:val="000000" w:themeColor="text1"/>
        </w:rPr>
      </w:pPr>
      <w:r w:rsidRPr="00090466">
        <w:rPr>
          <w:color w:val="000000" w:themeColor="text1"/>
        </w:rPr>
        <w:t>The photos and species classifications from the Fernie Trail Network data are publicly accessible at the following links (each year of data is its own link):</w:t>
      </w:r>
    </w:p>
    <w:p w14:paraId="252F2C6E" w14:textId="3BAFB32A" w:rsidR="0082748A" w:rsidRPr="00090466" w:rsidRDefault="00B66399" w:rsidP="00993F27">
      <w:pPr>
        <w:spacing w:after="120" w:line="480" w:lineRule="auto"/>
        <w:rPr>
          <w:color w:val="000000" w:themeColor="text1"/>
        </w:rPr>
      </w:pPr>
      <w:hyperlink r:id="rId13" w:history="1">
        <w:r w:rsidRPr="00090466">
          <w:rPr>
            <w:rStyle w:val="Hyperlink"/>
          </w:rPr>
          <w:t>https://portal.wildtrax.ca/home/camera-deployments.html?sensorId=CAM&amp;projectId=998</w:t>
        </w:r>
      </w:hyperlink>
    </w:p>
    <w:p w14:paraId="0913147F" w14:textId="6ABCFFD2" w:rsidR="00B66399" w:rsidRPr="00090466" w:rsidRDefault="00B66399" w:rsidP="00993F27">
      <w:pPr>
        <w:spacing w:after="120" w:line="480" w:lineRule="auto"/>
        <w:rPr>
          <w:color w:val="000000" w:themeColor="text1"/>
        </w:rPr>
      </w:pPr>
      <w:hyperlink r:id="rId14" w:history="1">
        <w:r w:rsidRPr="00090466">
          <w:rPr>
            <w:rStyle w:val="Hyperlink"/>
          </w:rPr>
          <w:t>https://portal.wildtrax.ca/home/camera-deployments.html?sensorId=CAM&amp;projectId=1401</w:t>
        </w:r>
      </w:hyperlink>
    </w:p>
    <w:p w14:paraId="703E6C5F" w14:textId="2768F45E" w:rsidR="0082748A" w:rsidRPr="00090466" w:rsidRDefault="00B66399" w:rsidP="00993F27">
      <w:pPr>
        <w:spacing w:after="120" w:line="480" w:lineRule="auto"/>
        <w:rPr>
          <w:color w:val="000000" w:themeColor="text1"/>
        </w:rPr>
      </w:pPr>
      <w:hyperlink r:id="rId15" w:history="1">
        <w:r w:rsidRPr="00090466">
          <w:rPr>
            <w:rStyle w:val="Hyperlink"/>
          </w:rPr>
          <w:t>https://portal.wildtrax.ca/home/camera-deployments.html?sensorId=CAM&amp;projectId=1971</w:t>
        </w:r>
      </w:hyperlink>
    </w:p>
    <w:p w14:paraId="18DDFF2D" w14:textId="69DC46CA" w:rsidR="0082748A" w:rsidRPr="00090466" w:rsidRDefault="00B66399" w:rsidP="00993F27">
      <w:pPr>
        <w:spacing w:after="120" w:line="480" w:lineRule="auto"/>
        <w:rPr>
          <w:color w:val="000000" w:themeColor="text1"/>
        </w:rPr>
      </w:pPr>
      <w:hyperlink r:id="rId16" w:history="1">
        <w:r w:rsidRPr="00090466">
          <w:rPr>
            <w:rStyle w:val="Hyperlink"/>
          </w:rPr>
          <w:t>https://portal.wildtrax.ca/home/camera-deployments.html?sensorId=CAM&amp;projectId=2626</w:t>
        </w:r>
      </w:hyperlink>
    </w:p>
    <w:p w14:paraId="43C6D201" w14:textId="77777777" w:rsidR="002229C9" w:rsidRPr="00090466" w:rsidRDefault="002229C9" w:rsidP="00993F27">
      <w:pPr>
        <w:spacing w:after="120" w:line="480" w:lineRule="auto"/>
        <w:rPr>
          <w:color w:val="000000" w:themeColor="text1"/>
        </w:rPr>
      </w:pPr>
    </w:p>
    <w:p w14:paraId="3D734602" w14:textId="6D025E12" w:rsidR="002229C9" w:rsidRPr="00090466" w:rsidRDefault="002229C9" w:rsidP="00993F27">
      <w:pPr>
        <w:spacing w:after="120" w:line="480" w:lineRule="auto"/>
        <w:rPr>
          <w:bCs/>
          <w:color w:val="000000" w:themeColor="text1"/>
        </w:rPr>
      </w:pPr>
      <w:r w:rsidRPr="00090466">
        <w:rPr>
          <w:b/>
          <w:bCs/>
          <w:color w:val="000000" w:themeColor="text1"/>
        </w:rPr>
        <w:t xml:space="preserve">Keywords: </w:t>
      </w:r>
    </w:p>
    <w:p w14:paraId="0A5185CF" w14:textId="4A74D70D" w:rsidR="002229C9" w:rsidRPr="00090466" w:rsidRDefault="007B356A" w:rsidP="00993F27">
      <w:pPr>
        <w:spacing w:after="120" w:line="480" w:lineRule="auto"/>
        <w:rPr>
          <w:color w:val="000000" w:themeColor="text1"/>
        </w:rPr>
      </w:pPr>
      <w:r w:rsidRPr="00090466">
        <w:rPr>
          <w:color w:val="000000" w:themeColor="text1"/>
        </w:rPr>
        <w:t>trail use, Ursus arctos, Cervus canadensis, camera trap, GPS telemetry, iSSA, non-motorized recreation, habitat selection, mountain bike, tourism</w:t>
      </w:r>
    </w:p>
    <w:p w14:paraId="4343D01F" w14:textId="77777777" w:rsidR="001245F3" w:rsidRPr="00090466" w:rsidRDefault="001245F3" w:rsidP="00993F27">
      <w:pPr>
        <w:spacing w:after="120" w:line="480" w:lineRule="auto"/>
        <w:rPr>
          <w:b/>
          <w:bCs/>
          <w:color w:val="000000" w:themeColor="text1"/>
        </w:rPr>
      </w:pPr>
    </w:p>
    <w:p w14:paraId="417F818E" w14:textId="77777777" w:rsidR="004B0BF2" w:rsidRPr="00090466" w:rsidRDefault="004B0BF2" w:rsidP="00993F27">
      <w:pPr>
        <w:spacing w:after="120" w:line="480" w:lineRule="auto"/>
        <w:rPr>
          <w:b/>
          <w:bCs/>
          <w:color w:val="000000" w:themeColor="text1"/>
        </w:rPr>
      </w:pPr>
    </w:p>
    <w:p w14:paraId="01489619" w14:textId="77777777" w:rsidR="004B0BF2" w:rsidRPr="00090466" w:rsidRDefault="004B0BF2" w:rsidP="00993F27">
      <w:pPr>
        <w:spacing w:after="120" w:line="480" w:lineRule="auto"/>
        <w:rPr>
          <w:b/>
          <w:bCs/>
          <w:color w:val="000000" w:themeColor="text1"/>
        </w:rPr>
      </w:pPr>
    </w:p>
    <w:p w14:paraId="3CE862D3" w14:textId="77777777" w:rsidR="004B0BF2" w:rsidRPr="00090466" w:rsidRDefault="004B0BF2" w:rsidP="00993F27">
      <w:pPr>
        <w:spacing w:after="120" w:line="480" w:lineRule="auto"/>
        <w:rPr>
          <w:b/>
          <w:bCs/>
          <w:color w:val="000000" w:themeColor="text1"/>
        </w:rPr>
      </w:pPr>
    </w:p>
    <w:p w14:paraId="21FCACC7" w14:textId="77777777" w:rsidR="004B0BF2" w:rsidRPr="00090466" w:rsidRDefault="004B0BF2" w:rsidP="00993F27">
      <w:pPr>
        <w:spacing w:after="120" w:line="480" w:lineRule="auto"/>
        <w:rPr>
          <w:b/>
          <w:bCs/>
          <w:color w:val="000000" w:themeColor="text1"/>
        </w:rPr>
      </w:pPr>
    </w:p>
    <w:p w14:paraId="2433B9FA" w14:textId="77777777" w:rsidR="004B0BF2" w:rsidRPr="00090466" w:rsidRDefault="004B0BF2" w:rsidP="00993F27">
      <w:pPr>
        <w:spacing w:after="120" w:line="480" w:lineRule="auto"/>
        <w:rPr>
          <w:b/>
          <w:bCs/>
          <w:color w:val="000000" w:themeColor="text1"/>
        </w:rPr>
      </w:pPr>
    </w:p>
    <w:p w14:paraId="1557D12F" w14:textId="77777777" w:rsidR="004B0BF2" w:rsidRPr="00090466" w:rsidRDefault="004B0BF2" w:rsidP="00993F27">
      <w:pPr>
        <w:spacing w:after="120" w:line="480" w:lineRule="auto"/>
        <w:rPr>
          <w:b/>
          <w:bCs/>
          <w:color w:val="000000" w:themeColor="text1"/>
        </w:rPr>
      </w:pPr>
    </w:p>
    <w:p w14:paraId="60C66675" w14:textId="020F18D7" w:rsidR="002229C9" w:rsidRPr="00090466" w:rsidRDefault="002229C9" w:rsidP="00993F27">
      <w:pPr>
        <w:tabs>
          <w:tab w:val="left" w:pos="2845"/>
        </w:tabs>
        <w:spacing w:after="120" w:line="480" w:lineRule="auto"/>
        <w:rPr>
          <w:b/>
          <w:bCs/>
          <w:color w:val="000000" w:themeColor="text1"/>
        </w:rPr>
      </w:pPr>
      <w:r w:rsidRPr="00090466">
        <w:rPr>
          <w:b/>
          <w:bCs/>
          <w:color w:val="000000" w:themeColor="text1"/>
        </w:rPr>
        <w:lastRenderedPageBreak/>
        <w:t>Abstract</w:t>
      </w:r>
      <w:r w:rsidR="007B3141" w:rsidRPr="00090466">
        <w:rPr>
          <w:b/>
          <w:bCs/>
          <w:color w:val="000000" w:themeColor="text1"/>
        </w:rPr>
        <w:tab/>
      </w:r>
    </w:p>
    <w:p w14:paraId="4436AF78" w14:textId="7B3BC06B" w:rsidR="0020737A" w:rsidRPr="00090466" w:rsidRDefault="00B66399" w:rsidP="00993F27">
      <w:pPr>
        <w:pStyle w:val="p1"/>
        <w:spacing w:line="480" w:lineRule="auto"/>
      </w:pPr>
      <w:r w:rsidRPr="00090466">
        <w:t>Human o</w:t>
      </w:r>
      <w:r w:rsidR="0020737A" w:rsidRPr="00090466">
        <w:t>utdoor recreation is expanding across natural landscapes, yet its effects on wildlife remain poorly understood across spatial and temporal scales</w:t>
      </w:r>
      <w:r w:rsidR="00F80F52" w:rsidRPr="00090466">
        <w:t xml:space="preserve"> and across different contexts</w:t>
      </w:r>
      <w:r w:rsidR="0020737A" w:rsidRPr="00090466">
        <w:t>. We assessed the responses of large mammals to non-motorized recreation near Fernie, British Columbia,</w:t>
      </w:r>
      <w:ins w:id="2" w:author="Clayton Lamb" w:date="2025-11-25T08:16:00Z" w16du:dateUtc="2025-11-25T15:16:00Z">
        <w:r w:rsidR="007716B4" w:rsidRPr="00090466">
          <w:t xml:space="preserve"> Canada,</w:t>
        </w:r>
      </w:ins>
      <w:r w:rsidR="0020737A" w:rsidRPr="00090466">
        <w:t xml:space="preserve"> using a multi-scale observational approach combining data from 66 camera traps and GPS telemetry from 21 grizzly bears (</w:t>
      </w:r>
      <w:r w:rsidR="0020737A" w:rsidRPr="00090466">
        <w:rPr>
          <w:i/>
          <w:iCs/>
        </w:rPr>
        <w:t>Ursus arctos</w:t>
      </w:r>
      <w:r w:rsidR="0020737A" w:rsidRPr="00090466">
        <w:t>). We evaluated (1) how wildlife detections var</w:t>
      </w:r>
      <w:r w:rsidR="00F80F52" w:rsidRPr="00090466">
        <w:t>ied</w:t>
      </w:r>
      <w:r w:rsidR="0020737A" w:rsidRPr="00090466">
        <w:t xml:space="preserve"> by trail type</w:t>
      </w:r>
      <w:r w:rsidR="001245F3" w:rsidRPr="00090466">
        <w:t xml:space="preserve">, </w:t>
      </w:r>
      <w:r w:rsidR="0020737A" w:rsidRPr="00090466">
        <w:t>relative to the broader landscape,</w:t>
      </w:r>
      <w:r w:rsidR="001245F3" w:rsidRPr="00090466">
        <w:t xml:space="preserve"> and with varying level</w:t>
      </w:r>
      <w:r w:rsidR="00BC6115" w:rsidRPr="00090466">
        <w:t>s</w:t>
      </w:r>
      <w:r w:rsidR="001245F3" w:rsidRPr="00090466">
        <w:t xml:space="preserve"> of recreational users, and</w:t>
      </w:r>
      <w:r w:rsidR="0020737A" w:rsidRPr="00090466">
        <w:t xml:space="preserve"> (2) whether animals shift</w:t>
      </w:r>
      <w:r w:rsidR="00F80F52" w:rsidRPr="00090466">
        <w:t>ed</w:t>
      </w:r>
      <w:r w:rsidR="0020737A" w:rsidRPr="00090466">
        <w:t xml:space="preserve"> activity to avoid peak human use, and (3) how collared grizzly bear movement respond</w:t>
      </w:r>
      <w:r w:rsidR="00F80F52" w:rsidRPr="00090466">
        <w:t>ed</w:t>
      </w:r>
      <w:r w:rsidR="0020737A" w:rsidRPr="00090466">
        <w:t xml:space="preserve"> to recreation compared to other anthropogenic features. </w:t>
      </w:r>
      <w:r w:rsidR="00236DE9" w:rsidRPr="00090466">
        <w:t>Trail type, surrounding landscape, and recreational pressure s</w:t>
      </w:r>
      <w:r w:rsidR="0020737A" w:rsidRPr="00090466">
        <w:t>ignificantly influenced detection probabilities, but responses varied by species</w:t>
      </w:r>
      <w:r w:rsidR="00F80F52" w:rsidRPr="00090466">
        <w:t xml:space="preserve"> and scales</w:t>
      </w:r>
      <w:r w:rsidR="0020737A" w:rsidRPr="00090466">
        <w:t>. Elk (</w:t>
      </w:r>
      <w:r w:rsidR="0020737A" w:rsidRPr="00090466">
        <w:rPr>
          <w:i/>
          <w:iCs/>
        </w:rPr>
        <w:t>Cervus canadensis</w:t>
      </w:r>
      <w:r w:rsidR="0020737A" w:rsidRPr="00090466">
        <w:t>) showed the strongest avoidance, with reduced presence on recreation trails (</w:t>
      </w:r>
      <w:r w:rsidR="003F257C" w:rsidRPr="00090466">
        <w:t>odds ratio</w:t>
      </w:r>
      <w:r w:rsidR="0020737A" w:rsidRPr="00090466">
        <w:t xml:space="preserve"> ≈ 0.</w:t>
      </w:r>
      <w:r w:rsidR="003F257C" w:rsidRPr="00090466">
        <w:t>0</w:t>
      </w:r>
      <w:r w:rsidR="0020737A" w:rsidRPr="00090466">
        <w:t xml:space="preserve">37, </w:t>
      </w:r>
      <w:r w:rsidR="0020737A" w:rsidRPr="00090466">
        <w:rPr>
          <w:i/>
          <w:iCs/>
        </w:rPr>
        <w:t>p</w:t>
      </w:r>
      <w:r w:rsidR="0020737A" w:rsidRPr="00090466">
        <w:t xml:space="preserve"> ≈ 0.0</w:t>
      </w:r>
      <w:r w:rsidR="003F257C" w:rsidRPr="00090466">
        <w:t>1</w:t>
      </w:r>
      <w:r w:rsidR="0020737A" w:rsidRPr="00090466">
        <w:t>) and a marked shift toward low-use periods (Δoverlap = –0.24). In contrast, moose (</w:t>
      </w:r>
      <w:r w:rsidR="0020737A" w:rsidRPr="00090466">
        <w:rPr>
          <w:i/>
          <w:iCs/>
        </w:rPr>
        <w:t>Alces alces</w:t>
      </w:r>
      <w:r w:rsidR="0020737A" w:rsidRPr="00090466">
        <w:t>) and mule deer (</w:t>
      </w:r>
      <w:r w:rsidR="0020737A" w:rsidRPr="00090466">
        <w:rPr>
          <w:i/>
          <w:iCs/>
        </w:rPr>
        <w:t>Odocoileus hemionus</w:t>
      </w:r>
      <w:r w:rsidR="0020737A" w:rsidRPr="00090466">
        <w:t xml:space="preserve">) were more frequently detected on or near </w:t>
      </w:r>
      <w:r w:rsidRPr="00090466">
        <w:t xml:space="preserve">recreation </w:t>
      </w:r>
      <w:r w:rsidR="0020737A" w:rsidRPr="00090466">
        <w:t xml:space="preserve">trails. Grizzly bears consistently avoided </w:t>
      </w:r>
      <w:r w:rsidR="00BC6115" w:rsidRPr="00090466">
        <w:t>areas adjacent to</w:t>
      </w:r>
      <w:r w:rsidRPr="00090466">
        <w:t xml:space="preserve"> recreation</w:t>
      </w:r>
      <w:r w:rsidR="00BC6115" w:rsidRPr="00090466">
        <w:t xml:space="preserve"> trails </w:t>
      </w:r>
      <w:r w:rsidR="0020737A" w:rsidRPr="00090466">
        <w:t xml:space="preserve">in GPS movement data and </w:t>
      </w:r>
      <w:r w:rsidR="00F80F52" w:rsidRPr="00090466">
        <w:t xml:space="preserve">camera detections but were detected on recreation trails more than </w:t>
      </w:r>
      <w:r w:rsidRPr="00090466">
        <w:t xml:space="preserve">nearby </w:t>
      </w:r>
      <w:r w:rsidR="00F80F52" w:rsidRPr="00090466">
        <w:t>wildlife trails suggesting when they do move through the trail network they do so on recreation trails</w:t>
      </w:r>
      <w:r w:rsidR="0020737A" w:rsidRPr="00090466">
        <w:t xml:space="preserve">. These findings highlight species- and scale-dependent </w:t>
      </w:r>
      <w:r w:rsidRPr="00090466">
        <w:t xml:space="preserve">behavioural </w:t>
      </w:r>
      <w:r w:rsidR="0020737A" w:rsidRPr="00090466">
        <w:t xml:space="preserve">responses, with effects ranging from strong (elk), to moderate (grizzly bears), to minimal (black bears, moose, mule deer, red fox, and white-tailed deer). Our results suggest that concentrating recreation near existing developed areas </w:t>
      </w:r>
      <w:r w:rsidR="001245F3" w:rsidRPr="00090466">
        <w:t>and during mid</w:t>
      </w:r>
      <w:r w:rsidR="005B5D0C" w:rsidRPr="00090466">
        <w:t>-</w:t>
      </w:r>
      <w:r w:rsidR="001245F3" w:rsidRPr="00090466">
        <w:t>day should</w:t>
      </w:r>
      <w:r w:rsidR="0020737A" w:rsidRPr="00090466">
        <w:t xml:space="preserve"> minimize impacts on wildlife</w:t>
      </w:r>
      <w:r w:rsidR="00F80F52" w:rsidRPr="00090466">
        <w:t xml:space="preserve"> while providing important access to recreation for people.</w:t>
      </w:r>
      <w:r w:rsidR="0020737A" w:rsidRPr="00090466">
        <w:t xml:space="preserve"> </w:t>
      </w:r>
      <w:r w:rsidR="00F80F52" w:rsidRPr="00090466">
        <w:t>M</w:t>
      </w:r>
      <w:r w:rsidR="0020737A" w:rsidRPr="00090466">
        <w:t xml:space="preserve">aintaining low-use zones elsewhere will be important for more sensitive species. While observational studies like ours are valuable for identifying patterns and informing </w:t>
      </w:r>
      <w:r w:rsidR="0020737A" w:rsidRPr="00090466">
        <w:lastRenderedPageBreak/>
        <w:t xml:space="preserve">management </w:t>
      </w:r>
      <w:r w:rsidR="001777B2" w:rsidRPr="00090466">
        <w:t>of</w:t>
      </w:r>
      <w:r w:rsidR="0020737A" w:rsidRPr="00090466">
        <w:t xml:space="preserve"> rapidly changing pressures, stronger inference through experimental designs is </w:t>
      </w:r>
      <w:r w:rsidR="001777B2" w:rsidRPr="00090466">
        <w:t>encouraged</w:t>
      </w:r>
      <w:r w:rsidR="0020737A" w:rsidRPr="00090466">
        <w:t xml:space="preserve"> to clarify causal relationships between recreation and wildlife behavior</w:t>
      </w:r>
      <w:r w:rsidR="00F80F52" w:rsidRPr="00090466">
        <w:t xml:space="preserve"> and further elucidate species- and context- dependent relationships.</w:t>
      </w:r>
    </w:p>
    <w:p w14:paraId="75821127" w14:textId="77777777" w:rsidR="004B0BF2" w:rsidRPr="00090466" w:rsidRDefault="004B0BF2" w:rsidP="00993F27">
      <w:pPr>
        <w:tabs>
          <w:tab w:val="left" w:pos="2845"/>
        </w:tabs>
        <w:spacing w:after="120" w:line="480" w:lineRule="auto"/>
        <w:rPr>
          <w:b/>
          <w:bCs/>
          <w:color w:val="000000" w:themeColor="text1"/>
        </w:rPr>
      </w:pPr>
    </w:p>
    <w:p w14:paraId="31D464EF" w14:textId="7BD2CB19" w:rsidR="001E5557" w:rsidRPr="00090466" w:rsidRDefault="001E5557" w:rsidP="00993F27">
      <w:pPr>
        <w:pStyle w:val="p1"/>
        <w:spacing w:line="480" w:lineRule="auto"/>
        <w:rPr>
          <w:b/>
          <w:bCs/>
        </w:rPr>
      </w:pPr>
      <w:r w:rsidRPr="00090466">
        <w:rPr>
          <w:b/>
          <w:bCs/>
        </w:rPr>
        <w:t>Introduction</w:t>
      </w:r>
    </w:p>
    <w:p w14:paraId="7E47CEAD" w14:textId="12FC37F0" w:rsidR="00DD3126" w:rsidRPr="00090466" w:rsidRDefault="00F73F7E">
      <w:pPr>
        <w:spacing w:line="480" w:lineRule="auto"/>
        <w:rPr>
          <w:ins w:id="3" w:author="Clayton Lamb" w:date="2025-11-27T09:02:00Z" w16du:dateUtc="2025-11-27T16:02:00Z"/>
        </w:rPr>
        <w:pPrChange w:id="4" w:author="Clayton Lamb" w:date="2025-11-27T09:03:00Z" w16du:dateUtc="2025-11-27T16:03:00Z">
          <w:pPr>
            <w:pStyle w:val="p1"/>
          </w:pPr>
        </w:pPrChange>
      </w:pPr>
      <w:r w:rsidRPr="00090466">
        <w:t>Humans have long shaped the distribution</w:t>
      </w:r>
      <w:ins w:id="5" w:author="Clayton Lamb" w:date="2025-11-24T12:20:00Z" w16du:dateUtc="2025-11-24T19:20:00Z">
        <w:r w:rsidR="00F76AB8" w:rsidRPr="00090466">
          <w:t xml:space="preserve">, </w:t>
        </w:r>
      </w:ins>
      <w:del w:id="6" w:author="Clayton Lamb" w:date="2025-11-24T12:20:00Z" w16du:dateUtc="2025-11-24T19:20:00Z">
        <w:r w:rsidRPr="00090466" w:rsidDel="00F76AB8">
          <w:delText xml:space="preserve"> and </w:delText>
        </w:r>
      </w:del>
      <w:r w:rsidRPr="00090466">
        <w:t>abundance</w:t>
      </w:r>
      <w:ins w:id="7" w:author="Clayton Lamb" w:date="2025-11-25T08:22:00Z" w16du:dateUtc="2025-11-25T15:22:00Z">
        <w:r w:rsidR="007716B4" w:rsidRPr="00090466">
          <w:t>,</w:t>
        </w:r>
      </w:ins>
      <w:ins w:id="8" w:author="Clayton Lamb" w:date="2025-11-24T12:20:00Z" w16du:dateUtc="2025-11-24T19:20:00Z">
        <w:r w:rsidR="00F76AB8" w:rsidRPr="00090466">
          <w:t xml:space="preserve"> and behaviour</w:t>
        </w:r>
      </w:ins>
      <w:r w:rsidRPr="00090466">
        <w:t xml:space="preserve"> of wildlife through </w:t>
      </w:r>
      <w:r w:rsidR="00947FB6" w:rsidRPr="00090466">
        <w:t>habitat alteration and direct mortality</w:t>
      </w:r>
      <w:r w:rsidRPr="00090466">
        <w:t xml:space="preserve">. Road networks fragment habitat and cause vehicle collisions </w:t>
      </w:r>
      <w:r w:rsidR="00CD029B" w:rsidRPr="00090466">
        <w:fldChar w:fldCharType="begin"/>
      </w:r>
      <w:r w:rsidR="00CD029B" w:rsidRPr="00090466">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sidRPr="00090466">
        <w:fldChar w:fldCharType="separate"/>
      </w:r>
      <w:r w:rsidR="00CD029B" w:rsidRPr="00090466">
        <w:rPr>
          <w:noProof/>
        </w:rPr>
        <w:t>(Forman and Alexander 1998)</w:t>
      </w:r>
      <w:r w:rsidR="00CD029B" w:rsidRPr="00090466">
        <w:fldChar w:fldCharType="end"/>
      </w:r>
      <w:ins w:id="9" w:author="Clayton Lamb" w:date="2025-11-24T10:17:00Z" w16du:dateUtc="2025-11-24T17:17:00Z">
        <w:r w:rsidR="00567D8C" w:rsidRPr="00090466">
          <w:t>;</w:t>
        </w:r>
      </w:ins>
      <w:del w:id="10" w:author="Clayton Lamb" w:date="2025-11-24T10:17:00Z" w16du:dateUtc="2025-11-24T17:17:00Z">
        <w:r w:rsidRPr="00090466" w:rsidDel="00567D8C">
          <w:delText>,</w:delText>
        </w:r>
      </w:del>
      <w:r w:rsidRPr="00090466">
        <w:t xml:space="preserve"> human </w:t>
      </w:r>
      <w:r w:rsidR="00B66399" w:rsidRPr="00090466">
        <w:t>settlement</w:t>
      </w:r>
      <w:r w:rsidR="00B5676C" w:rsidRPr="00090466">
        <w:t xml:space="preserve"> and persecution</w:t>
      </w:r>
      <w:r w:rsidRPr="00090466">
        <w:t xml:space="preserve"> has reduced or eliminated species from large portions of their former ranges</w:t>
      </w:r>
      <w:r w:rsidR="00B66399" w:rsidRPr="00090466">
        <w:t xml:space="preserve"> </w:t>
      </w:r>
      <w:r w:rsidR="00B5676C" w:rsidRPr="00090466">
        <w:fldChar w:fldCharType="begin"/>
      </w:r>
      <w:r w:rsidR="00B5676C" w:rsidRPr="00090466">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sidRPr="00090466">
        <w:fldChar w:fldCharType="separate"/>
      </w:r>
      <w:r w:rsidR="00B5676C" w:rsidRPr="00090466">
        <w:rPr>
          <w:noProof/>
        </w:rPr>
        <w:t>(Laliberte and Ripple 2004)</w:t>
      </w:r>
      <w:r w:rsidR="00B5676C" w:rsidRPr="00090466">
        <w:fldChar w:fldCharType="end"/>
      </w:r>
      <w:r w:rsidR="00B5676C" w:rsidRPr="00090466">
        <w:t xml:space="preserve">. </w:t>
      </w:r>
      <w:ins w:id="11" w:author="Clayton Lamb" w:date="2025-11-27T09:02:00Z" w16du:dateUtc="2025-11-27T16:02:00Z">
        <w:r w:rsidR="00DD3126" w:rsidRPr="00090466">
          <w:t xml:space="preserve">Yet despite these widespread impacts, people and wildlife have coexisted on Earth for millennia. </w:t>
        </w:r>
      </w:ins>
      <w:ins w:id="12" w:author="Clayton Lamb" w:date="2025-11-27T09:03:00Z" w16du:dateUtc="2025-11-27T16:03:00Z">
        <w:r w:rsidR="00DD3126" w:rsidRPr="00090466">
          <w:t xml:space="preserve">Even under contemporary pressures, there remain landscapes—some densely populated by people—where large mammal communities persist with remarkable continuity </w:t>
        </w:r>
        <w:r w:rsidR="00DD3126" w:rsidRPr="00090466">
          <w:fldChar w:fldCharType="begin"/>
        </w:r>
        <w:r w:rsidR="00DD3126" w:rsidRPr="00090466">
          <w: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DD3126" w:rsidRPr="00090466">
          <w:fldChar w:fldCharType="separate"/>
        </w:r>
        <w:r w:rsidR="00DD3126" w:rsidRPr="00090466">
          <w:rPr>
            <w:noProof/>
          </w:rPr>
          <w:t>(Laliberte and Ripple 2004)</w:t>
        </w:r>
        <w:r w:rsidR="00DD3126" w:rsidRPr="00090466">
          <w:fldChar w:fldCharType="end"/>
        </w:r>
        <w:r w:rsidR="00DD3126" w:rsidRPr="00090466">
          <w:t xml:space="preserve">. </w:t>
        </w:r>
      </w:ins>
      <w:ins w:id="13" w:author="Clayton Lamb" w:date="2025-11-27T09:02:00Z" w16du:dateUtc="2025-11-27T16:02:00Z">
        <w:r w:rsidR="00DD3126" w:rsidRPr="00090466">
          <w:rPr>
            <w:rStyle w:val="s1"/>
            <w:rFonts w:eastAsiaTheme="majorEastAsia"/>
            <w:rPrChange w:id="14" w:author="Clayton Lamb" w:date="2025-11-28T13:58:00Z" w16du:dateUtc="2025-11-28T20:58:00Z">
              <w:rPr>
                <w:rStyle w:val="s1"/>
                <w:rFonts w:eastAsiaTheme="majorEastAsia"/>
                <w:b/>
                <w:bCs/>
              </w:rPr>
            </w:rPrChange>
          </w:rPr>
          <w:t xml:space="preserve">This contrast </w:t>
        </w:r>
      </w:ins>
      <w:ins w:id="15" w:author="Clayton Lamb" w:date="2025-11-27T12:14:00Z" w16du:dateUtc="2025-11-27T19:14:00Z">
        <w:r w:rsidR="00655336" w:rsidRPr="00090466">
          <w:rPr>
            <w:rStyle w:val="s1"/>
          </w:rPr>
          <w:t xml:space="preserve">forms a central </w:t>
        </w:r>
      </w:ins>
      <w:ins w:id="16" w:author="Clayton Lamb" w:date="2025-11-28T07:07:00Z" w16du:dateUtc="2025-11-28T14:07:00Z">
        <w:r w:rsidR="00C62EC7" w:rsidRPr="00090466">
          <w:rPr>
            <w:rStyle w:val="s1"/>
          </w:rPr>
          <w:t>focus</w:t>
        </w:r>
      </w:ins>
      <w:ins w:id="17" w:author="Clayton Lamb" w:date="2025-11-27T12:14:00Z" w16du:dateUtc="2025-11-27T19:14:00Z">
        <w:r w:rsidR="00655336" w:rsidRPr="00090466">
          <w:rPr>
            <w:rStyle w:val="s1"/>
          </w:rPr>
          <w:t xml:space="preserve"> of conservation biology: sustain</w:t>
        </w:r>
      </w:ins>
      <w:ins w:id="18" w:author="Clayton Lamb" w:date="2025-11-28T07:07:00Z" w16du:dateUtc="2025-11-28T14:07:00Z">
        <w:r w:rsidR="00C62EC7" w:rsidRPr="00090466">
          <w:rPr>
            <w:rStyle w:val="s1"/>
          </w:rPr>
          <w:t>ing</w:t>
        </w:r>
      </w:ins>
      <w:ins w:id="19" w:author="Clayton Lamb" w:date="2025-11-27T12:14:00Z" w16du:dateUtc="2025-11-27T19:14:00Z">
        <w:r w:rsidR="00655336" w:rsidRPr="00090466">
          <w:rPr>
            <w:rStyle w:val="s1"/>
          </w:rPr>
          <w:t xml:space="preserve"> wildlife in a modern world, and </w:t>
        </w:r>
      </w:ins>
      <w:ins w:id="20" w:author="Clayton Lamb" w:date="2025-11-28T07:08:00Z" w16du:dateUtc="2025-11-28T14:08:00Z">
        <w:r w:rsidR="00C62EC7" w:rsidRPr="00090466">
          <w:rPr>
            <w:rStyle w:val="s1"/>
          </w:rPr>
          <w:t>using</w:t>
        </w:r>
      </w:ins>
      <w:ins w:id="21" w:author="Clayton Lamb" w:date="2025-11-27T12:15:00Z" w16du:dateUtc="2025-11-27T19:15:00Z">
        <w:r w:rsidR="00655336" w:rsidRPr="00090466">
          <w:rPr>
            <w:rStyle w:val="s1"/>
          </w:rPr>
          <w:t xml:space="preserve"> the ecology of species</w:t>
        </w:r>
      </w:ins>
      <w:ins w:id="22" w:author="Clayton Lamb" w:date="2025-11-28T07:08:00Z" w16du:dateUtc="2025-11-28T14:08:00Z">
        <w:r w:rsidR="00C62EC7" w:rsidRPr="00090466">
          <w:rPr>
            <w:rStyle w:val="s1"/>
          </w:rPr>
          <w:t xml:space="preserve"> to</w:t>
        </w:r>
      </w:ins>
      <w:ins w:id="23" w:author="Clayton Lamb" w:date="2025-11-27T12:15:00Z" w16du:dateUtc="2025-11-27T19:15:00Z">
        <w:r w:rsidR="00655336" w:rsidRPr="00090466">
          <w:rPr>
            <w:rStyle w:val="s1"/>
          </w:rPr>
          <w:t xml:space="preserve"> inform the expected response and </w:t>
        </w:r>
      </w:ins>
      <w:ins w:id="24" w:author="Clayton Lamb" w:date="2025-11-27T12:16:00Z" w16du:dateUtc="2025-11-27T19:16:00Z">
        <w:r w:rsidR="00655336" w:rsidRPr="00090466">
          <w:rPr>
            <w:rStyle w:val="s1"/>
          </w:rPr>
          <w:t>potential</w:t>
        </w:r>
      </w:ins>
      <w:ins w:id="25" w:author="Clayton Lamb" w:date="2025-11-27T12:15:00Z" w16du:dateUtc="2025-11-27T19:15:00Z">
        <w:r w:rsidR="00655336" w:rsidRPr="00090466">
          <w:rPr>
            <w:rStyle w:val="s1"/>
          </w:rPr>
          <w:t xml:space="preserve"> mitigations to human impacts on wildlife.</w:t>
        </w:r>
      </w:ins>
    </w:p>
    <w:p w14:paraId="50AB672D" w14:textId="4B7AB86F" w:rsidR="00947FB6" w:rsidRPr="00090466" w:rsidRDefault="00F73F7E">
      <w:pPr>
        <w:pStyle w:val="p1"/>
        <w:spacing w:line="480" w:lineRule="auto"/>
        <w:pPrChange w:id="26" w:author="Clayton Lamb" w:date="2025-11-27T11:58:00Z" w16du:dateUtc="2025-11-27T18:58:00Z">
          <w:pPr>
            <w:spacing w:before="100" w:beforeAutospacing="1" w:after="100" w:afterAutospacing="1" w:line="480" w:lineRule="auto"/>
          </w:pPr>
        </w:pPrChange>
      </w:pPr>
      <w:del w:id="27" w:author="Clayton Lamb" w:date="2025-11-27T09:02:00Z" w16du:dateUtc="2025-11-27T16:02:00Z">
        <w:r w:rsidRPr="00090466" w:rsidDel="00DD3126">
          <w:delText>While these negative effects are well documented and intensifying in many regions, it is also true that people and wildlife have coexisted on Earth for millenni</w:delText>
        </w:r>
        <w:r w:rsidR="00947FB6" w:rsidRPr="00090466" w:rsidDel="00DD3126">
          <w:delText xml:space="preserve">a. </w:delText>
        </w:r>
      </w:del>
      <w:moveToRangeStart w:id="28" w:author="Clayton Lamb" w:date="2025-11-27T08:20:00Z" w:name="move215124074"/>
      <w:moveTo w:id="29" w:author="Clayton Lamb" w:date="2025-11-27T08:20:00Z" w16du:dateUtc="2025-11-27T15:20:00Z">
        <w:del w:id="30" w:author="Clayton Lamb" w:date="2025-11-27T09:03:00Z" w16du:dateUtc="2025-11-27T16:03:00Z">
          <w:r w:rsidR="0030481A" w:rsidRPr="00090466" w:rsidDel="00DD3126">
            <w:delText xml:space="preserve">Even under contemporary pressures, there remain landscapes—some densely populated—where large mammal communities persist with remarkable continuity </w:delText>
          </w:r>
          <w:r w:rsidR="0030481A" w:rsidRPr="00090466" w:rsidDel="00DD3126">
            <w:fldChar w:fldCharType="begin"/>
          </w:r>
          <w:r w:rsidR="0030481A" w:rsidRPr="00090466" w:rsidDel="00DD3126">
            <w:del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delInstrText>
          </w:r>
          <w:r w:rsidR="0030481A" w:rsidRPr="00090466" w:rsidDel="00DD3126">
            <w:fldChar w:fldCharType="separate"/>
          </w:r>
          <w:r w:rsidR="0030481A" w:rsidRPr="00090466" w:rsidDel="00DD3126">
            <w:rPr>
              <w:noProof/>
            </w:rPr>
            <w:delText>(Laliberte and Ripple 2004)</w:delText>
          </w:r>
          <w:r w:rsidR="0030481A" w:rsidRPr="00090466" w:rsidDel="00DD3126">
            <w:fldChar w:fldCharType="end"/>
          </w:r>
          <w:r w:rsidR="0030481A" w:rsidRPr="00090466" w:rsidDel="00DD3126">
            <w:delText>.</w:delText>
          </w:r>
        </w:del>
      </w:moveTo>
      <w:moveToRangeEnd w:id="28"/>
      <w:ins w:id="31" w:author="Clayton Lamb" w:date="2025-11-27T09:06:00Z" w16du:dateUtc="2025-11-27T16:06:00Z">
        <w:r w:rsidR="00F83621" w:rsidRPr="00090466">
          <w:rPr>
            <w:b/>
            <w:bCs/>
          </w:rPr>
          <w:tab/>
        </w:r>
      </w:ins>
      <w:ins w:id="32" w:author="Clayton Lamb" w:date="2025-11-27T09:04:00Z" w16du:dateUtc="2025-11-27T16:04:00Z">
        <w:r w:rsidR="00F83621" w:rsidRPr="00090466">
          <w:rPr>
            <w:rStyle w:val="s1"/>
            <w:rFonts w:eastAsiaTheme="majorEastAsia"/>
          </w:rPr>
          <w:t xml:space="preserve">Behavioural plasticity allows many species to adjust their activity or space use in response to human presence </w:t>
        </w:r>
      </w:ins>
      <w:r w:rsidR="006C1F0E" w:rsidRPr="00090466">
        <w:rPr>
          <w:color w:val="0E0E0E"/>
        </w:rPr>
        <w:fldChar w:fldCharType="begin"/>
      </w:r>
      <w:r w:rsidR="0008340A" w:rsidRPr="00090466">
        <w:rPr>
          <w:color w:val="0E0E0E"/>
        </w:rPr>
        <w:instrText xml:space="preserve"> ADDIN ZOTERO_ITEM CSL_CITATION {"citationID":"p7DmHECe","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C1F0E" w:rsidRPr="00090466">
        <w:rPr>
          <w:color w:val="0E0E0E"/>
        </w:rPr>
        <w:fldChar w:fldCharType="separate"/>
      </w:r>
      <w:r w:rsidR="0008340A" w:rsidRPr="00090466">
        <w:rPr>
          <w:noProof/>
          <w:color w:val="0E0E0E"/>
        </w:rPr>
        <w:t>(Gaynor et al. 2025)</w:t>
      </w:r>
      <w:r w:rsidR="006C1F0E" w:rsidRPr="00090466">
        <w:rPr>
          <w:color w:val="0E0E0E"/>
        </w:rPr>
        <w:fldChar w:fldCharType="end"/>
      </w:r>
      <w:del w:id="33" w:author="Clayton Lamb" w:date="2025-11-25T08:36:00Z" w16du:dateUtc="2025-11-25T15:36:00Z">
        <w:r w:rsidR="006C1F0E" w:rsidRPr="00090466" w:rsidDel="006C1F0E">
          <w:rPr>
            <w:color w:val="0E0E0E"/>
          </w:rPr>
          <w:fldChar w:fldCharType="begin"/>
        </w:r>
        <w:r w:rsidR="006C1F0E" w:rsidRPr="00090466" w:rsidDel="006C1F0E">
          <w:rPr>
            <w:color w:val="0E0E0E"/>
          </w:rPr>
          <w:delInstrText xml:space="preserve"> ADDIN ZOTERO_TEMP </w:delInstrText>
        </w:r>
        <w:r w:rsidR="006C1F0E" w:rsidRPr="00090466" w:rsidDel="006C1F0E">
          <w:rPr>
            <w:color w:val="0E0E0E"/>
          </w:rPr>
          <w:fldChar w:fldCharType="separate"/>
        </w:r>
        <w:r w:rsidR="006C1F0E" w:rsidRPr="00090466" w:rsidDel="006C1F0E">
          <w:rPr>
            <w:noProof/>
            <w:color w:val="0E0E0E"/>
          </w:rPr>
          <w:delText>{Citation}</w:delText>
        </w:r>
        <w:r w:rsidR="006C1F0E" w:rsidRPr="00090466" w:rsidDel="006C1F0E">
          <w:rPr>
            <w:color w:val="0E0E0E"/>
          </w:rPr>
          <w:fldChar w:fldCharType="end"/>
        </w:r>
      </w:del>
      <w:del w:id="34" w:author="Clayton Lamb" w:date="2025-11-25T08:31:00Z" w16du:dateUtc="2025-11-25T15:31:00Z">
        <w:r w:rsidR="006C1F0E" w:rsidRPr="00090466" w:rsidDel="006C1F0E">
          <w:fldChar w:fldCharType="begin"/>
        </w:r>
        <w:r w:rsidR="006C1F0E" w:rsidRPr="00090466" w:rsidDel="006C1F0E">
          <w:delInstrText xml:space="preserve"> ADDIN ZOTERO_TEMP </w:delInstrText>
        </w:r>
        <w:r w:rsidR="006C1F0E" w:rsidRPr="00090466" w:rsidDel="006C1F0E">
          <w:fldChar w:fldCharType="separate"/>
        </w:r>
        <w:r w:rsidR="006C1F0E" w:rsidRPr="00090466" w:rsidDel="006C1F0E">
          <w:rPr>
            <w:noProof/>
          </w:rPr>
          <w:delText>{Citation}</w:delText>
        </w:r>
        <w:r w:rsidR="006C1F0E" w:rsidRPr="00090466" w:rsidDel="006C1F0E">
          <w:fldChar w:fldCharType="end"/>
        </w:r>
        <w:r w:rsidR="006C1F0E" w:rsidRPr="00090466" w:rsidDel="006C1F0E">
          <w:fldChar w:fldCharType="begin"/>
        </w:r>
        <w:r w:rsidR="006C1F0E" w:rsidRPr="00090466" w:rsidDel="006C1F0E">
          <w:delInstrText xml:space="preserve"> ADDIN ZOTERO_TEMP </w:delInstrText>
        </w:r>
        <w:r w:rsidR="006C1F0E" w:rsidRPr="00090466" w:rsidDel="006C1F0E">
          <w:fldChar w:fldCharType="separate"/>
        </w:r>
        <w:r w:rsidR="006C1F0E" w:rsidRPr="00090466" w:rsidDel="006C1F0E">
          <w:rPr>
            <w:noProof/>
          </w:rPr>
          <w:delText>{Citation}</w:delText>
        </w:r>
        <w:r w:rsidR="006C1F0E" w:rsidRPr="00090466" w:rsidDel="006C1F0E">
          <w:fldChar w:fldCharType="end"/>
        </w:r>
      </w:del>
      <w:ins w:id="35" w:author="Clayton Lamb" w:date="2025-11-25T08:27:00Z" w16du:dateUtc="2025-11-25T15:27:00Z">
        <w:r w:rsidR="006C1F0E" w:rsidRPr="00090466">
          <w:t xml:space="preserve">. </w:t>
        </w:r>
      </w:ins>
      <w:ins w:id="36" w:author="Clayton Lamb" w:date="2025-11-27T08:27:00Z" w16du:dateUtc="2025-11-27T15:27:00Z">
        <w:r w:rsidR="0030481A" w:rsidRPr="00090466">
          <w:t xml:space="preserve">For example, </w:t>
        </w:r>
      </w:ins>
      <w:ins w:id="37" w:author="Clayton Lamb" w:date="2025-11-27T09:04:00Z" w16du:dateUtc="2025-11-27T16:04:00Z">
        <w:r w:rsidR="00F83621" w:rsidRPr="00090466">
          <w:t>many large mammals shift to more nocturnal activity in areas of high human us</w:t>
        </w:r>
      </w:ins>
      <w:ins w:id="38" w:author="Clayton Lamb" w:date="2025-11-27T12:02:00Z" w16du:dateUtc="2025-11-27T19:02:00Z">
        <w:r w:rsidR="0092635B" w:rsidRPr="00090466">
          <w:t>e</w:t>
        </w:r>
      </w:ins>
      <w:ins w:id="39" w:author="Clayton Lamb" w:date="2025-11-27T09:05:00Z" w16du:dateUtc="2025-11-27T16:05:00Z">
        <w:r w:rsidR="00F83621" w:rsidRPr="00090466">
          <w:t xml:space="preserve"> </w:t>
        </w:r>
      </w:ins>
      <w:r w:rsidR="0008340A" w:rsidRPr="00090466">
        <w:fldChar w:fldCharType="begin"/>
      </w:r>
      <w:r w:rsidR="0008340A" w:rsidRPr="00090466">
        <w:instrText xml:space="preserve"> ADDIN ZOTERO_ITEM CSL_CITATION {"citationID":"zwOhCRJ3","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08340A" w:rsidRPr="00090466">
        <w:fldChar w:fldCharType="separate"/>
      </w:r>
      <w:r w:rsidR="0008340A" w:rsidRPr="00090466">
        <w:rPr>
          <w:noProof/>
        </w:rPr>
        <w:t>(Gaynor et al. 2018, Lamb et al. 2020)</w:t>
      </w:r>
      <w:r w:rsidR="0008340A" w:rsidRPr="00090466">
        <w:fldChar w:fldCharType="end"/>
      </w:r>
      <w:ins w:id="40" w:author="Clayton Lamb" w:date="2025-11-27T08:37:00Z" w16du:dateUtc="2025-11-27T15:37:00Z">
        <w:r w:rsidR="0008340A" w:rsidRPr="00090466">
          <w:t xml:space="preserve">, </w:t>
        </w:r>
      </w:ins>
      <w:ins w:id="41" w:author="Clayton Lamb" w:date="2025-11-27T09:05:00Z" w16du:dateUtc="2025-11-27T16:05:00Z">
        <w:r w:rsidR="00F83621" w:rsidRPr="00090466">
          <w:t xml:space="preserve">or avoid high-risk areas altogether </w:t>
        </w:r>
      </w:ins>
      <w:r w:rsidR="0008340A" w:rsidRPr="00090466">
        <w:fldChar w:fldCharType="begin"/>
      </w:r>
      <w:r w:rsidR="0008340A" w:rsidRPr="00090466">
        <w:instrText xml:space="preserve"> ADDIN ZOTERO_ITEM CSL_CITATION {"citationID":"IZYKocGQ","properties":{"formattedCitation":"(Apps et al. 2004, Ciarniello et al. 2007, Prokopenko et al. 2017, Wyckoff et al. 2018)","plainCitation":"(Apps et al. 2004, Ciarniello et al. 2007, Prokopenko et al. 2017, Wyckoff et al. 2018)","noteIndex":0},"citationItems":[{"id":330,"uris":["http://zotero.org/users/6749014/items/9VQAUXMH"],"itemData":{"id":330,"type":"article-journal","abstract":"Understanding factors that influence and predict grizzly bear (Ursus arctos) distribution and abundance is fundamental to their conservation. In southeast British Columbia, Canada, we applied DNA hair-trap sampling (1) to evaluate relationships of grizzly bear detections with landscape variables of habitat and human activity, and (2) to model the spatial distribution and abundance of grizzly bears. During 1996–1998, we sampled grizzly bear occurrence across 5,496 km2 at sites distributed according to grid cells. We compared 244 combinations of sampling sites and sessions where grizzly bears were detected (determined by nDNA analyses) to 845 site–sessions where they were not. We tested for differences in 30 terrain, vegetation, land cover, and human influence variables at 3 spatial scales. Grizzly bears more often were detected in landscapes of relatively high elevation, steep slope, rugged terrain, and low human access and linear disturbance densities. These landscapes also were comprised of more avalanche chutes, alpine tundra, barren surfaces, burned forests, and less young and logged forests. Relationships with forest productivity and some overstory species were positive at broader scales, while associations with forest overstory and productivity were negative at the finest scale. At the finest scale, the strong negative association with very young, logged forests and with increasing values of the Landsat-derived green vegetation index became positive when analyzed in a multivariate context. For multivariate analyses, we considered 2 variables together with 11 principal components that describe ecological gradients among 4 variable groupings. We applied multiple logistic regression and used AIC to rank and weight competing subset models. We derived coefficients for interpretation and prediction using multi-model inference. The resulting function was highly predictive, which we confirmed against an independent dataset. We transformed the output using a multi-annual population estimate for the sampling area, and we applied the resulting grizzly bear density and distribution model across our greater study area as a strategic-level planning tool. We discuss conservation applications and design considerations of this DNA-based approach for grizzly bears and other forest-dwelling species.","container-title":"Journal of Wildlife Management","DOI":"10.2193/0022-541X(2004)068[0138:EGBDAA]2.0.CO;2","ISSN":"0022-541X, 1937-2817","issue":"1","journalAbbreviation":"Journal of Wildlife Management","language":"en","page":"138-152","source":"DOI.org (Crossref)","title":"ESTIMATING GRIZZLY BEAR DISTRIBUTION AND ABUNDANCE RELATIVE TO HABITAT AND HUMAN INFLUENCE","volume":"68","author":[{"family":"Apps","given":"Clayton D."},{"family":"McLELLAN","given":"Bruce N."},{"family":"Woods","given":"John G."},{"family":"Proctor","given":"Michael F."}],"editor":[{"literal":"Gehrt"}],"issued":{"date-parts":[["2004",1]]}}},{"id":819,"uris":["http://zotero.org/users/6749014/items/YFJ4V6WK"],"itemData":{"id":819,"type":"article-journal","abstract":"The purpose of our study is to show how ecologists’ interpretation of habitat selection by grizzly bears (Ursus arctos) is altered by the scale of observation and also how management questions would be best addressed using predetermined scales of analysis. Using resource selection functions (RSF) we examined how variation in the spatial extent of availability affected our interpretation of habitat selection by grizzly bears inhabiting mountain and plateau landscapes. We estimated separate models for females and males using three spatial extents: within the study area, within the home range, and within predetermined movement buffers. We employed two methods for evaluating the effects of scale on our RSF designs. First, we chose a priori six candidate models, estimated at each scale, and ranked them using Akaike Information Criteria. Using this method, results changed among scales for males but not for females. For female bears, models that included the full suite of covariates predicted habitat use best at each scale. For male bears that resided in the mountains, models based on forest successional stages ranked highest at the study-wide and home range extents, whereas models containing covariates based on terrain features ranked highest at the buffer extent. For male bears on the plateau, each scale estimated a different highest-ranked model. Second, we examined differences among model coefﬁcients across the three scales for one candidate model. We found that both the magnitude and direction of coefﬁcients were dependent upon the scale examined; results varied between landscapes, scales, and sexes. Greenness, reﬂecting lush green vegetation, was a strong predictor of the presence of female bears in both landscapes and males that resided in the mountains. Male bears on the plateau were the only animals to select areas that exposed them to a high risk of mortality by humans. Our results show that grizzly bear habitat selection is scale dependent. Further, the selection of resources can be dependent upon the availability of a particular vegetation type on the landscape. From a management perspective, decisions should be based on a hierarchical process of habitat selection, recognizing that selection patterns vary across scales.","container-title":"Ecological Applications","DOI":"10.1890/06-1100.1","ISSN":"1051-0761","issue":"5","journalAbbreviation":"Ecological Applications","language":"en","page":"1424-1440","source":"DOI.org (Crossref)","title":"Grizzly Bear Habitat Selection Is Scale Dependent","volume":"17","author":[{"family":"Ciarniello","given":"Lana M."},{"family":"Boyce","given":"Mark S."},{"family":"Seip","given":"Dale R."},{"family":"Heard","given":"Douglas C."}],"issued":{"date-parts":[["2007",7]]}}},{"id":633,"uris":["http://zotero.org/users/6749014/items/G7MI64GX"],"itemData":{"id":633,"type":"article-journal","abstract":"Context In southwestern Alberta, human development, including roads, is encroaching on the landscape and into the range of a partially migratory population of elk (Cervus elaphus).","container-title":"Landscape Ecology","DOI":"10.1007/s10980-016-0451-1","ISSN":"0921-2973, 1572-9761","issue":"2","journalAbbreviation":"Landscape Ecol","language":"en","page":"313-325","source":"DOI.org (Crossref)","title":"Extent-dependent habitat selection in a migratory large herbivore: road avoidance across scales","title-short":"Extent-dependent habitat selection in a migratory large herbivore","volume":"32","author":[{"family":"Prokopenko","given":"Christina M."},{"family":"Boyce","given":"Mark S."},{"family":"Avgar","given":"Tal"}],"issued":{"date-parts":[["2017",2]]}}},{"id":5779,"uris":["http://zotero.org/users/6749014/items/8ARTKJPU"],"itemData":{"id":5779,"type":"article-journal","abstract":"Migratory ungulates are often exposed to anthropogenic infrastructure along their migration routes. Understanding the influence of such development on migratory behavior is critical to successful planning and conservation. Impermeable barriers have obvious and detrimental effects to migratory ungulate populations, but the influence of semi-permeable barriers, where the connectivity of migration habitat is maintained but the migration routes are compromised by anthropogenic development, remains unclear. We evaluated the influence of development on the migratory behavior of individual mule deer (Odocoileus hemionus) in western Wyoming, USA. We used fine-scale movement data to evaluate the influence of anthropogenic infrastructure on deer movement rates, stopover use, and fidelity to migration routes for individual animals across multiple seasons and years. Deer avoided human infrastructure when selecting stopover sites. Fidelity to migration routes and stopover areas, as measured by the degree of spatial overlap between years, was not influenced by development, except in one heavily developed area. Our results suggested that deer increased rate of movement, reduced time in stopovers, and shifted stopovers in areas of intense development. In most cases, deer maintained fidelity to migration routes, regardless of development, suggesting that deer mediated exposure to development by altering movement—rates and timing—rather than the routes they traversed. This work adds to a growing number of studies indicating that development can disrupt migratory behavior. Understanding how different types and intensities of development influence migration can help inform land-use planning and conservation of migratory ungulates.","container-title":"Ecosphere","DOI":"10.1002/ecs2.2113","ISSN":"2150-8925","issue":"2","language":"en","license":"© 2018 Wyckoff et al.","note":"_eprint: https://onlinelibrary.wiley.com/doi/pdf/10.1002/ecs2.2113","page":"e02113","source":"Wiley Online Library","title":"Evaluating the influence of energy and residential development on the migratory behavior of mule deer","volume":"9","author":[{"family":"Wyckoff","given":"Teal B."},{"family":"Sawyer","given":"Hall"},{"family":"Albeke","given":"Shannon E."},{"family":"Garman","given":"Steven L."},{"family":"Kauffman","given":"Matthew J."}],"issued":{"date-parts":[["2018"]]}}}],"schema":"https://github.com/citation-style-language/schema/raw/master/csl-citation.json"} </w:instrText>
      </w:r>
      <w:r w:rsidR="0008340A" w:rsidRPr="00090466">
        <w:fldChar w:fldCharType="separate"/>
      </w:r>
      <w:r w:rsidR="0008340A" w:rsidRPr="00090466">
        <w:rPr>
          <w:noProof/>
        </w:rPr>
        <w:t>(Apps et al. 2004, Ciarniello et al. 2007, Prokopenko et al. 2017, Wyckoff et al. 2018)</w:t>
      </w:r>
      <w:r w:rsidR="0008340A" w:rsidRPr="00090466">
        <w:fldChar w:fldCharType="end"/>
      </w:r>
      <w:ins w:id="42" w:author="Clayton Lamb" w:date="2025-11-27T08:37:00Z" w16du:dateUtc="2025-11-27T15:37:00Z">
        <w:r w:rsidR="0008340A" w:rsidRPr="00090466">
          <w:t xml:space="preserve">. </w:t>
        </w:r>
      </w:ins>
      <w:ins w:id="43" w:author="Clayton Lamb" w:date="2025-11-27T09:05:00Z" w16du:dateUtc="2025-11-27T16:05:00Z">
        <w:r w:rsidR="00F83621" w:rsidRPr="00090466">
          <w:rPr>
            <w:rStyle w:val="s1"/>
            <w:rFonts w:eastAsiaTheme="majorEastAsia"/>
            <w:rPrChange w:id="44" w:author="Clayton Lamb" w:date="2025-11-28T13:58:00Z" w16du:dateUtc="2025-11-28T20:58:00Z">
              <w:rPr>
                <w:rStyle w:val="s1"/>
                <w:rFonts w:eastAsiaTheme="majorEastAsia"/>
                <w:b/>
                <w:bCs/>
              </w:rPr>
            </w:rPrChange>
          </w:rPr>
          <w:t>Other species show tolerance or habituation, and some even increase in abundance near people</w:t>
        </w:r>
        <w:r w:rsidR="00F83621" w:rsidRPr="00090466">
          <w:t>, as seen in generalist</w:t>
        </w:r>
      </w:ins>
      <w:ins w:id="45" w:author="Clayton Lamb" w:date="2025-11-27T12:03:00Z" w16du:dateUtc="2025-11-27T19:03:00Z">
        <w:r w:rsidR="0092635B" w:rsidRPr="00090466">
          <w:t xml:space="preserve"> species </w:t>
        </w:r>
      </w:ins>
      <w:ins w:id="46" w:author="Clayton Lamb" w:date="2025-11-27T09:05:00Z" w16du:dateUtc="2025-11-27T16:05:00Z">
        <w:r w:rsidR="00F83621" w:rsidRPr="00090466">
          <w:t xml:space="preserve">such as </w:t>
        </w:r>
      </w:ins>
      <w:ins w:id="47" w:author="Clayton Lamb" w:date="2025-11-27T12:03:00Z" w16du:dateUtc="2025-11-27T19:03:00Z">
        <w:r w:rsidR="0092635B" w:rsidRPr="00090466">
          <w:t xml:space="preserve">rats, </w:t>
        </w:r>
      </w:ins>
      <w:ins w:id="48" w:author="Clayton Lamb" w:date="2025-11-27T09:05:00Z" w16du:dateUtc="2025-11-27T16:05:00Z">
        <w:r w:rsidR="00F83621" w:rsidRPr="00090466">
          <w:t>white-tailed deer</w:t>
        </w:r>
      </w:ins>
      <w:ins w:id="49" w:author="Clayton Lamb" w:date="2025-11-27T12:04:00Z" w16du:dateUtc="2025-11-27T19:04:00Z">
        <w:r w:rsidR="0092635B" w:rsidRPr="00090466">
          <w:t xml:space="preserve">, </w:t>
        </w:r>
      </w:ins>
      <w:ins w:id="50" w:author="Clayton Lamb" w:date="2025-11-27T09:05:00Z" w16du:dateUtc="2025-11-27T16:05:00Z">
        <w:r w:rsidR="00F83621" w:rsidRPr="00090466">
          <w:t>red fox</w:t>
        </w:r>
      </w:ins>
      <w:ins w:id="51" w:author="Clayton Lamb" w:date="2025-11-27T12:04:00Z" w16du:dateUtc="2025-11-27T19:04:00Z">
        <w:r w:rsidR="0092635B" w:rsidRPr="00090466">
          <w:t xml:space="preserve">, and </w:t>
        </w:r>
        <w:r w:rsidR="0092635B" w:rsidRPr="00090466">
          <w:lastRenderedPageBreak/>
          <w:t>coyotes</w:t>
        </w:r>
      </w:ins>
      <w:ins w:id="52" w:author="Clayton Lamb" w:date="2025-11-27T11:54:00Z" w16du:dateUtc="2025-11-27T18:54:00Z">
        <w:r w:rsidR="0057740D" w:rsidRPr="00090466">
          <w:t xml:space="preserve"> </w:t>
        </w:r>
      </w:ins>
      <w:r w:rsidR="0057740D" w:rsidRPr="00090466">
        <w:fldChar w:fldCharType="begin"/>
      </w:r>
      <w:r w:rsidR="0092635B" w:rsidRPr="00090466">
        <w:instrText xml:space="preserve"> ADDIN ZOTERO_ITEM CSL_CITATION {"citationID":"yt0hnEmm","properties":{"formattedCitation":"(Breck et al. 2019, Tucker et al. 2021)","plainCitation":"(Breck et al. 2019, Tucker et al. 2021)","noteIndex":0},"citationItems":[{"id":6455,"uris":["http://zotero.org/users/6749014/items/IZ2MCW93"],"itemData":{"id":6455,"type":"article-journal","abstract":"Global landscapes are changing due to human activities with consequences for both biodiversity and ecosystems. For single species, terrestrial mammal population densities have shown mixed responses to human pressure, with both increasing and decreasing densities reported in the literature. How the impacts of human activities on mammal populations translates into altered global density patterns remains unclear. Here we aim to disentangle the effect of human impacts on large-scale patterns of mammal population densities using a global dataset of 6729 population density estimates for 468 mammal species (representing 59% and 44% of mammalian orders and families). We fitted a mixed effect model to explain the variation in density based on a 1-degree resolution as a function of the human footprint index (HFI), a global proxy of direct and indirect human disturbances, while accounting for body mass, trophic level and primary productivity (normalized vegetation index; NDVI). We found a significant positive relationship between population density and HFI, where population densities were higher in areas with a higher HFI (e.g. agricultural or suburban areas – no populations were located in very high HFI urban areas) compared to areas with a low HFI (e.g. wilderness areas). We also tested the effect of the individual components of the HFI and still found a consistent positive effect. The relationships remained positive even across populations of the same species, although variability among species was high. Our results indicate shifts in mammal population densities in human modified landscapes, which is due to the combined effect of species filtering, increased resources and a possible reduction in competition and predation. Our study provides further evidence that macroecological patterns are being altered by human activities, where some species will benefit from these activities, while others will be negatively impacted or even extirpated.","container-title":"Ecography","DOI":"10.1111/ecog.05126","ISSN":"1600-0587","issue":"1","language":"en","license":"© 2020 The Authors. Ecography published by John Wiley &amp; Sons Ltd on behalf of Nordic Society Oikos","note":"_eprint: https://nsojournals.onlinelibrary.wiley.com/doi/pdf/10.1111/ecog.05126","page":"1-13","source":"Wiley Online Library","title":"Mammal population densities at a global scale are higher in human-modified areas","volume":"44","author":[{"family":"Tucker","given":"Marlee A."},{"family":"Santini","given":"Luca"},{"family":"Carbone","given":"Chris"},{"family":"Mueller","given":"Thomas"}],"issued":{"date-parts":[["2021"]]}}},{"id":6458,"uris":["http://zotero.org/users/6749014/items/P29HUBAU"],"itemData":{"id":6458,"type":"article-journal","abstract":"Coyotes (Canis latrans) are highly adaptable, medium-sized carnivores that now inhabit nearly every large city in the United States and Canada. To help understand how coyotes have adapted to living in urban environments, we compared two ecologically and evolutionarily important behavioral traits (i.e., bold-shy and exploration-avoidance behavior) in two contrasting environments (i.e., rural and urban). Boldness is an individual’s reaction to a risky situation and exploration is an individual’s willingness to explore novel situations. Our results from both tests indicate that urban coyotes are bolder and more exploratory than rural coyotes and that within both populations there are individuals that vary across both spectrums. Bolder behavior in urban coyotes emerged over several decades and we speculate on possible processes (e.g., learning and selection) and site differences that could be playing a role in this behavioral adaptation. We hypothesize that an important factor is how people treat coyotes; in the rural area coyotes were regularly persecuted whereas in the urban area coyotes were rarely persecuted and sometimes positively rewarded to be in close proximity of people. Negative consequences of this behavioral adaptation are coyotes that become bold enough to occasionally prey on pets or attack humans.","container-title":"Scientific Reports","DOI":"10.1038/s41598-019-38543-5","ISSN":"2045-2322","issue":"1","journalAbbreviation":"Sci Rep","language":"en","license":"2019 The Author(s)","note":"publisher: Nature Publishing Group","page":"2104","source":"www-nature-com.ezproxy.library.ubc.ca","title":"The intrepid urban coyote: a comparison of bold and exploratory behavior in coyotes from urban and rural environments","title-short":"The intrepid urban coyote","volume":"9","author":[{"family":"Breck","given":"Stewart W."},{"family":"Poessel","given":"Sharon A."},{"family":"Mahoney","given":"Peter"},{"family":"Young","given":"Julie K."}],"issued":{"date-parts":[["2019",2,14]]}}}],"schema":"https://github.com/citation-style-language/schema/raw/master/csl-citation.json"} </w:instrText>
      </w:r>
      <w:r w:rsidR="0057740D" w:rsidRPr="00090466">
        <w:fldChar w:fldCharType="separate"/>
      </w:r>
      <w:r w:rsidR="0092635B" w:rsidRPr="00090466">
        <w:rPr>
          <w:noProof/>
        </w:rPr>
        <w:t>(Breck et al. 2019, Tucker et al. 2021)</w:t>
      </w:r>
      <w:r w:rsidR="0057740D" w:rsidRPr="00090466">
        <w:fldChar w:fldCharType="end"/>
      </w:r>
      <w:ins w:id="53" w:author="Clayton Lamb" w:date="2025-11-27T09:05:00Z" w16du:dateUtc="2025-11-27T16:05:00Z">
        <w:r w:rsidR="00F83621" w:rsidRPr="00090466">
          <w:t xml:space="preserve">. </w:t>
        </w:r>
        <w:r w:rsidR="00F83621" w:rsidRPr="00090466">
          <w:rPr>
            <w:rStyle w:val="s1"/>
            <w:rFonts w:eastAsiaTheme="majorEastAsia"/>
            <w:rPrChange w:id="54" w:author="Clayton Lamb" w:date="2025-11-28T13:58:00Z" w16du:dateUtc="2025-11-28T20:58:00Z">
              <w:rPr>
                <w:rStyle w:val="s1"/>
                <w:rFonts w:eastAsiaTheme="majorEastAsia"/>
                <w:b/>
                <w:bCs/>
              </w:rPr>
            </w:rPrChange>
          </w:rPr>
          <w:t>Importantly, the same species can respond very differently depending on context.</w:t>
        </w:r>
        <w:r w:rsidR="00F83621" w:rsidRPr="00090466">
          <w:t xml:space="preserve"> Elk, for instance, strongly avoid human footprint in relatively wild landscapes but may select for human-dominated areas such as agricultural fields or town edges when these provide forage or reduced predation risk</w:t>
        </w:r>
      </w:ins>
      <w:ins w:id="55" w:author="Clayton Lamb" w:date="2025-11-27T11:56:00Z" w16du:dateUtc="2025-11-27T18:56:00Z">
        <w:r w:rsidR="0057740D" w:rsidRPr="00090466">
          <w:t xml:space="preserve"> </w:t>
        </w:r>
      </w:ins>
      <w:r w:rsidR="0057740D" w:rsidRPr="00090466">
        <w:fldChar w:fldCharType="begin"/>
      </w:r>
      <w:r w:rsidR="0092635B" w:rsidRPr="00090466">
        <w:instrText xml:space="preserve"> ADDIN ZOTERO_ITEM CSL_CITATION {"citationID":"yLD8TVx9","properties":{"formattedCitation":"(Wilmers and Levi 2013, Guthrie 2020, Gaynor et al. 2025)","plainCitation":"(Wilmers and Levi 2013, Guthrie 2020, Gaynor et al. 2025)","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57740D" w:rsidRPr="00090466">
        <w:fldChar w:fldCharType="separate"/>
      </w:r>
      <w:r w:rsidR="0092635B" w:rsidRPr="00090466">
        <w:rPr>
          <w:noProof/>
        </w:rPr>
        <w:t>(Wilmers and Levi 2013, Guthrie 2020, Gaynor et al. 2025)</w:t>
      </w:r>
      <w:r w:rsidR="0057740D" w:rsidRPr="00090466">
        <w:fldChar w:fldCharType="end"/>
      </w:r>
      <w:ins w:id="56" w:author="Clayton Lamb" w:date="2025-11-27T09:05:00Z" w16du:dateUtc="2025-11-27T16:05:00Z">
        <w:r w:rsidR="00F83621" w:rsidRPr="00090466">
          <w:t>. Grizzly bears often</w:t>
        </w:r>
      </w:ins>
      <w:ins w:id="57" w:author="Clayton Lamb" w:date="2025-11-27T12:10:00Z" w16du:dateUtc="2025-11-27T19:10:00Z">
        <w:r w:rsidR="00655336" w:rsidRPr="00090466">
          <w:t xml:space="preserve"> avoid</w:t>
        </w:r>
      </w:ins>
      <w:ins w:id="58" w:author="Clayton Lamb" w:date="2025-11-27T09:05:00Z" w16du:dateUtc="2025-11-27T16:05:00Z">
        <w:r w:rsidR="00F83621" w:rsidRPr="00090466">
          <w:t xml:space="preserve"> </w:t>
        </w:r>
      </w:ins>
      <w:ins w:id="59" w:author="Clayton Lamb" w:date="2025-11-27T12:08:00Z" w16du:dateUtc="2025-11-27T19:08:00Z">
        <w:r w:rsidR="0092635B" w:rsidRPr="00090466">
          <w:t>busy highways,</w:t>
        </w:r>
      </w:ins>
      <w:ins w:id="60" w:author="Clayton Lamb" w:date="2025-11-27T09:05:00Z" w16du:dateUtc="2025-11-27T16:05:00Z">
        <w:r w:rsidR="00F83621" w:rsidRPr="00090466">
          <w:t xml:space="preserve"> but may </w:t>
        </w:r>
      </w:ins>
      <w:ins w:id="61" w:author="Clayton Lamb" w:date="2025-11-27T12:08:00Z" w16du:dateUtc="2025-11-27T19:08:00Z">
        <w:r w:rsidR="0092635B" w:rsidRPr="00090466">
          <w:t xml:space="preserve">select for </w:t>
        </w:r>
      </w:ins>
      <w:ins w:id="62" w:author="Clayton Lamb" w:date="2025-11-27T12:09:00Z" w16du:dateUtc="2025-11-27T19:09:00Z">
        <w:r w:rsidR="0092635B" w:rsidRPr="00090466">
          <w:t>highway</w:t>
        </w:r>
      </w:ins>
      <w:ins w:id="63" w:author="Clayton Lamb" w:date="2025-11-28T07:09:00Z" w16du:dateUtc="2025-11-28T14:09:00Z">
        <w:r w:rsidR="00C62EC7" w:rsidRPr="00090466">
          <w:t xml:space="preserve"> </w:t>
        </w:r>
      </w:ins>
      <w:ins w:id="64" w:author="Clayton Lamb" w:date="2025-11-27T12:08:00Z" w16du:dateUtc="2025-11-27T19:08:00Z">
        <w:r w:rsidR="0092635B" w:rsidRPr="00090466">
          <w:t xml:space="preserve">when </w:t>
        </w:r>
      </w:ins>
      <w:ins w:id="65" w:author="Clayton Lamb" w:date="2025-11-27T12:09:00Z" w16du:dateUtc="2025-11-27T19:09:00Z">
        <w:r w:rsidR="0092635B" w:rsidRPr="00090466">
          <w:t xml:space="preserve">their home ranges have low food availability and </w:t>
        </w:r>
        <w:r w:rsidR="00655336" w:rsidRPr="00090466">
          <w:t xml:space="preserve">cleared </w:t>
        </w:r>
        <w:r w:rsidR="0092635B" w:rsidRPr="00090466">
          <w:t>roadsides provide</w:t>
        </w:r>
        <w:r w:rsidR="00655336" w:rsidRPr="00090466">
          <w:t xml:space="preserve"> relatively productive habita</w:t>
        </w:r>
      </w:ins>
      <w:ins w:id="66" w:author="Clayton Lamb" w:date="2025-11-27T12:10:00Z" w16du:dateUtc="2025-11-27T19:10:00Z">
        <w:r w:rsidR="00655336" w:rsidRPr="00090466">
          <w:t xml:space="preserve">t </w:t>
        </w:r>
      </w:ins>
      <w:r w:rsidR="00655336" w:rsidRPr="00090466">
        <w:fldChar w:fldCharType="begin"/>
      </w:r>
      <w:r w:rsidR="00655336" w:rsidRPr="00090466">
        <w:instrText xml:space="preserve"> ADDIN ZOTERO_ITEM CSL_CITATION {"citationID":"Pk68RCs2","properties":{"formattedCitation":"(Palm et al. 2024)","plainCitation":"(Palm et al. 2024)","noteIndex":0},"citationItems":[{"id":5742,"uris":["http://zotero.org/users/6749014/items/CBLLVV7W"],"itemData":{"id":5742,"type":"article-journal","container-title":"Conservation Science and Practice","title":"Movement models reveal changing grizzly bear habitat use and functional connectivity in response to human disturbance in the southern Canadian Rocky Mountains","author":[{"family":"Palm","given":"Eric C."},{"family":"Avgar","given":"Tal"},{"family":"Dickie","given":"Melanie"},{"family":"McLellan","given":"Bruce N."},{"family":"Northrup","given":"Joseph M."},{"family":"Sawaya","given":"Michael A."},{"family":"Turner","given":"Julie W."},{"family":"Whittington","given":"Jesse"},{"family":"Landguth","given":"Erin L."},{"family":"Zeller","given":"Katherine A."},{"family":"Lamb","given":"Clayton T."}],"issued":{"date-parts":[["2024"]]}}}],"schema":"https://github.com/citation-style-language/schema/raw/master/csl-citation.json"} </w:instrText>
      </w:r>
      <w:r w:rsidR="00655336" w:rsidRPr="00090466">
        <w:fldChar w:fldCharType="separate"/>
      </w:r>
      <w:r w:rsidR="00655336" w:rsidRPr="00090466">
        <w:rPr>
          <w:noProof/>
        </w:rPr>
        <w:t>(Palm et al. 2024)</w:t>
      </w:r>
      <w:r w:rsidR="00655336" w:rsidRPr="00090466">
        <w:fldChar w:fldCharType="end"/>
      </w:r>
      <w:ins w:id="67" w:author="Clayton Lamb" w:date="2025-11-27T12:10:00Z" w16du:dateUtc="2025-11-27T19:10:00Z">
        <w:r w:rsidR="00655336" w:rsidRPr="00090466">
          <w:t xml:space="preserve">. </w:t>
        </w:r>
      </w:ins>
      <w:ins w:id="68" w:author="Clayton Lamb" w:date="2025-11-27T12:12:00Z" w16du:dateUtc="2025-11-27T19:12:00Z">
        <w:r w:rsidR="00655336" w:rsidRPr="00090466">
          <w:t xml:space="preserve">Mountain goats tend to avoid using areas </w:t>
        </w:r>
      </w:ins>
      <w:ins w:id="69" w:author="Clayton Lamb" w:date="2025-11-28T07:09:00Z" w16du:dateUtc="2025-11-28T14:09:00Z">
        <w:r w:rsidR="00C62EC7" w:rsidRPr="00090466">
          <w:t>disturbed</w:t>
        </w:r>
      </w:ins>
      <w:ins w:id="70" w:author="Clayton Lamb" w:date="2025-11-27T12:12:00Z" w16du:dateUtc="2025-11-27T19:12:00Z">
        <w:r w:rsidR="00655336" w:rsidRPr="00090466">
          <w:t xml:space="preserve"> by people regardless of the human foot</w:t>
        </w:r>
      </w:ins>
      <w:ins w:id="71" w:author="Clayton Lamb" w:date="2025-11-27T12:13:00Z" w16du:dateUtc="2025-11-27T19:13:00Z">
        <w:r w:rsidR="00655336" w:rsidRPr="00090466">
          <w:t xml:space="preserve">print in their home range </w:t>
        </w:r>
      </w:ins>
      <w:r w:rsidR="00655336" w:rsidRPr="00090466">
        <w:fldChar w:fldCharType="begin"/>
      </w:r>
      <w:r w:rsidR="00655336" w:rsidRPr="00090466">
        <w:instrText xml:space="preserve"> ADDIN ZOTERO_ITEM CSL_CITATION {"citationID":"74fCZu2m","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55336" w:rsidRPr="00090466">
        <w:fldChar w:fldCharType="separate"/>
      </w:r>
      <w:r w:rsidR="00655336" w:rsidRPr="00090466">
        <w:rPr>
          <w:noProof/>
        </w:rPr>
        <w:t>(Gaynor et al. 2025)</w:t>
      </w:r>
      <w:r w:rsidR="00655336" w:rsidRPr="00090466">
        <w:fldChar w:fldCharType="end"/>
      </w:r>
      <w:ins w:id="72" w:author="Clayton Lamb" w:date="2025-11-27T12:13:00Z" w16du:dateUtc="2025-11-27T19:13:00Z">
        <w:r w:rsidR="00655336" w:rsidRPr="00090466">
          <w:t xml:space="preserve">. </w:t>
        </w:r>
      </w:ins>
      <w:ins w:id="73" w:author="Clayton Lamb" w:date="2025-11-27T09:05:00Z" w16du:dateUtc="2025-11-27T16:05:00Z">
        <w:r w:rsidR="00F83621" w:rsidRPr="00090466">
          <w:t xml:space="preserve">Such examples underscore that </w:t>
        </w:r>
        <w:r w:rsidR="00F83621" w:rsidRPr="00090466">
          <w:rPr>
            <w:rStyle w:val="s1"/>
            <w:rFonts w:eastAsiaTheme="majorEastAsia"/>
            <w:rPrChange w:id="74" w:author="Clayton Lamb" w:date="2025-11-28T13:58:00Z" w16du:dateUtc="2025-11-28T20:58:00Z">
              <w:rPr>
                <w:rStyle w:val="s1"/>
                <w:rFonts w:eastAsiaTheme="majorEastAsia"/>
                <w:b/>
                <w:bCs/>
              </w:rPr>
            </w:rPrChange>
          </w:rPr>
          <w:t>animal responses to humans are shaped jointly by species identity and environmental context</w:t>
        </w:r>
      </w:ins>
      <w:ins w:id="75" w:author="Clayton Lamb" w:date="2025-11-27T11:58:00Z" w16du:dateUtc="2025-11-27T18:58:00Z">
        <w:r w:rsidR="0057740D" w:rsidRPr="00090466">
          <w:rPr>
            <w:rStyle w:val="s1"/>
            <w:rFonts w:eastAsiaTheme="majorEastAsia"/>
            <w:rPrChange w:id="76" w:author="Clayton Lamb" w:date="2025-11-28T13:58:00Z" w16du:dateUtc="2025-11-28T20:58:00Z">
              <w:rPr>
                <w:rStyle w:val="s1"/>
                <w:rFonts w:eastAsiaTheme="majorEastAsia"/>
                <w:b/>
                <w:bCs/>
              </w:rPr>
            </w:rPrChange>
          </w:rPr>
          <w:t>.</w:t>
        </w:r>
      </w:ins>
      <w:del w:id="77" w:author="Clayton Lamb" w:date="2025-11-27T09:05:00Z" w16du:dateUtc="2025-11-27T16:05:00Z">
        <w:r w:rsidR="00DD3126" w:rsidRPr="00090466" w:rsidDel="00F83621">
          <w:fldChar w:fldCharType="begin"/>
        </w:r>
        <w:r w:rsidR="00DD3126" w:rsidRPr="00090466" w:rsidDel="00F83621">
          <w:delInstrText xml:space="preserve"> ADDIN ZOTERO_ITEM CSL_CITATION {"citationID":"yZgaMANa","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delInstrText>
        </w:r>
        <w:r w:rsidR="00DD3126" w:rsidRPr="00090466" w:rsidDel="00F83621">
          <w:fldChar w:fldCharType="separate"/>
        </w:r>
        <w:r w:rsidR="00DD3126" w:rsidRPr="00090466" w:rsidDel="00F83621">
          <w:rPr>
            <w:noProof/>
          </w:rPr>
          <w:delText>(Gaynor et al. 2025)</w:delText>
        </w:r>
        <w:r w:rsidR="00DD3126" w:rsidRPr="00090466" w:rsidDel="00F83621">
          <w:fldChar w:fldCharType="end"/>
        </w:r>
      </w:del>
      <w:del w:id="78" w:author="Clayton Lamb" w:date="2025-11-25T08:28:00Z" w16du:dateUtc="2025-11-25T15:28:00Z">
        <w:r w:rsidR="00947FB6" w:rsidRPr="00090466" w:rsidDel="006C1F0E">
          <w:delText>M</w:delText>
        </w:r>
      </w:del>
      <w:del w:id="79" w:author="Clayton Lamb" w:date="2025-11-25T08:33:00Z" w16du:dateUtc="2025-11-25T15:33:00Z">
        <w:r w:rsidR="00947FB6" w:rsidRPr="00090466" w:rsidDel="006C1F0E">
          <w:delText>ultiple examples exist where</w:delText>
        </w:r>
      </w:del>
      <w:del w:id="80" w:author="Clayton Lamb" w:date="2025-11-27T08:26:00Z" w16du:dateUtc="2025-11-27T15:26:00Z">
        <w:r w:rsidR="00947FB6" w:rsidRPr="00090466" w:rsidDel="0030481A">
          <w:delText xml:space="preserve"> ecosystems co-evolved with human interaction and have suffered when human use has been excluded</w:delText>
        </w:r>
      </w:del>
      <w:del w:id="81" w:author="Clayton Lamb" w:date="2025-11-25T08:33:00Z" w16du:dateUtc="2025-11-25T15:33:00Z">
        <w:r w:rsidR="00947FB6" w:rsidRPr="00090466" w:rsidDel="006C1F0E">
          <w:delText>,</w:delText>
        </w:r>
      </w:del>
      <w:del w:id="82" w:author="Clayton Lamb" w:date="2025-11-25T08:34:00Z" w16du:dateUtc="2025-11-25T15:34:00Z">
        <w:r w:rsidR="00947FB6" w:rsidRPr="00090466" w:rsidDel="006C1F0E">
          <w:delText xml:space="preserve"> as has been the case with</w:delText>
        </w:r>
      </w:del>
      <w:del w:id="83" w:author="Clayton Lamb" w:date="2025-11-27T08:26:00Z" w16du:dateUtc="2025-11-27T15:26:00Z">
        <w:r w:rsidR="00947FB6" w:rsidRPr="00090466" w:rsidDel="0030481A">
          <w:delText xml:space="preserve"> the exclusion of cultural and prescribed fire </w:delText>
        </w:r>
        <w:r w:rsidR="00EC598D" w:rsidRPr="00090466" w:rsidDel="0030481A">
          <w:delText xml:space="preserve">from </w:delText>
        </w:r>
      </w:del>
      <w:del w:id="84" w:author="Clayton Lamb" w:date="2025-11-25T08:34:00Z" w16du:dateUtc="2025-11-25T15:34:00Z">
        <w:r w:rsidR="00EC598D" w:rsidRPr="00090466" w:rsidDel="006C1F0E">
          <w:delText xml:space="preserve">dry montane forests in North America </w:delText>
        </w:r>
      </w:del>
      <w:del w:id="85" w:author="Clayton Lamb" w:date="2025-11-27T08:26:00Z" w16du:dateUtc="2025-11-27T15:26:00Z">
        <w:r w:rsidR="00EC598D" w:rsidRPr="00090466" w:rsidDel="0030481A">
          <w:delText>during</w:delText>
        </w:r>
        <w:r w:rsidR="00947FB6" w:rsidRPr="00090466" w:rsidDel="0030481A">
          <w:delText xml:space="preserve"> the 20</w:delText>
        </w:r>
        <w:r w:rsidR="00947FB6" w:rsidRPr="00090466" w:rsidDel="0030481A">
          <w:rPr>
            <w:vertAlign w:val="superscript"/>
          </w:rPr>
          <w:delText>th</w:delText>
        </w:r>
        <w:r w:rsidR="00947FB6" w:rsidRPr="00090466" w:rsidDel="0030481A">
          <w:delText xml:space="preserve"> century</w:delText>
        </w:r>
        <w:r w:rsidR="00B5676C" w:rsidRPr="00090466" w:rsidDel="0030481A">
          <w:delText xml:space="preserve"> </w:delText>
        </w:r>
        <w:r w:rsidR="00B5676C" w:rsidRPr="00090466" w:rsidDel="0030481A">
          <w:fldChar w:fldCharType="begin"/>
        </w:r>
        <w:r w:rsidR="000D11A1" w:rsidRPr="00090466" w:rsidDel="0030481A">
          <w:delInstrText xml:space="preserve"> ADDIN ZOTERO_ITEM CSL_CITATION {"citationID":"dCfHU0k7","properties":{"formattedCitation":"(Greene 2021)","plainCitation":"(Greene 2021)","noteIndex":0},"citationItems":[{"id":6225,"uris":["http://zotero.org/users/6749014/items/3K66HM9K"],"itemData":{"id":6225,"type":"thesis","event-place":"Vancouver, BC","language":"en","number-of-pages":"191","publisher":"University of British Columbia","publisher-place":"Vancouver, BC","source":"Zotero","title":"FIRE-RESILIENT ECOSYSTEMS: FIRE EXCLUSION AND SELECTIVE HARVESTING DEGRADE DRY FORESTS IN BRITISH COLUMBIA","author":[{"family":"Greene","given":"Gregory Allen"}],"issued":{"date-parts":[["2021"]]}}}],"schema":"https://github.com/citation-style-language/schema/raw/master/csl-citation.json"} </w:delInstrText>
        </w:r>
        <w:r w:rsidR="00B5676C" w:rsidRPr="00090466" w:rsidDel="0030481A">
          <w:fldChar w:fldCharType="separate"/>
        </w:r>
        <w:r w:rsidR="000D11A1" w:rsidRPr="00090466" w:rsidDel="0030481A">
          <w:rPr>
            <w:noProof/>
          </w:rPr>
          <w:delText>(Greene 2021)</w:delText>
        </w:r>
        <w:r w:rsidR="00B5676C" w:rsidRPr="00090466" w:rsidDel="0030481A">
          <w:fldChar w:fldCharType="end"/>
        </w:r>
        <w:r w:rsidR="00B5676C" w:rsidRPr="00090466" w:rsidDel="0030481A">
          <w:delText>.</w:delText>
        </w:r>
        <w:r w:rsidR="00947FB6" w:rsidRPr="00090466" w:rsidDel="0030481A">
          <w:delText xml:space="preserve"> </w:delText>
        </w:r>
      </w:del>
      <w:moveFromRangeStart w:id="86" w:author="Clayton Lamb" w:date="2025-11-27T08:20:00Z" w:name="move215124074"/>
      <w:moveFrom w:id="87" w:author="Clayton Lamb" w:date="2025-11-27T08:20:00Z" w16du:dateUtc="2025-11-27T15:20:00Z">
        <w:del w:id="88" w:author="Clayton Lamb" w:date="2025-11-27T09:05:00Z" w16du:dateUtc="2025-11-27T16:05:00Z">
          <w:r w:rsidRPr="00090466" w:rsidDel="00F83621">
            <w:delText>Even under contemporary pressures, there remain landscapes—some densely populated—where large mammal communities persist with remarkable continuity</w:delText>
          </w:r>
          <w:r w:rsidR="00B66399" w:rsidRPr="00090466" w:rsidDel="00F83621">
            <w:delText xml:space="preserve"> </w:delText>
          </w:r>
          <w:r w:rsidR="00B66399" w:rsidRPr="00090466" w:rsidDel="00F83621">
            <w:fldChar w:fldCharType="begin"/>
          </w:r>
          <w:r w:rsidR="00B66399" w:rsidRPr="00090466" w:rsidDel="00F83621">
            <w:del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delInstrText>
          </w:r>
          <w:r w:rsidR="00B66399" w:rsidRPr="00090466" w:rsidDel="00F83621">
            <w:fldChar w:fldCharType="separate"/>
          </w:r>
          <w:r w:rsidR="00B66399" w:rsidRPr="00090466" w:rsidDel="00F83621">
            <w:rPr>
              <w:noProof/>
            </w:rPr>
            <w:delText>(Laliberte and Ripple 2004)</w:delText>
          </w:r>
          <w:r w:rsidR="00B66399" w:rsidRPr="00090466" w:rsidDel="00F83621">
            <w:fldChar w:fldCharType="end"/>
          </w:r>
          <w:r w:rsidRPr="00090466" w:rsidDel="00F83621">
            <w:delText xml:space="preserve">. </w:delText>
          </w:r>
        </w:del>
      </w:moveFrom>
      <w:moveFromRangeEnd w:id="86"/>
      <w:del w:id="89" w:author="Clayton Lamb" w:date="2025-11-27T09:05:00Z" w16du:dateUtc="2025-11-27T16:05:00Z">
        <w:r w:rsidRPr="00090466" w:rsidDel="00F83621">
          <w:delText>This paradox underscores a central challenge in conservation biology: understanding the conditions under which wildlife can persist</w:delText>
        </w:r>
        <w:r w:rsidR="00947FB6" w:rsidRPr="00090466" w:rsidDel="00F83621">
          <w:delText xml:space="preserve"> and even thrive</w:delText>
        </w:r>
        <w:r w:rsidRPr="00090466" w:rsidDel="00F83621">
          <w:delText xml:space="preserve"> in </w:delText>
        </w:r>
        <w:r w:rsidR="00947FB6" w:rsidRPr="00090466" w:rsidDel="00F83621">
          <w:delText>contemporary</w:delText>
        </w:r>
        <w:r w:rsidRPr="00090466" w:rsidDel="00F83621">
          <w:delText xml:space="preserve"> human-dominated environments.</w:delText>
        </w:r>
      </w:del>
    </w:p>
    <w:p w14:paraId="0FB09051" w14:textId="229E3C27" w:rsidR="00E40EDF" w:rsidRPr="00090466" w:rsidRDefault="00F73F7E" w:rsidP="00993F27">
      <w:pPr>
        <w:spacing w:before="100" w:beforeAutospacing="1" w:after="100" w:afterAutospacing="1" w:line="480" w:lineRule="auto"/>
        <w:ind w:firstLine="720"/>
      </w:pPr>
      <w:r w:rsidRPr="00090466">
        <w:t xml:space="preserve">Just as wildlife depend on access to natural habitats, humans increasingly seek those same landscapes for health, well-being, and recreation. </w:t>
      </w:r>
      <w:r w:rsidR="00221A79" w:rsidRPr="00090466">
        <w:t>Time spent in nature</w:t>
      </w:r>
      <w:r w:rsidRPr="00090466">
        <w:t xml:space="preserve"> has been linked to improved physical and mental health, enhanced cognitive function, and greater social cohesion</w:t>
      </w:r>
      <w:r w:rsidR="00221A79" w:rsidRPr="00090466">
        <w:t xml:space="preserve"> </w:t>
      </w:r>
      <w:r w:rsidR="00221A79" w:rsidRPr="00090466">
        <w:fldChar w:fldCharType="begin"/>
      </w:r>
      <w:r w:rsidR="00221A79" w:rsidRPr="00090466">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sidRPr="00090466">
        <w:fldChar w:fldCharType="separate"/>
      </w:r>
      <w:r w:rsidR="00221A79" w:rsidRPr="00090466">
        <w:rPr>
          <w:noProof/>
        </w:rPr>
        <w:t>(Bratman et al. 2019)</w:t>
      </w:r>
      <w:r w:rsidR="00221A79" w:rsidRPr="00090466">
        <w:fldChar w:fldCharType="end"/>
      </w:r>
      <w:r w:rsidR="00221A79" w:rsidRPr="00090466">
        <w:t xml:space="preserve">. Outdoor recreation </w:t>
      </w:r>
      <w:ins w:id="90" w:author="Clayton Lamb" w:date="2025-11-24T10:17:00Z" w16du:dateUtc="2025-11-24T17:17:00Z">
        <w:r w:rsidR="00567D8C" w:rsidRPr="00090466">
          <w:t xml:space="preserve">often </w:t>
        </w:r>
      </w:ins>
      <w:r w:rsidR="00DA4A5E" w:rsidRPr="00090466">
        <w:t xml:space="preserve">offers the dual benefits of time in nature paired with cardiovascular exercise </w:t>
      </w:r>
      <w:r w:rsidR="00DA4A5E" w:rsidRPr="00090466">
        <w:fldChar w:fldCharType="begin"/>
      </w:r>
      <w:r w:rsidR="00DA4A5E" w:rsidRPr="00090466">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sidRPr="00090466">
        <w:fldChar w:fldCharType="separate"/>
      </w:r>
      <w:r w:rsidR="00DA4A5E" w:rsidRPr="00090466">
        <w:rPr>
          <w:noProof/>
        </w:rPr>
        <w:t>(Thomsen et al. 2018)</w:t>
      </w:r>
      <w:r w:rsidR="00DA4A5E" w:rsidRPr="00090466">
        <w:fldChar w:fldCharType="end"/>
      </w:r>
      <w:r w:rsidR="00DA4A5E" w:rsidRPr="00090466">
        <w:t xml:space="preserve">. </w:t>
      </w:r>
      <w:r w:rsidRPr="00090466">
        <w:t xml:space="preserve">As participation in outdoor </w:t>
      </w:r>
      <w:r w:rsidR="00947FB6" w:rsidRPr="00090466">
        <w:t>recreation</w:t>
      </w:r>
      <w:r w:rsidRPr="00090466">
        <w:t xml:space="preserve"> grows</w:t>
      </w:r>
      <w:ins w:id="91" w:author="Clayton Lamb" w:date="2025-11-24T12:32:00Z" w16du:dateUtc="2025-11-24T19:32:00Z">
        <w:r w:rsidR="00D25F11" w:rsidRPr="00090466">
          <w:t xml:space="preserve"> </w:t>
        </w:r>
      </w:ins>
      <w:r w:rsidR="00D25F11" w:rsidRPr="00090466">
        <w:fldChar w:fldCharType="begin"/>
      </w:r>
      <w:r w:rsidR="00D25F11" w:rsidRPr="00090466">
        <w:instrText xml:space="preserve"> ADDIN ZOTERO_ITEM CSL_CITATION {"citationID":"Gkmk9aC4","properties":{"formattedCitation":"(Outdoor Foundation 2025)","plainCitation":"(Outdoor Foundation 2025)","noteIndex":0},"citationItems":[{"id":6449,"uris":["http://zotero.org/users/6749014/items/EINMNVQ5"],"itemData":{"id":6449,"type":"report","event-place":"Boulder, CO","page":"83","publisher":"Outdoor Industry Association","publisher-place":"Boulder, CO","title":"2025 OUTDOOR PARTICIPATION TRENDS REPORT","URL":"https://outdoorrecreation.wi.gov/Documents/Resources%20by%20Topic/2025%20OIA_Participation_Trends_Full_Report.pdf?utm_source=chatgpt.com","author":[{"literal":"Outdoor Foundation"}],"accessed":{"date-parts":[["2025",11,24]]},"issued":{"date-parts":[["2025"]]}}}],"schema":"https://github.com/citation-style-language/schema/raw/master/csl-citation.json"} </w:instrText>
      </w:r>
      <w:r w:rsidR="00D25F11" w:rsidRPr="00090466">
        <w:fldChar w:fldCharType="separate"/>
      </w:r>
      <w:r w:rsidR="00D25F11" w:rsidRPr="00090466">
        <w:rPr>
          <w:noProof/>
        </w:rPr>
        <w:t>(Outdoor Foundation 2025)</w:t>
      </w:r>
      <w:r w:rsidR="00D25F11" w:rsidRPr="00090466">
        <w:fldChar w:fldCharType="end"/>
      </w:r>
      <w:r w:rsidRPr="00090466">
        <w:t xml:space="preserve">, so too does the spatial extent of recreational use—particularly in mountainous and forested regions. This expansion raises pressing questions about how human </w:t>
      </w:r>
      <w:ins w:id="92" w:author="Clayton Lamb" w:date="2025-11-28T07:11:00Z" w16du:dateUtc="2025-11-28T14:11:00Z">
        <w:r w:rsidR="00C62EC7" w:rsidRPr="00090466">
          <w:t>recreation</w:t>
        </w:r>
      </w:ins>
      <w:del w:id="93" w:author="Clayton Lamb" w:date="2025-11-28T07:11:00Z" w16du:dateUtc="2025-11-28T14:11:00Z">
        <w:r w:rsidRPr="00090466" w:rsidDel="00C62EC7">
          <w:delText>presence</w:delText>
        </w:r>
      </w:del>
      <w:r w:rsidRPr="00090466">
        <w:t xml:space="preserve"> influences wildlife, and how these landscapes can be </w:t>
      </w:r>
      <w:r w:rsidR="00947FB6" w:rsidRPr="00090466">
        <w:t>stewarded</w:t>
      </w:r>
      <w:r w:rsidRPr="00090466">
        <w:t xml:space="preserve"> to sustain both biodiversity and public access. Land managers, recreation planners, and policymakers are increasingly seeking science-based guidance to help anticipate, mitigate, or avoid unintended impacts on sensitive species </w:t>
      </w:r>
      <w:r w:rsidR="00DA4A5E" w:rsidRPr="00090466">
        <w:fldChar w:fldCharType="begin"/>
      </w:r>
      <w:r w:rsidR="0013112C" w:rsidRPr="00090466">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sidRPr="00090466">
        <w:fldChar w:fldCharType="separate"/>
      </w:r>
      <w:r w:rsidR="0013112C" w:rsidRPr="00090466">
        <w:rPr>
          <w:noProof/>
        </w:rPr>
        <w:t>(Miller et al. 2020, Jordan et al. 2025)</w:t>
      </w:r>
      <w:r w:rsidR="00DA4A5E" w:rsidRPr="00090466">
        <w:fldChar w:fldCharType="end"/>
      </w:r>
      <w:r w:rsidR="0013112C" w:rsidRPr="00090466">
        <w:t>.</w:t>
      </w:r>
    </w:p>
    <w:p w14:paraId="39858B49" w14:textId="1468A11F" w:rsidR="00E40EDF" w:rsidRPr="00090466" w:rsidRDefault="00F73F7E" w:rsidP="00993F27">
      <w:pPr>
        <w:spacing w:before="100" w:beforeAutospacing="1" w:after="100" w:afterAutospacing="1" w:line="480" w:lineRule="auto"/>
        <w:ind w:firstLine="720"/>
      </w:pPr>
      <w:r w:rsidRPr="00090466">
        <w:lastRenderedPageBreak/>
        <w:t xml:space="preserve">Recreation ecology—the study of recreational impacts on ecological systems—has expanded rapidly to meet this need </w:t>
      </w:r>
      <w:r w:rsidR="0013112C" w:rsidRPr="00090466">
        <w:fldChar w:fldCharType="begin"/>
      </w:r>
      <w:r w:rsidR="0013112C" w:rsidRPr="00090466">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sidRPr="00090466">
        <w:fldChar w:fldCharType="separate"/>
      </w:r>
      <w:r w:rsidR="0013112C" w:rsidRPr="00090466">
        <w:rPr>
          <w:noProof/>
        </w:rPr>
        <w:t>(Monz et al. 2013)</w:t>
      </w:r>
      <w:r w:rsidR="0013112C" w:rsidRPr="00090466">
        <w:fldChar w:fldCharType="end"/>
      </w:r>
      <w:r w:rsidR="0013112C" w:rsidRPr="00090466">
        <w:t xml:space="preserve">. </w:t>
      </w:r>
      <w:r w:rsidRPr="00090466">
        <w:t xml:space="preserve">Yet its findings remain mixed. Some studies report strong negative effects </w:t>
      </w:r>
      <w:r w:rsidR="00B66399" w:rsidRPr="00090466">
        <w:t xml:space="preserve">of recreation </w:t>
      </w:r>
      <w:r w:rsidRPr="00090466">
        <w:t xml:space="preserve">on wildlife, such as spatial displacement, increased energy expenditure, reduced reproductive success, or elevated mortality risk </w:t>
      </w:r>
      <w:r w:rsidR="00494B7F" w:rsidRPr="00090466">
        <w:fldChar w:fldCharType="begin"/>
      </w:r>
      <w:r w:rsidR="00B66399" w:rsidRPr="00090466">
        <w:instrText xml:space="preserve"> ADDIN ZOTERO_ITEM CSL_CITATION {"citationID":"mFwG6O7H","properties":{"formattedCitation":"(Wiedmann and Bleich 2014, Thompson et al. 2024, Urhan et al. 2025)","plainCitation":"(Wiedmann and Bleich 2014, Thompson et al. 202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090466">
        <w:fldChar w:fldCharType="separate"/>
      </w:r>
      <w:r w:rsidR="00B66399" w:rsidRPr="00090466">
        <w:rPr>
          <w:noProof/>
        </w:rPr>
        <w:t>(Wiedmann and Bleich 2014, Thompson et al. 2024, Urhan et al. 2025)</w:t>
      </w:r>
      <w:r w:rsidR="00494B7F" w:rsidRPr="00090466">
        <w:fldChar w:fldCharType="end"/>
      </w:r>
      <w:r w:rsidR="00494B7F" w:rsidRPr="00090466">
        <w:t xml:space="preserve">. </w:t>
      </w:r>
      <w:r w:rsidRPr="00090466">
        <w:t xml:space="preserve">Others document minimal or even positive responses, including behavioral habituation </w:t>
      </w:r>
      <w:r w:rsidR="00494B7F" w:rsidRPr="00090466">
        <w:fldChar w:fldCharType="begin"/>
      </w:r>
      <w:r w:rsidR="00494B7F" w:rsidRPr="00090466">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090466">
        <w:fldChar w:fldCharType="separate"/>
      </w:r>
      <w:r w:rsidR="00494B7F" w:rsidRPr="00090466">
        <w:rPr>
          <w:noProof/>
        </w:rPr>
        <w:t>(Miller et al. 2020, Granados et al. 2023)</w:t>
      </w:r>
      <w:r w:rsidR="00494B7F" w:rsidRPr="00090466">
        <w:fldChar w:fldCharType="end"/>
      </w:r>
      <w:r w:rsidR="00494B7F" w:rsidRPr="00090466">
        <w:t xml:space="preserve"> </w:t>
      </w:r>
      <w:r w:rsidRPr="00090466">
        <w:t>or the use of human-modified areas as refuges</w:t>
      </w:r>
      <w:r w:rsidR="00B66399" w:rsidRPr="00090466">
        <w:t xml:space="preserve"> for prey</w:t>
      </w:r>
      <w:r w:rsidRPr="00090466">
        <w:t xml:space="preserve"> from predators or hunting pressure</w:t>
      </w:r>
      <w:r w:rsidR="00B66399" w:rsidRPr="00090466">
        <w:t xml:space="preserve"> </w:t>
      </w:r>
      <w:r w:rsidR="0013112C" w:rsidRPr="00090466">
        <w:fldChar w:fldCharType="begin"/>
      </w:r>
      <w:r w:rsidR="0013112C" w:rsidRPr="00090466">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sidRPr="00090466">
        <w:fldChar w:fldCharType="separate"/>
      </w:r>
      <w:r w:rsidR="0013112C" w:rsidRPr="00090466">
        <w:rPr>
          <w:noProof/>
        </w:rPr>
        <w:t>(Berger 2007)</w:t>
      </w:r>
      <w:r w:rsidR="0013112C" w:rsidRPr="00090466">
        <w:fldChar w:fldCharType="end"/>
      </w:r>
      <w:r w:rsidRPr="00090466">
        <w:t xml:space="preserve">. </w:t>
      </w:r>
      <w:r w:rsidR="00B31BDF" w:rsidRPr="00090466">
        <w:t xml:space="preserve">These variable responses </w:t>
      </w:r>
      <w:r w:rsidR="00EC598D" w:rsidRPr="00090466">
        <w:t xml:space="preserve">tend to </w:t>
      </w:r>
      <w:r w:rsidR="00B31BDF" w:rsidRPr="00090466">
        <w:t xml:space="preserve">depend on species’ sensitivity, </w:t>
      </w:r>
      <w:del w:id="94" w:author="Clayton Lamb" w:date="2025-11-24T12:34:00Z" w16du:dateUtc="2025-11-24T19:34:00Z">
        <w:r w:rsidR="00B31BDF" w:rsidRPr="00090466" w:rsidDel="00D25F11">
          <w:delText>landscape context</w:delText>
        </w:r>
      </w:del>
      <w:del w:id="95" w:author="Clayton Lamb" w:date="2025-11-26T07:19:00Z" w16du:dateUtc="2025-11-26T14:19:00Z">
        <w:r w:rsidR="00B31BDF" w:rsidRPr="00090466" w:rsidDel="000E2702">
          <w:delText xml:space="preserve">, </w:delText>
        </w:r>
      </w:del>
      <w:ins w:id="96" w:author="Clayton Lamb" w:date="2025-11-26T07:19:00Z" w16du:dateUtc="2025-11-26T14:19:00Z">
        <w:r w:rsidR="000E2702" w:rsidRPr="00090466">
          <w:t>cumulative pressures from humans in the surrounding habitat, habitat quality</w:t>
        </w:r>
      </w:ins>
      <w:ins w:id="97" w:author="Clayton Lamb" w:date="2025-11-26T07:18:00Z" w16du:dateUtc="2025-11-26T14:18:00Z">
        <w:r w:rsidR="000E2702" w:rsidRPr="00090466">
          <w:t xml:space="preserve">, </w:t>
        </w:r>
      </w:ins>
      <w:r w:rsidR="00B31BDF" w:rsidRPr="00090466">
        <w:t xml:space="preserve">and the type, </w:t>
      </w:r>
      <w:r w:rsidR="00EC598D" w:rsidRPr="00090466">
        <w:t>timing</w:t>
      </w:r>
      <w:r w:rsidR="00B31BDF" w:rsidRPr="00090466">
        <w:t>, and intensity of recreation</w:t>
      </w:r>
      <w:r w:rsidR="00B66399" w:rsidRPr="00090466">
        <w:t xml:space="preserve"> </w:t>
      </w:r>
      <w:r w:rsidR="0013112C" w:rsidRPr="00090466">
        <w:fldChar w:fldCharType="begin"/>
      </w:r>
      <w:r w:rsidR="000E2702" w:rsidRPr="00090466">
        <w:instrText xml:space="preserve"> ADDIN ZOTERO_ITEM CSL_CITATION {"citationID":"8JOeD69J","properties":{"formattedCitation":"(Naidoo and Burton 2020, Procko et al. 2022, Peters et al. 2025)","plainCitation":"(Naidoo and Burton 2020, Procko et al. 2022, Peters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13112C" w:rsidRPr="00090466">
        <w:fldChar w:fldCharType="separate"/>
      </w:r>
      <w:r w:rsidR="000E2702" w:rsidRPr="00090466">
        <w:rPr>
          <w:noProof/>
        </w:rPr>
        <w:t>(Naidoo and Burton 2020, Procko et al. 2022, Peters et al. 2025)</w:t>
      </w:r>
      <w:r w:rsidR="0013112C" w:rsidRPr="00090466">
        <w:fldChar w:fldCharType="end"/>
      </w:r>
      <w:r w:rsidR="00B31BDF" w:rsidRPr="00090466">
        <w:t xml:space="preserve">. </w:t>
      </w:r>
      <w:r w:rsidRPr="00090466">
        <w:t xml:space="preserve">This heterogeneity of outcomes poses a challenge for managers: the </w:t>
      </w:r>
      <w:r w:rsidR="00B66399" w:rsidRPr="00090466">
        <w:t>best available science</w:t>
      </w:r>
      <w:r w:rsidRPr="00090466">
        <w:t xml:space="preserve"> is often context-dependent and difficult to generalize without appropriate consideration of species, landscape, activity type, and scale.</w:t>
      </w:r>
    </w:p>
    <w:p w14:paraId="533AABAE" w14:textId="6BE9C3C0" w:rsidR="00B66399" w:rsidRPr="00090466" w:rsidRDefault="00F73F7E">
      <w:pPr>
        <w:pStyle w:val="p1"/>
        <w:spacing w:line="480" w:lineRule="auto"/>
        <w:ind w:firstLine="720"/>
        <w:pPrChange w:id="98" w:author="Clayton Lamb" w:date="2025-11-24T15:04:00Z" w16du:dateUtc="2025-11-24T22:04:00Z">
          <w:pPr>
            <w:spacing w:before="100" w:beforeAutospacing="1" w:after="100" w:afterAutospacing="1" w:line="480" w:lineRule="auto"/>
            <w:ind w:firstLine="720"/>
          </w:pPr>
        </w:pPrChange>
      </w:pPr>
      <w:r w:rsidRPr="00090466">
        <w:t>Among the most informative studies are those that employ experimental or quasi-experimental designs, such as before–after–control–impact (BACI) frameworks</w:t>
      </w:r>
      <w:r w:rsidR="00A70C71" w:rsidRPr="00090466">
        <w:t xml:space="preserve"> or </w:t>
      </w:r>
      <w:r w:rsidRPr="00090466">
        <w:t xml:space="preserve">manipulative trail closures. </w:t>
      </w:r>
      <w:r w:rsidR="00A70C71" w:rsidRPr="00090466">
        <w:t xml:space="preserve">For example, </w:t>
      </w:r>
      <w:r w:rsidR="00A70C71" w:rsidRPr="00090466">
        <w:fldChar w:fldCharType="begin"/>
      </w:r>
      <w:r w:rsidR="006C1F0E" w:rsidRPr="00090466">
        <w:instrText xml:space="preserve"> ADDIN ZOTERO_ITEM CSL_CITATION {"citationID":"b2ILezYw","properties":{"formattedCitation":"(Miller et al. 2020)","plainCitation":"(Miller et al. 2020)","dontUpdate":true,"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090466">
        <w:fldChar w:fldCharType="separate"/>
      </w:r>
      <w:del w:id="99" w:author="Clayton Lamb" w:date="2025-11-24T15:04:00Z" w16du:dateUtc="2025-11-24T22:04:00Z">
        <w:r w:rsidR="00A70C71" w:rsidRPr="00090466" w:rsidDel="00F06864">
          <w:rPr>
            <w:noProof/>
          </w:rPr>
          <w:delText>(</w:delText>
        </w:r>
      </w:del>
      <w:r w:rsidR="00A70C71" w:rsidRPr="00090466">
        <w:rPr>
          <w:noProof/>
        </w:rPr>
        <w:t xml:space="preserve">Miller et al. </w:t>
      </w:r>
      <w:ins w:id="100" w:author="Clayton Lamb" w:date="2025-11-24T15:04:00Z" w16du:dateUtc="2025-11-24T22:04:00Z">
        <w:r w:rsidR="00F06864" w:rsidRPr="00090466">
          <w:rPr>
            <w:noProof/>
          </w:rPr>
          <w:t>(</w:t>
        </w:r>
      </w:ins>
      <w:r w:rsidR="00A70C71" w:rsidRPr="00090466">
        <w:rPr>
          <w:noProof/>
        </w:rPr>
        <w:t>2020)</w:t>
      </w:r>
      <w:r w:rsidR="00A70C71" w:rsidRPr="00090466">
        <w:fldChar w:fldCharType="end"/>
      </w:r>
      <w:r w:rsidR="00A70C71" w:rsidRPr="00090466">
        <w:t xml:space="preserve"> conducted a BACI study around a new </w:t>
      </w:r>
      <w:r w:rsidR="003137FC" w:rsidRPr="00090466">
        <w:t xml:space="preserve">unpaved recreational </w:t>
      </w:r>
      <w:r w:rsidR="00A70C71" w:rsidRPr="00090466">
        <w:t xml:space="preserve">trail being built in an Appalachian protected area, focusing on responses from white-tailed deer, coyotes, raccoons, and gray squirrels. Their results showed that overall species decreased use of the area during trail building but returned to baseline detection levels once construction was complete </w:t>
      </w:r>
      <w:r w:rsidR="003137FC" w:rsidRPr="00090466">
        <w:t>and humans were using the trail, albeit at low rates (1.4 visitors per day)</w:t>
      </w:r>
      <w:r w:rsidR="00A70C71" w:rsidRPr="00090466">
        <w:t xml:space="preserve">. Notably, control sites helped decouple population fluctuations from experimental effects that would have obscured results in even a traditional before-after experiment. Contrary to Millers results, </w:t>
      </w:r>
      <w:r w:rsidR="00A70C71" w:rsidRPr="00090466">
        <w:fldChar w:fldCharType="begin"/>
      </w:r>
      <w:r w:rsidR="006E1667" w:rsidRPr="00090466">
        <w:instrText xml:space="preserve"> ADDIN ZOTERO_ITEM CSL_CITATION {"citationID":"Cu5HJl2e","properties":{"formattedCitation":"(Wiedmann and Bleich 2014)","plainCitation":"(Wiedmann and Bleich 2014)","dontUpdate":true,"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090466">
        <w:fldChar w:fldCharType="separate"/>
      </w:r>
      <w:r w:rsidR="00A70C71" w:rsidRPr="00090466">
        <w:rPr>
          <w:noProof/>
        </w:rPr>
        <w:t xml:space="preserve">Wiedmann and Bleich </w:t>
      </w:r>
      <w:r w:rsidR="00B66399" w:rsidRPr="00090466">
        <w:rPr>
          <w:noProof/>
        </w:rPr>
        <w:t>(</w:t>
      </w:r>
      <w:r w:rsidR="00A70C71" w:rsidRPr="00090466">
        <w:rPr>
          <w:noProof/>
        </w:rPr>
        <w:t>2014)</w:t>
      </w:r>
      <w:r w:rsidR="00A70C71" w:rsidRPr="00090466">
        <w:fldChar w:fldCharType="end"/>
      </w:r>
      <w:r w:rsidR="00A70C71" w:rsidRPr="00090466">
        <w:t xml:space="preserve"> assessed bighorn sheep responses to a hiking trail </w:t>
      </w:r>
      <w:r w:rsidR="00A70C71" w:rsidRPr="00090466">
        <w:lastRenderedPageBreak/>
        <w:t>built in western North Dakota, USA</w:t>
      </w:r>
      <w:r w:rsidR="00AC421A" w:rsidRPr="00090466">
        <w:t xml:space="preserve"> that had high rates of use</w:t>
      </w:r>
      <w:r w:rsidR="001245F3" w:rsidRPr="00090466">
        <w:t xml:space="preserve">. </w:t>
      </w:r>
      <w:r w:rsidR="00AC421A" w:rsidRPr="00090466">
        <w:t xml:space="preserve">Although not stated in the paper, in 2016 the trail apparently </w:t>
      </w:r>
      <w:del w:id="101" w:author="Clayton Lamb" w:date="2025-11-24T15:04:00Z" w16du:dateUtc="2025-11-24T22:04:00Z">
        <w:r w:rsidR="00AC421A" w:rsidRPr="00090466" w:rsidDel="00F06864">
          <w:delText xml:space="preserve">saw </w:delText>
        </w:r>
      </w:del>
      <w:ins w:id="102" w:author="Clayton Lamb" w:date="2025-11-24T15:04:00Z" w16du:dateUtc="2025-11-24T22:04:00Z">
        <w:r w:rsidR="00F06864" w:rsidRPr="00090466">
          <w:t xml:space="preserve">was used by </w:t>
        </w:r>
      </w:ins>
      <w:r w:rsidR="00AC421A" w:rsidRPr="00090466">
        <w:t xml:space="preserve">&gt;15,000 users a year, or &gt;40 </w:t>
      </w:r>
      <w:r w:rsidR="00B66399" w:rsidRPr="00090466">
        <w:t xml:space="preserve">people </w:t>
      </w:r>
      <w:r w:rsidR="00AC421A" w:rsidRPr="00090466">
        <w:t>per day</w:t>
      </w:r>
      <w:r w:rsidR="00A70C71" w:rsidRPr="00090466">
        <w:t xml:space="preserve">. </w:t>
      </w:r>
      <w:ins w:id="103" w:author="Clayton Lamb" w:date="2025-11-24T12:41:00Z" w16du:dateUtc="2025-11-24T19:41:00Z">
        <w:r w:rsidR="00203031" w:rsidRPr="00090466">
          <w:t>They documented displacement, lower recruitment, population decline, and eventual abandonment of lambing areas in a subpopulation that lambed near the trail, where off-trail use was common</w:t>
        </w:r>
      </w:ins>
      <w:del w:id="104" w:author="Clayton Lamb" w:date="2025-11-24T12:41:00Z" w16du:dateUtc="2025-11-24T19:41:00Z">
        <w:r w:rsidR="00A70C71" w:rsidRPr="00090466" w:rsidDel="00203031">
          <w:delText>They document displacement, lower recruitment, population decline, and eventual abandonment of lambing areas for one subpopulation</w:delText>
        </w:r>
        <w:r w:rsidR="00B66399" w:rsidRPr="00090466" w:rsidDel="00203031">
          <w:delText xml:space="preserve"> of bighorn sheep</w:delText>
        </w:r>
      </w:del>
      <w:r w:rsidR="00A70C71" w:rsidRPr="00090466">
        <w:t xml:space="preserve">. </w:t>
      </w:r>
      <w:r w:rsidR="00102630" w:rsidRPr="00090466">
        <w:t>However, three</w:t>
      </w:r>
      <w:r w:rsidR="00A70C71" w:rsidRPr="00090466">
        <w:t xml:space="preserve"> other subpopulations of sheep were exposed to the trail at </w:t>
      </w:r>
      <w:ins w:id="105" w:author="Clayton Lamb" w:date="2025-11-24T12:40:00Z" w16du:dateUtc="2025-11-24T19:40:00Z">
        <w:r w:rsidR="00203031" w:rsidRPr="00090466">
          <w:t xml:space="preserve">either </w:t>
        </w:r>
      </w:ins>
      <w:r w:rsidR="00A70C71" w:rsidRPr="00090466">
        <w:t>lower intensities</w:t>
      </w:r>
      <w:ins w:id="106" w:author="Clayton Lamb" w:date="2025-11-24T12:40:00Z" w16du:dateUtc="2025-11-24T19:40:00Z">
        <w:r w:rsidR="00203031" w:rsidRPr="00090466">
          <w:t>,</w:t>
        </w:r>
      </w:ins>
      <w:del w:id="107" w:author="Clayton Lamb" w:date="2025-11-24T12:40:00Z" w16du:dateUtc="2025-11-24T19:40:00Z">
        <w:r w:rsidR="00A70C71" w:rsidRPr="00090466" w:rsidDel="00203031">
          <w:delText xml:space="preserve"> and with</w:delText>
        </w:r>
      </w:del>
      <w:r w:rsidR="00A70C71" w:rsidRPr="00090466">
        <w:t xml:space="preserve"> more consistent human use</w:t>
      </w:r>
      <w:r w:rsidR="00102630" w:rsidRPr="00090466">
        <w:t>,</w:t>
      </w:r>
      <w:ins w:id="108" w:author="Clayton Lamb" w:date="2025-11-24T12:40:00Z" w16du:dateUtc="2025-11-24T19:40:00Z">
        <w:r w:rsidR="00203031" w:rsidRPr="00090466">
          <w:t xml:space="preserve"> or at farther d</w:t>
        </w:r>
      </w:ins>
      <w:ins w:id="109" w:author="Clayton Lamb" w:date="2025-11-24T12:41:00Z" w16du:dateUtc="2025-11-24T19:41:00Z">
        <w:r w:rsidR="00203031" w:rsidRPr="00090466">
          <w:t>istances,</w:t>
        </w:r>
      </w:ins>
      <w:r w:rsidR="00102630" w:rsidRPr="00090466">
        <w:t xml:space="preserve"> and these populations showed no negative effects from the trail and </w:t>
      </w:r>
      <w:r w:rsidR="009804F4" w:rsidRPr="00090466">
        <w:t>increased</w:t>
      </w:r>
      <w:r w:rsidR="00102630" w:rsidRPr="00090466">
        <w:t xml:space="preserve"> in size</w:t>
      </w:r>
      <w:r w:rsidR="003137FC" w:rsidRPr="00090466">
        <w:t xml:space="preserve">. Experimental </w:t>
      </w:r>
      <w:r w:rsidR="00AC421A" w:rsidRPr="00090466">
        <w:t xml:space="preserve">perturbations of elk and mule deer </w:t>
      </w:r>
      <w:r w:rsidR="00B66399" w:rsidRPr="00090466">
        <w:t xml:space="preserve">by recreationists </w:t>
      </w:r>
      <w:r w:rsidR="00AC421A" w:rsidRPr="00090466">
        <w:t>at the Starkey Experimental Forest</w:t>
      </w:r>
      <w:r w:rsidR="00D3621A" w:rsidRPr="00090466">
        <w:t xml:space="preserve"> suggested recreationist displaced elk by &gt;500 meters</w:t>
      </w:r>
      <w:r w:rsidR="00B66399" w:rsidRPr="00090466">
        <w:t>,</w:t>
      </w:r>
      <w:r w:rsidR="00D3621A" w:rsidRPr="00090466">
        <w:t xml:space="preserve"> reduced the time elk fed or </w:t>
      </w:r>
      <w:r w:rsidR="001245F3" w:rsidRPr="00090466">
        <w:t>rested</w:t>
      </w:r>
      <w:r w:rsidR="00B66399" w:rsidRPr="00090466">
        <w:t>,</w:t>
      </w:r>
      <w:r w:rsidR="00D3621A" w:rsidRPr="00090466">
        <w:t xml:space="preserve"> and increased the time they were travelling </w:t>
      </w:r>
      <w:r w:rsidR="00D3621A" w:rsidRPr="00090466">
        <w:fldChar w:fldCharType="begin"/>
      </w:r>
      <w:r w:rsidR="00567D8C" w:rsidRPr="00090466">
        <w:instrText xml:space="preserve"> ADDIN ZOTERO_ITEM CSL_CITATION {"citationID":"bsXYu8pn","properties":{"formattedCitation":"(Naylor et al. 2009, Wisdom et al. 2018)","plainCitation":"(Naylor et al. 2009, Wisdom et al. 2018)","noteIndex":0},"citationItems":[{"id":114,"uris":["http://zotero.org/users/6749014/items/3SWIP6KT"],"itemData":{"id":114,"type":"article-journal","container-title":"Journal of Wildlife Management","DOI":"10.2193/2008-102","ISSN":"0022-541X, 1937-2817","issue":"3","journalAbbreviation":"Journal of Wildlife Management","language":"en","page":"328-338","source":"DOI.org (Crossref)","title":"Behavioral Responses of North American Elk to Recreational Activity","volume":"73","author":[{"family":"Naylor","given":"Leslie M."},{"family":"J. Wisdom","given":"Michael"},{"family":"G. Anthony","given":"Robert"}],"issued":{"date-parts":[["2009",4]]}}},{"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090466">
        <w:fldChar w:fldCharType="separate"/>
      </w:r>
      <w:r w:rsidR="00567D8C" w:rsidRPr="00090466">
        <w:rPr>
          <w:noProof/>
        </w:rPr>
        <w:t>(Naylor et al. 2009, Wisdom et al. 2018)</w:t>
      </w:r>
      <w:r w:rsidR="00D3621A" w:rsidRPr="00090466">
        <w:fldChar w:fldCharType="end"/>
      </w:r>
      <w:r w:rsidR="00D3621A" w:rsidRPr="00090466">
        <w:t>. Recreation effects on elk were greatest f</w:t>
      </w:r>
      <w:ins w:id="110" w:author="Clayton Lamb" w:date="2025-11-24T15:06:00Z" w16du:dateUtc="2025-11-24T22:06:00Z">
        <w:r w:rsidR="00F06864" w:rsidRPr="00090466">
          <w:t>rom</w:t>
        </w:r>
      </w:ins>
      <w:del w:id="111" w:author="Clayton Lamb" w:date="2025-11-24T15:05:00Z" w16du:dateUtc="2025-11-24T22:05:00Z">
        <w:r w:rsidR="00D3621A" w:rsidRPr="00090466" w:rsidDel="00F06864">
          <w:delText>or</w:delText>
        </w:r>
      </w:del>
      <w:r w:rsidR="00D3621A" w:rsidRPr="00090466">
        <w:t xml:space="preserve"> ATV riding</w:t>
      </w:r>
      <w:r w:rsidR="00B66399" w:rsidRPr="00090466">
        <w:t>,</w:t>
      </w:r>
      <w:r w:rsidR="00D3621A" w:rsidRPr="00090466">
        <w:t xml:space="preserve"> moderate from bikes, hikers, and horseback riders.  Similar experiments on mule deer at Starkey Experimental Forest did not produce strong effects </w:t>
      </w:r>
      <w:r w:rsidR="00D3621A" w:rsidRPr="00090466">
        <w:fldChar w:fldCharType="begin"/>
      </w:r>
      <w:r w:rsidR="00D3621A" w:rsidRPr="00090466">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090466">
        <w:fldChar w:fldCharType="separate"/>
      </w:r>
      <w:r w:rsidR="00D3621A" w:rsidRPr="00090466">
        <w:rPr>
          <w:noProof/>
        </w:rPr>
        <w:t>(Wisdom 2005)</w:t>
      </w:r>
      <w:r w:rsidR="00D3621A" w:rsidRPr="00090466">
        <w:fldChar w:fldCharType="end"/>
      </w:r>
      <w:r w:rsidR="00D3621A" w:rsidRPr="00090466">
        <w:t>.</w:t>
      </w:r>
      <w:moveFromRangeStart w:id="112" w:author="Clayton Lamb" w:date="2025-11-24T10:22:00Z" w:name="move214872148"/>
      <w:moveFrom w:id="113" w:author="Clayton Lamb" w:date="2025-11-24T10:22:00Z" w16du:dateUtc="2025-11-24T17:22:00Z">
        <w:r w:rsidR="00D3621A" w:rsidRPr="00090466" w:rsidDel="00567D8C">
          <w:t xml:space="preserve"> </w:t>
        </w:r>
        <w:r w:rsidR="00D50368" w:rsidRPr="00090466" w:rsidDel="00567D8C">
          <w:t xml:space="preserve">Finally, </w:t>
        </w:r>
        <w:r w:rsidR="00D50368" w:rsidRPr="00090466" w:rsidDel="00567D8C">
          <w:fldChar w:fldCharType="begin"/>
        </w:r>
        <w:r w:rsidR="00D50368" w:rsidRPr="00090466" w:rsidDel="00567D8C">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090466" w:rsidDel="00567D8C">
          <w:fldChar w:fldCharType="separate"/>
        </w:r>
        <w:r w:rsidR="00D50368" w:rsidRPr="00090466" w:rsidDel="00567D8C">
          <w:rPr>
            <w:noProof/>
          </w:rPr>
          <w:t>(Costello et al. 2013)</w:t>
        </w:r>
        <w:r w:rsidR="00D50368" w:rsidRPr="00090466" w:rsidDel="00567D8C">
          <w:fldChar w:fldCharType="end"/>
        </w:r>
        <w:r w:rsidR="00D50368" w:rsidRPr="00090466" w:rsidDel="00567D8C">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090466" w:rsidDel="00567D8C">
          <w:rPr>
            <w:vertAlign w:val="superscript"/>
          </w:rPr>
          <w:t>rd</w:t>
        </w:r>
        <w:r w:rsidR="00D50368" w:rsidRPr="00090466" w:rsidDel="00567D8C">
          <w:t xml:space="preserve"> order selection near the corridor and shifted to more nocturnal behaviour</w:t>
        </w:r>
      </w:moveFrom>
      <w:moveFromRangeEnd w:id="112"/>
      <w:del w:id="114" w:author="Clayton Lamb" w:date="2025-11-24T10:21:00Z" w16du:dateUtc="2025-11-24T17:21:00Z">
        <w:r w:rsidR="00D50368" w:rsidRPr="00090466" w:rsidDel="00567D8C">
          <w:delText>.</w:delText>
        </w:r>
      </w:del>
      <w:r w:rsidR="00D50368" w:rsidRPr="00090466">
        <w:t xml:space="preserve"> </w:t>
      </w:r>
      <w:r w:rsidR="003137FC" w:rsidRPr="00090466">
        <w:t>Even strong inference from experimental studies suggest recreational</w:t>
      </w:r>
      <w:r w:rsidR="00D3621A" w:rsidRPr="00090466">
        <w:t xml:space="preserve"> effects can and will vary by</w:t>
      </w:r>
      <w:r w:rsidR="001777B2" w:rsidRPr="00090466">
        <w:t xml:space="preserve"> recreational type, intensity, predictability</w:t>
      </w:r>
      <w:ins w:id="115" w:author="Clayton Lamb" w:date="2025-11-28T07:14:00Z" w16du:dateUtc="2025-11-28T14:14:00Z">
        <w:r w:rsidR="00C62EC7" w:rsidRPr="00090466">
          <w:t>,</w:t>
        </w:r>
      </w:ins>
      <w:r w:rsidR="001777B2" w:rsidRPr="00090466">
        <w:t xml:space="preserve"> and wildlife species. </w:t>
      </w:r>
    </w:p>
    <w:p w14:paraId="4C53D74A" w14:textId="7BBE99C9" w:rsidR="00E40EDF" w:rsidRPr="00090466" w:rsidRDefault="001777B2" w:rsidP="00B66399">
      <w:pPr>
        <w:spacing w:before="100" w:beforeAutospacing="1" w:after="100" w:afterAutospacing="1" w:line="480" w:lineRule="auto"/>
        <w:ind w:firstLine="720"/>
      </w:pPr>
      <w:r w:rsidRPr="00090466">
        <w:t>Such context dependent responses</w:t>
      </w:r>
      <w:r w:rsidR="00B66399" w:rsidRPr="00090466">
        <w:t xml:space="preserve"> to recreation</w:t>
      </w:r>
      <w:r w:rsidRPr="00090466">
        <w:t xml:space="preserve"> are perhaps something that wildlife managers will have to </w:t>
      </w:r>
      <w:r w:rsidR="00AC2A88" w:rsidRPr="00090466">
        <w:t>accept</w:t>
      </w:r>
      <w:r w:rsidRPr="00090466">
        <w:t>, and th</w:t>
      </w:r>
      <w:r w:rsidR="00AC2A88" w:rsidRPr="00090466">
        <w:t>us the</w:t>
      </w:r>
      <w:r w:rsidRPr="00090466">
        <w:t xml:space="preserve"> more information that can be generated on how these different contexts scale up to impact wildlife behaviour and demography at local and broader scales will allow for </w:t>
      </w:r>
      <w:r w:rsidR="00AC2A88" w:rsidRPr="00090466">
        <w:t xml:space="preserve">better </w:t>
      </w:r>
      <w:r w:rsidRPr="00090466">
        <w:t>evidence-based management. Importantly, experimental</w:t>
      </w:r>
      <w:r w:rsidR="00F73F7E" w:rsidRPr="00090466">
        <w:t xml:space="preserve"> approaches can isolate causal effects but are logistically and ethically constrained, especially in high-use or multi-jurisdictional areas. As a result, well-designed observational studies remain </w:t>
      </w:r>
      <w:r w:rsidRPr="00090466">
        <w:t>an important part of knowledge generation</w:t>
      </w:r>
      <w:r w:rsidR="00F73F7E" w:rsidRPr="00090466">
        <w:t>, particularly when paired with complementary data sources such as telemetry or high-resolution camera monitoring</w:t>
      </w:r>
      <w:r w:rsidR="00303F0B" w:rsidRPr="00090466">
        <w:t>.</w:t>
      </w:r>
      <w:r w:rsidR="005C7905" w:rsidRPr="00090466">
        <w:t xml:space="preserve"> </w:t>
      </w:r>
    </w:p>
    <w:p w14:paraId="1F68EBFE" w14:textId="1AFC82CF" w:rsidR="006D3319" w:rsidRPr="00090466" w:rsidRDefault="00F73F7E">
      <w:pPr>
        <w:pStyle w:val="p1"/>
        <w:spacing w:line="480" w:lineRule="auto"/>
        <w:ind w:firstLine="720"/>
        <w:rPr>
          <w:ins w:id="116" w:author="Clayton Lamb" w:date="2025-11-25T08:40:00Z" w16du:dateUtc="2025-11-25T15:40:00Z"/>
        </w:rPr>
        <w:pPrChange w:id="117" w:author="Clayton Lamb" w:date="2025-11-25T08:40:00Z" w16du:dateUtc="2025-11-25T15:40:00Z">
          <w:pPr>
            <w:pStyle w:val="p1"/>
          </w:pPr>
        </w:pPrChange>
      </w:pPr>
      <w:r w:rsidRPr="00090466">
        <w:lastRenderedPageBreak/>
        <w:t>Scale is also critical</w:t>
      </w:r>
      <w:r w:rsidR="00E40EDF" w:rsidRPr="00090466">
        <w:t xml:space="preserve"> to recreation ecology inquiry</w:t>
      </w:r>
      <w:r w:rsidRPr="00090466">
        <w:t xml:space="preserve">. </w:t>
      </w:r>
      <w:r w:rsidR="0013112C" w:rsidRPr="00090466">
        <w:fldChar w:fldCharType="begin"/>
      </w:r>
      <w:r w:rsidR="000D11A1" w:rsidRPr="00090466">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sidRPr="00090466">
        <w:fldChar w:fldCharType="separate"/>
      </w:r>
      <w:r w:rsidR="0013112C" w:rsidRPr="00090466">
        <w:rPr>
          <w:noProof/>
        </w:rPr>
        <w:t>Johnson's (1980)</w:t>
      </w:r>
      <w:r w:rsidR="0013112C" w:rsidRPr="00090466">
        <w:fldChar w:fldCharType="end"/>
      </w:r>
      <w:r w:rsidRPr="00090466">
        <w:t xml:space="preserve"> hierarchical framework of habitat selection emphasizes that animals respond to their environment at multiple levels: the placement of home ranges within the landscape (second-order selection), the use of habitats within those home ranges (</w:t>
      </w:r>
      <w:r w:rsidR="001149EB" w:rsidRPr="00090466">
        <w:t>third order</w:t>
      </w:r>
      <w:r w:rsidRPr="00090466">
        <w:t>), and fine-scale behavioral decisions (</w:t>
      </w:r>
      <w:r w:rsidR="001149EB" w:rsidRPr="00090466">
        <w:t>fourth order</w:t>
      </w:r>
      <w:r w:rsidRPr="00090466">
        <w:t xml:space="preserve">). Recreational activity can influence wildlife at </w:t>
      </w:r>
      <w:r w:rsidR="00EC598D" w:rsidRPr="00090466">
        <w:t>all</w:t>
      </w:r>
      <w:r w:rsidRPr="00090466">
        <w:t xml:space="preserve"> these scales. Animals may avoid regions with high recreation altogether</w:t>
      </w:r>
      <w:r w:rsidR="0013112C" w:rsidRPr="00090466">
        <w:t xml:space="preserve"> </w:t>
      </w:r>
      <w:r w:rsidR="0013112C" w:rsidRPr="00090466">
        <w:fldChar w:fldCharType="begin"/>
      </w:r>
      <w:r w:rsidR="0013112C" w:rsidRPr="00090466">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sidRPr="00090466">
        <w:fldChar w:fldCharType="separate"/>
      </w:r>
      <w:r w:rsidR="0013112C" w:rsidRPr="00090466">
        <w:rPr>
          <w:noProof/>
        </w:rPr>
        <w:t>(Wiedmann and Bleich 2014)</w:t>
      </w:r>
      <w:r w:rsidR="0013112C" w:rsidRPr="00090466">
        <w:fldChar w:fldCharType="end"/>
      </w:r>
      <w:r w:rsidR="0013112C" w:rsidRPr="00090466">
        <w:t xml:space="preserve">, </w:t>
      </w:r>
      <w:r w:rsidRPr="00090466">
        <w:t xml:space="preserve">reduce use of </w:t>
      </w:r>
      <w:r w:rsidR="00EC598D" w:rsidRPr="00090466">
        <w:t xml:space="preserve">areas near </w:t>
      </w:r>
      <w:r w:rsidRPr="00090466">
        <w:t xml:space="preserve">trails and infrastructure within their </w:t>
      </w:r>
      <w:r w:rsidR="0013112C" w:rsidRPr="00090466">
        <w:t xml:space="preserve">home </w:t>
      </w:r>
      <w:r w:rsidRPr="00090466">
        <w:t>range</w:t>
      </w:r>
      <w:r w:rsidR="0013112C" w:rsidRPr="00090466">
        <w:t xml:space="preserve"> </w:t>
      </w:r>
      <w:r w:rsidR="0013112C" w:rsidRPr="00090466">
        <w:fldChar w:fldCharType="begin"/>
      </w:r>
      <w:r w:rsidR="00B66399" w:rsidRPr="00090466">
        <w:instrText xml:space="preserve"> ADDIN ZOTERO_ITEM CSL_CITATION {"citationID":"vECTEc9R","properties":{"formattedCitation":"(Whittington et al. 2022, Thompson et al. 2024)","plainCitation":"(Whittington et al. 2022, Thompson et al. 2024)","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schema":"https://github.com/citation-style-language/schema/raw/master/csl-citation.json"} </w:instrText>
      </w:r>
      <w:r w:rsidR="0013112C" w:rsidRPr="00090466">
        <w:fldChar w:fldCharType="separate"/>
      </w:r>
      <w:r w:rsidR="00B66399" w:rsidRPr="00090466">
        <w:rPr>
          <w:noProof/>
        </w:rPr>
        <w:t>(Whittington et al. 2022, Thompson et al. 2024)</w:t>
      </w:r>
      <w:r w:rsidR="0013112C" w:rsidRPr="00090466">
        <w:fldChar w:fldCharType="end"/>
      </w:r>
      <w:r w:rsidR="0013112C" w:rsidRPr="00090466">
        <w:t xml:space="preserve">, </w:t>
      </w:r>
      <w:r w:rsidRPr="00090466">
        <w:t xml:space="preserve">or shift activity to less disturbed times of day </w:t>
      </w:r>
      <w:r w:rsidR="0013112C" w:rsidRPr="00090466">
        <w:fldChar w:fldCharType="begin"/>
      </w:r>
      <w:r w:rsidR="00B66399" w:rsidRPr="00090466">
        <w:instrText xml:space="preserve"> ADDIN ZOTERO_ITEM CSL_CITATION {"citationID":"ighfexmA","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13112C" w:rsidRPr="00090466">
        <w:fldChar w:fldCharType="separate"/>
      </w:r>
      <w:r w:rsidR="00B66399" w:rsidRPr="00090466">
        <w:rPr>
          <w:noProof/>
        </w:rPr>
        <w:t>(Gaynor et al. 2018, Lamb et al. 2020)</w:t>
      </w:r>
      <w:r w:rsidR="0013112C" w:rsidRPr="00090466">
        <w:fldChar w:fldCharType="end"/>
      </w:r>
      <w:r w:rsidRPr="00090466">
        <w:t xml:space="preserve">. </w:t>
      </w:r>
      <w:moveFromRangeStart w:id="118" w:author="Clayton Lamb" w:date="2025-11-24T10:23:00Z" w:name="move214872202"/>
      <w:moveFrom w:id="119" w:author="Clayton Lamb" w:date="2025-11-24T10:23:00Z" w16du:dateUtc="2025-11-24T17:23:00Z">
        <w:r w:rsidRPr="00090466" w:rsidDel="00567D8C">
          <w:t>Accurately capturing such responses requires models and datasets that are sensitive to variation in both space and time.</w:t>
        </w:r>
      </w:moveFrom>
      <w:moveFromRangeEnd w:id="118"/>
      <w:moveToRangeStart w:id="120" w:author="Clayton Lamb" w:date="2025-11-24T10:22:00Z" w:name="move214872148"/>
      <w:moveTo w:id="121" w:author="Clayton Lamb" w:date="2025-11-24T10:22:00Z" w16du:dateUtc="2025-11-24T17:22:00Z">
        <w:del w:id="122" w:author="Clayton Lamb" w:date="2025-11-24T10:22:00Z" w16du:dateUtc="2025-11-24T17:22:00Z">
          <w:r w:rsidR="00567D8C" w:rsidRPr="00090466" w:rsidDel="00567D8C">
            <w:delText>Finally,</w:delText>
          </w:r>
        </w:del>
      </w:moveTo>
      <w:ins w:id="123" w:author="Clayton Lamb" w:date="2025-11-24T10:22:00Z" w16du:dateUtc="2025-11-24T17:22:00Z">
        <w:r w:rsidR="00567D8C" w:rsidRPr="00090466">
          <w:t>As an example of scale-dependent effects,</w:t>
        </w:r>
      </w:ins>
      <w:moveTo w:id="124" w:author="Clayton Lamb" w:date="2025-11-24T10:22:00Z" w16du:dateUtc="2025-11-24T17:22:00Z">
        <w:r w:rsidR="00567D8C" w:rsidRPr="00090466">
          <w:t xml:space="preserve"> </w:t>
        </w:r>
        <w:r w:rsidR="00567D8C" w:rsidRPr="00090466">
          <w:fldChar w:fldCharType="begin"/>
        </w:r>
      </w:moveTo>
      <w:r w:rsidR="009300FB" w:rsidRPr="00090466">
        <w:instrText xml:space="preserve"> ADDIN ZOTERO_ITEM CSL_CITATION {"citationID":"Aoivgrxa","properties":{"formattedCitation":"(Costello et al. 2013)","plainCitation":"(Costello et al. 2013)","dontUpdate":true,"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moveTo w:id="125" w:author="Clayton Lamb" w:date="2025-11-24T10:22:00Z" w16du:dateUtc="2025-11-24T17:22:00Z">
        <w:r w:rsidR="00567D8C" w:rsidRPr="00090466">
          <w:fldChar w:fldCharType="separate"/>
        </w:r>
        <w:del w:id="126" w:author="Clayton Lamb" w:date="2025-11-24T10:22:00Z" w16du:dateUtc="2025-11-24T17:22:00Z">
          <w:r w:rsidR="00567D8C" w:rsidRPr="00090466" w:rsidDel="00567D8C">
            <w:rPr>
              <w:noProof/>
            </w:rPr>
            <w:delText>(</w:delText>
          </w:r>
        </w:del>
        <w:r w:rsidR="00567D8C" w:rsidRPr="00090466">
          <w:rPr>
            <w:noProof/>
          </w:rPr>
          <w:t xml:space="preserve">Costello et al. </w:t>
        </w:r>
      </w:moveTo>
      <w:ins w:id="127" w:author="Clayton Lamb" w:date="2025-11-24T10:22:00Z" w16du:dateUtc="2025-11-24T17:22:00Z">
        <w:r w:rsidR="00567D8C" w:rsidRPr="00090466">
          <w:rPr>
            <w:noProof/>
          </w:rPr>
          <w:t>(</w:t>
        </w:r>
      </w:ins>
      <w:moveTo w:id="128" w:author="Clayton Lamb" w:date="2025-11-24T10:22:00Z" w16du:dateUtc="2025-11-24T17:22:00Z">
        <w:r w:rsidR="00567D8C" w:rsidRPr="00090466">
          <w:rPr>
            <w:noProof/>
          </w:rPr>
          <w:t>2013)</w:t>
        </w:r>
        <w:r w:rsidR="00567D8C" w:rsidRPr="00090466">
          <w:fldChar w:fldCharType="end"/>
        </w:r>
        <w:r w:rsidR="00567D8C" w:rsidRPr="00090466">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567D8C" w:rsidRPr="00090466">
          <w:rPr>
            <w:vertAlign w:val="superscript"/>
          </w:rPr>
          <w:t>rd</w:t>
        </w:r>
        <w:r w:rsidR="00567D8C" w:rsidRPr="00090466">
          <w:t xml:space="preserve"> order selection near the corridor and shifted to more nocturnal behaviour</w:t>
        </w:r>
      </w:moveTo>
      <w:moveToRangeEnd w:id="120"/>
      <w:ins w:id="129" w:author="Clayton Lamb" w:date="2025-11-24T10:23:00Z" w16du:dateUtc="2025-11-24T17:23:00Z">
        <w:r w:rsidR="00567D8C" w:rsidRPr="00090466">
          <w:t xml:space="preserve">. </w:t>
        </w:r>
      </w:ins>
      <w:ins w:id="130" w:author="Clayton Lamb" w:date="2025-11-25T08:40:00Z" w16du:dateUtc="2025-11-25T15:40:00Z">
        <w:r w:rsidR="006D3319" w:rsidRPr="00090466">
          <w:t>Accurately capturing such responses requires models and datasets that span both broad and fine spatial scales, and that are sensitive to variation in wildlife behaviour across space and time.</w:t>
        </w:r>
      </w:ins>
    </w:p>
    <w:p w14:paraId="59955EDE" w14:textId="173227EC" w:rsidR="00B31BDF" w:rsidRPr="00090466" w:rsidDel="006D3319" w:rsidRDefault="00567D8C" w:rsidP="00993F27">
      <w:pPr>
        <w:spacing w:before="100" w:beforeAutospacing="1" w:after="100" w:afterAutospacing="1" w:line="480" w:lineRule="auto"/>
        <w:ind w:firstLine="720"/>
        <w:rPr>
          <w:del w:id="131" w:author="Clayton Lamb" w:date="2025-11-25T08:40:00Z" w16du:dateUtc="2025-11-25T15:40:00Z"/>
        </w:rPr>
      </w:pPr>
      <w:moveToRangeStart w:id="132" w:author="Clayton Lamb" w:date="2025-11-24T10:23:00Z" w:name="move214872202"/>
      <w:moveTo w:id="133" w:author="Clayton Lamb" w:date="2025-11-24T10:23:00Z" w16du:dateUtc="2025-11-24T17:23:00Z">
        <w:del w:id="134" w:author="Clayton Lamb" w:date="2025-11-25T08:40:00Z" w16du:dateUtc="2025-11-25T15:40:00Z">
          <w:r w:rsidRPr="00090466" w:rsidDel="006D3319">
            <w:delText>Accurately capturing such responses requires models and datasets that are sensitive to variation in both space and time.</w:delText>
          </w:r>
        </w:del>
      </w:moveTo>
      <w:moveToRangeEnd w:id="132"/>
    </w:p>
    <w:p w14:paraId="29663C11" w14:textId="29597360" w:rsidR="007352D1" w:rsidRPr="00090466" w:rsidRDefault="00F73F7E" w:rsidP="006D3319">
      <w:pPr>
        <w:spacing w:before="100" w:beforeAutospacing="1" w:after="100" w:afterAutospacing="1" w:line="480" w:lineRule="auto"/>
        <w:ind w:firstLine="720"/>
      </w:pPr>
      <w:r w:rsidRPr="00090466">
        <w:t>In this study, we examine how a community of large mammals responds to outdoor recreation in the southern Canadian Rockies near Fernie, British Columbia</w:t>
      </w:r>
      <w:ins w:id="135" w:author="Clayton Lamb" w:date="2025-11-24T10:23:00Z" w16du:dateUtc="2025-11-24T17:23:00Z">
        <w:r w:rsidR="00431E84" w:rsidRPr="00090466">
          <w:t>, Canada</w:t>
        </w:r>
      </w:ins>
      <w:r w:rsidRPr="00090466">
        <w:t xml:space="preserve">. </w:t>
      </w:r>
      <w:r w:rsidR="00030C92" w:rsidRPr="00090466">
        <w:t xml:space="preserve">We addressed </w:t>
      </w:r>
      <w:r w:rsidR="00AA3504" w:rsidRPr="00090466">
        <w:t>four</w:t>
      </w:r>
      <w:r w:rsidR="00030C92" w:rsidRPr="00090466">
        <w:t xml:space="preserve"> core questions: (1) </w:t>
      </w:r>
      <w:r w:rsidR="00030C92" w:rsidRPr="00090466">
        <w:rPr>
          <w:rStyle w:val="s1"/>
          <w:rFonts w:eastAsiaTheme="majorEastAsia"/>
        </w:rPr>
        <w:t>Intensity of use</w:t>
      </w:r>
      <w:r w:rsidR="00030C92" w:rsidRPr="00090466">
        <w:t xml:space="preserve">: </w:t>
      </w:r>
      <w:r w:rsidR="00EC598D" w:rsidRPr="00090466">
        <w:t>How do wildlife detections vary in areas of intense recreational use relative</w:t>
      </w:r>
      <w:r w:rsidR="005C7905" w:rsidRPr="00090466">
        <w:t xml:space="preserve"> to</w:t>
      </w:r>
      <w:r w:rsidR="00EC598D" w:rsidRPr="00090466">
        <w:t xml:space="preserve"> the surrounding landscape</w:t>
      </w:r>
      <w:r w:rsidR="00A0132D" w:rsidRPr="00090466">
        <w:t xml:space="preserve"> and </w:t>
      </w:r>
      <w:r w:rsidR="005C7905" w:rsidRPr="00090466">
        <w:t>how do</w:t>
      </w:r>
      <w:r w:rsidR="00A0132D" w:rsidRPr="00090466">
        <w:t xml:space="preserve"> different levels of recreational use</w:t>
      </w:r>
      <w:r w:rsidR="005C7905" w:rsidRPr="00090466">
        <w:t xml:space="preserve"> on trails influence detections</w:t>
      </w:r>
      <w:r w:rsidR="00EC598D" w:rsidRPr="00090466">
        <w:t xml:space="preserve">? </w:t>
      </w:r>
      <w:r w:rsidR="00030C92" w:rsidRPr="00090466">
        <w:t xml:space="preserve">(2) </w:t>
      </w:r>
      <w:r w:rsidR="00B66BF2" w:rsidRPr="00090466">
        <w:rPr>
          <w:rStyle w:val="s1"/>
          <w:rFonts w:eastAsiaTheme="majorEastAsia"/>
        </w:rPr>
        <w:t>Diel patterns</w:t>
      </w:r>
      <w:r w:rsidR="00030C92" w:rsidRPr="00090466">
        <w:t xml:space="preserve">: </w:t>
      </w:r>
      <w:ins w:id="136" w:author="Clayton Lamb" w:date="2025-11-24T10:24:00Z" w16du:dateUtc="2025-11-24T17:24:00Z">
        <w:r w:rsidR="00431E84" w:rsidRPr="00090466">
          <w:t xml:space="preserve">Do animals present in the trail network </w:t>
        </w:r>
      </w:ins>
      <w:del w:id="137" w:author="Clayton Lamb" w:date="2025-11-24T10:24:00Z" w16du:dateUtc="2025-11-24T17:24:00Z">
        <w:r w:rsidR="00EC598D" w:rsidRPr="00090466" w:rsidDel="00431E84">
          <w:delText>For animals present in the trail network, do they</w:delText>
        </w:r>
        <w:r w:rsidR="00030C92" w:rsidRPr="00090466" w:rsidDel="00431E84">
          <w:delText xml:space="preserve"> </w:delText>
        </w:r>
      </w:del>
      <w:r w:rsidR="00030C92" w:rsidRPr="00090466">
        <w:t>adjust the timing of their trail use to minimize overlap with recreational users</w:t>
      </w:r>
      <w:r w:rsidR="005C7905" w:rsidRPr="00090466">
        <w:t xml:space="preserve"> and how does this compare to behaviour observed across the landscape</w:t>
      </w:r>
      <w:r w:rsidR="00030C92" w:rsidRPr="00090466">
        <w:t>? (</w:t>
      </w:r>
      <w:r w:rsidR="00A0132D" w:rsidRPr="00090466">
        <w:t>3</w:t>
      </w:r>
      <w:r w:rsidR="00030C92" w:rsidRPr="00090466">
        <w:t xml:space="preserve">) </w:t>
      </w:r>
      <w:r w:rsidR="00030C92" w:rsidRPr="00090466">
        <w:rPr>
          <w:rStyle w:val="s1"/>
          <w:rFonts w:eastAsiaTheme="majorEastAsia"/>
        </w:rPr>
        <w:t>Grizzly bear movement</w:t>
      </w:r>
      <w:r w:rsidR="00030C92" w:rsidRPr="00090466">
        <w:t>: How do GPS</w:t>
      </w:r>
      <w:r w:rsidR="00030C92" w:rsidRPr="00090466">
        <w:noBreakHyphen/>
        <w:t xml:space="preserve">collared grizzly bears modify their movement and habitat selection in relation to trail </w:t>
      </w:r>
      <w:r w:rsidR="00030C92" w:rsidRPr="00090466">
        <w:lastRenderedPageBreak/>
        <w:t xml:space="preserve">proximity and recreation intensity? </w:t>
      </w:r>
      <w:r w:rsidR="00AA3504" w:rsidRPr="00090466">
        <w:t xml:space="preserve">(4) Near encounters: </w:t>
      </w:r>
      <w:ins w:id="138" w:author="Clayton Lamb" w:date="2025-11-24T10:25:00Z" w16du:dateUtc="2025-11-24T17:25:00Z">
        <w:r w:rsidR="00431E84" w:rsidRPr="00090466">
          <w:t>H</w:t>
        </w:r>
      </w:ins>
      <w:del w:id="139" w:author="Clayton Lamb" w:date="2025-11-24T10:25:00Z" w16du:dateUtc="2025-11-24T17:25:00Z">
        <w:r w:rsidR="00B66399" w:rsidRPr="00090466" w:rsidDel="00431E84">
          <w:delText>h</w:delText>
        </w:r>
      </w:del>
      <w:r w:rsidR="00B66399" w:rsidRPr="00090466">
        <w:t>ow common are close encounters in space and time between</w:t>
      </w:r>
      <w:r w:rsidR="00AA3504" w:rsidRPr="00090466">
        <w:t xml:space="preserve"> human</w:t>
      </w:r>
      <w:r w:rsidR="00B66399" w:rsidRPr="00090466">
        <w:t>s and</w:t>
      </w:r>
      <w:r w:rsidR="00AA3504" w:rsidRPr="00090466">
        <w:t xml:space="preserve"> </w:t>
      </w:r>
      <w:r w:rsidR="00257CE5" w:rsidRPr="00090466">
        <w:t xml:space="preserve">potentially </w:t>
      </w:r>
      <w:r w:rsidR="00AA3504" w:rsidRPr="00090466">
        <w:t>dangerous animals such as bear</w:t>
      </w:r>
      <w:ins w:id="140" w:author="Clayton Lamb" w:date="2025-11-28T07:16:00Z" w16du:dateUtc="2025-11-28T14:16:00Z">
        <w:r w:rsidR="00C62EC7" w:rsidRPr="00090466">
          <w:t>, cougar, or</w:t>
        </w:r>
      </w:ins>
      <w:del w:id="141" w:author="Clayton Lamb" w:date="2025-11-28T07:16:00Z" w16du:dateUtc="2025-11-28T14:16:00Z">
        <w:r w:rsidR="00AA3504" w:rsidRPr="00090466" w:rsidDel="00C62EC7">
          <w:delText xml:space="preserve"> or</w:delText>
        </w:r>
      </w:del>
      <w:r w:rsidR="00AA3504" w:rsidRPr="00090466">
        <w:t xml:space="preserve"> moose on </w:t>
      </w:r>
      <w:r w:rsidR="00B66399" w:rsidRPr="00090466">
        <w:t>recreation</w:t>
      </w:r>
      <w:r w:rsidR="00AA3504" w:rsidRPr="00090466">
        <w:t xml:space="preserve"> trails</w:t>
      </w:r>
      <w:r w:rsidR="00B66399" w:rsidRPr="00090466">
        <w:t>?</w:t>
      </w:r>
      <w:r w:rsidR="00AA3504" w:rsidRPr="00090466">
        <w:t xml:space="preserve"> </w:t>
      </w:r>
      <w:r w:rsidR="006A3F34" w:rsidRPr="00090466">
        <w:t>We</w:t>
      </w:r>
      <w:r w:rsidR="000314F3" w:rsidRPr="00090466">
        <w:t xml:space="preserve"> hypothesized that if recreation was having strong and consistent negative effects </w:t>
      </w:r>
      <w:r w:rsidR="00A0132D" w:rsidRPr="00090466">
        <w:t>th</w:t>
      </w:r>
      <w:ins w:id="142" w:author="Clayton Lamb" w:date="2025-11-24T12:50:00Z" w16du:dateUtc="2025-11-24T19:50:00Z">
        <w:r w:rsidR="009300FB" w:rsidRPr="00090466">
          <w:t>en</w:t>
        </w:r>
      </w:ins>
      <w:del w:id="143" w:author="Clayton Lamb" w:date="2025-11-24T12:50:00Z" w16du:dateUtc="2025-11-24T19:50:00Z">
        <w:r w:rsidR="00A0132D" w:rsidRPr="00090466" w:rsidDel="009300FB">
          <w:delText>at</w:delText>
        </w:r>
      </w:del>
      <w:r w:rsidR="00A0132D" w:rsidRPr="00090466">
        <w:t xml:space="preserve"> </w:t>
      </w:r>
      <w:r w:rsidR="000314F3" w:rsidRPr="00090466">
        <w:t xml:space="preserve">wildlife would be detected at lower rates </w:t>
      </w:r>
      <w:r w:rsidR="00A0132D" w:rsidRPr="00090466">
        <w:t>i</w:t>
      </w:r>
      <w:r w:rsidR="00EC598D" w:rsidRPr="00090466">
        <w:t>n areas near trails due to animals avoiding the areas with high human disturbance</w:t>
      </w:r>
      <w:ins w:id="144" w:author="Clayton Lamb" w:date="2025-11-24T10:27:00Z" w16du:dateUtc="2025-11-24T17:27:00Z">
        <w:r w:rsidR="00456AD4" w:rsidRPr="00090466">
          <w:t xml:space="preserve">. </w:t>
        </w:r>
        <w:r w:rsidR="00456AD4" w:rsidRPr="00090466">
          <w:rPr>
            <w:color w:val="000000"/>
            <w:rPrChange w:id="145" w:author="Clayton Lamb" w:date="2025-11-28T13:58:00Z" w16du:dateUtc="2025-11-28T20:58:00Z">
              <w:rPr>
                <w:rFonts w:ascii="Helvetica" w:hAnsi="Helvetica"/>
                <w:color w:val="000000"/>
                <w:sz w:val="18"/>
                <w:szCs w:val="18"/>
              </w:rPr>
            </w:rPrChange>
          </w:rPr>
          <w:t>Within the trail network, we hypothesized that wildlife would select for wildlife trails with low human use, and that when selecting for human-made recreation trails, they would prefer trails with lower levels of human use</w:t>
        </w:r>
      </w:ins>
      <w:del w:id="146" w:author="Clayton Lamb" w:date="2025-11-24T10:27:00Z" w16du:dateUtc="2025-11-24T17:27:00Z">
        <w:r w:rsidR="00EC598D" w:rsidRPr="00090466" w:rsidDel="00456AD4">
          <w:delText xml:space="preserve">. </w:delText>
        </w:r>
        <w:r w:rsidR="00A0132D" w:rsidRPr="00090466" w:rsidDel="00456AD4">
          <w:delText xml:space="preserve">Within the trail network </w:delText>
        </w:r>
        <w:r w:rsidR="005B5D0C" w:rsidRPr="00090466" w:rsidDel="00456AD4">
          <w:delText>w</w:delText>
        </w:r>
        <w:r w:rsidR="006A3F34" w:rsidRPr="00090466" w:rsidDel="00456AD4">
          <w:delText>e</w:delText>
        </w:r>
        <w:r w:rsidR="00A0132D" w:rsidRPr="00090466" w:rsidDel="00456AD4">
          <w:delText xml:space="preserve"> hypothesized that wildlife would </w:delText>
        </w:r>
        <w:r w:rsidR="00B66399" w:rsidRPr="00090466" w:rsidDel="00456AD4">
          <w:delText>avoid trails used by</w:delText>
        </w:r>
        <w:r w:rsidR="00A0132D" w:rsidRPr="00090466" w:rsidDel="00456AD4">
          <w:delText xml:space="preserve"> recreation</w:delText>
        </w:r>
        <w:r w:rsidR="00B66399" w:rsidRPr="00090466" w:rsidDel="00456AD4">
          <w:delText>ist compared to</w:delText>
        </w:r>
        <w:r w:rsidR="00A0132D" w:rsidRPr="00090466" w:rsidDel="00456AD4">
          <w:delText xml:space="preserve"> nearby wildlife trails</w:delText>
        </w:r>
        <w:r w:rsidR="00B66399" w:rsidRPr="00090466" w:rsidDel="00456AD4">
          <w:delText xml:space="preserve"> with low human use</w:delText>
        </w:r>
        <w:r w:rsidR="00A0132D" w:rsidRPr="00090466" w:rsidDel="00456AD4">
          <w:delText xml:space="preserve">, and </w:delText>
        </w:r>
        <w:r w:rsidR="005006C3" w:rsidRPr="00090466" w:rsidDel="00456AD4">
          <w:delText>that when using recreation trails, they would</w:delText>
        </w:r>
        <w:r w:rsidR="00A0132D" w:rsidRPr="00090466" w:rsidDel="00456AD4">
          <w:delText xml:space="preserve"> </w:delText>
        </w:r>
        <w:r w:rsidR="005C7905" w:rsidRPr="00090466" w:rsidDel="00456AD4">
          <w:delText xml:space="preserve">prefer to use </w:delText>
        </w:r>
        <w:r w:rsidR="005630FD" w:rsidRPr="00090466" w:rsidDel="00456AD4">
          <w:delText>recreation trails</w:delText>
        </w:r>
        <w:r w:rsidR="005C7905" w:rsidRPr="00090466" w:rsidDel="00456AD4">
          <w:delText xml:space="preserve"> with lower recreational use</w:delText>
        </w:r>
      </w:del>
      <w:r w:rsidR="00A0132D" w:rsidRPr="00090466">
        <w:t>.</w:t>
      </w:r>
      <w:r w:rsidR="006A3F34" w:rsidRPr="00090466">
        <w:t xml:space="preserve"> </w:t>
      </w:r>
      <w:ins w:id="147" w:author="Clayton Lamb" w:date="2025-11-24T10:30:00Z" w16du:dateUtc="2025-11-24T17:30:00Z">
        <w:r w:rsidR="00456AD4" w:rsidRPr="00090466">
          <w:t>We hypothesized that wildlife would avoid the times of day when people are most active on recreation trails, and that this temporal avoidance would be weaker in areas with fewer people.</w:t>
        </w:r>
      </w:ins>
      <w:ins w:id="148" w:author="Clayton Lamb" w:date="2025-11-24T10:31:00Z" w16du:dateUtc="2025-11-24T17:31:00Z">
        <w:r w:rsidR="00456AD4" w:rsidRPr="00090466">
          <w:t xml:space="preserve"> </w:t>
        </w:r>
      </w:ins>
      <w:del w:id="149" w:author="Clayton Lamb" w:date="2025-11-24T10:30:00Z" w16du:dateUtc="2025-11-24T17:30:00Z">
        <w:r w:rsidR="006A3F34" w:rsidRPr="00090466" w:rsidDel="00456AD4">
          <w:delText>We</w:delText>
        </w:r>
        <w:r w:rsidR="00EC598D" w:rsidRPr="00090466" w:rsidDel="00456AD4">
          <w:delText xml:space="preserve"> hypothesized that wildlife would temporally avoid the peak times of day people are active on</w:delText>
        </w:r>
      </w:del>
      <w:del w:id="150" w:author="Clayton Lamb" w:date="2025-11-24T10:29:00Z" w16du:dateUtc="2025-11-24T17:29:00Z">
        <w:r w:rsidR="00EC598D" w:rsidRPr="00090466" w:rsidDel="00456AD4">
          <w:delText xml:space="preserve"> the </w:delText>
        </w:r>
      </w:del>
      <w:del w:id="151" w:author="Clayton Lamb" w:date="2025-11-24T10:30:00Z" w16du:dateUtc="2025-11-24T17:30:00Z">
        <w:r w:rsidR="00257CE5" w:rsidRPr="00090466" w:rsidDel="00456AD4">
          <w:delText xml:space="preserve">trails </w:delText>
        </w:r>
        <w:r w:rsidR="00215E8B" w:rsidRPr="00090466" w:rsidDel="00456AD4">
          <w:delText xml:space="preserve">and </w:delText>
        </w:r>
      </w:del>
      <w:del w:id="152" w:author="Clayton Lamb" w:date="2025-11-24T10:29:00Z" w16du:dateUtc="2025-11-24T17:29:00Z">
        <w:r w:rsidR="00215E8B" w:rsidRPr="00090466" w:rsidDel="00456AD4">
          <w:delText xml:space="preserve">during these </w:delText>
        </w:r>
        <w:r w:rsidR="00B66399" w:rsidRPr="00090466" w:rsidDel="00456AD4">
          <w:delText>times and</w:delText>
        </w:r>
      </w:del>
      <w:del w:id="153" w:author="Clayton Lamb" w:date="2025-11-24T10:30:00Z" w16du:dateUtc="2025-11-24T17:30:00Z">
        <w:r w:rsidR="00B66399" w:rsidRPr="00090466" w:rsidDel="00456AD4">
          <w:delText xml:space="preserve"> would avoid those times less </w:delText>
        </w:r>
        <w:r w:rsidR="00EC598D" w:rsidRPr="00090466" w:rsidDel="00456AD4">
          <w:delText xml:space="preserve">in areas with fewer people. </w:delText>
        </w:r>
      </w:del>
      <w:r w:rsidR="006A3F34" w:rsidRPr="00090466">
        <w:t>We</w:t>
      </w:r>
      <w:r w:rsidR="00EC598D" w:rsidRPr="00090466">
        <w:t xml:space="preserve"> hypothesized that </w:t>
      </w:r>
      <w:r w:rsidR="00B66399" w:rsidRPr="00090466">
        <w:t xml:space="preserve">collared </w:t>
      </w:r>
      <w:r w:rsidR="00EC598D" w:rsidRPr="00090466">
        <w:t xml:space="preserve">grizzly bears would strongly avoid the trail network, and this avoidance would be similar in magnitude to other high impact disturbances such as towns and the highway. </w:t>
      </w:r>
      <w:r w:rsidR="00AA3504" w:rsidRPr="00090466">
        <w:t xml:space="preserve">Finally, we hypothesized that the overall avoidance of </w:t>
      </w:r>
      <w:del w:id="154" w:author="Clayton Lamb" w:date="2025-11-24T10:33:00Z" w16du:dateUtc="2025-11-24T17:33:00Z">
        <w:r w:rsidR="00AA3504" w:rsidRPr="00090466" w:rsidDel="00456AD4">
          <w:delText xml:space="preserve">the </w:delText>
        </w:r>
      </w:del>
      <w:r w:rsidR="00AA3504" w:rsidRPr="00090466">
        <w:t>recreationist</w:t>
      </w:r>
      <w:ins w:id="155" w:author="Clayton Lamb" w:date="2025-11-24T10:33:00Z" w16du:dateUtc="2025-11-24T17:33:00Z">
        <w:r w:rsidR="00456AD4" w:rsidRPr="00090466">
          <w:t>s</w:t>
        </w:r>
      </w:ins>
      <w:r w:rsidR="00AA3504" w:rsidRPr="00090466">
        <w:t xml:space="preserve"> would mean there were few </w:t>
      </w:r>
      <w:r w:rsidR="00257CE5" w:rsidRPr="00090466">
        <w:t xml:space="preserve">near </w:t>
      </w:r>
      <w:r w:rsidR="00AA3504" w:rsidRPr="00090466">
        <w:t xml:space="preserve">encounters </w:t>
      </w:r>
      <w:r w:rsidR="00257CE5" w:rsidRPr="00090466">
        <w:t>between recreationists and potentially dangerous wildlife. To</w:t>
      </w:r>
      <w:r w:rsidR="00030C92" w:rsidRPr="00090466">
        <w:t xml:space="preserve"> answer these questions, we combined multi</w:t>
      </w:r>
      <w:r w:rsidR="00030C92" w:rsidRPr="00090466">
        <w:noBreakHyphen/>
        <w:t>year camera</w:t>
      </w:r>
      <w:r w:rsidR="00030C92" w:rsidRPr="00090466">
        <w:noBreakHyphen/>
        <w:t xml:space="preserve">trap monitoring </w:t>
      </w:r>
      <w:ins w:id="156" w:author="Clayton Lamb" w:date="2025-11-24T10:35:00Z" w16du:dateUtc="2025-11-24T17:35:00Z">
        <w:r w:rsidR="00764262" w:rsidRPr="00090466">
          <w:t xml:space="preserve">with </w:t>
        </w:r>
      </w:ins>
      <w:r w:rsidR="00030C92" w:rsidRPr="00090466">
        <w:t>integrated step selection analysis of grizzly bear telemetry. This multi</w:t>
      </w:r>
      <w:r w:rsidR="00030C92" w:rsidRPr="00090466">
        <w:noBreakHyphen/>
        <w:t xml:space="preserve">stream approach </w:t>
      </w:r>
      <w:r w:rsidR="00B31BDF" w:rsidRPr="00090466">
        <w:t>allowed us to assess</w:t>
      </w:r>
      <w:r w:rsidR="00030C92" w:rsidRPr="00090466">
        <w:t xml:space="preserve"> patterns of avoidance, co</w:t>
      </w:r>
      <w:r w:rsidR="00030C92" w:rsidRPr="00090466">
        <w:noBreakHyphen/>
        <w:t>use, and scale</w:t>
      </w:r>
      <w:r w:rsidR="00030C92" w:rsidRPr="00090466">
        <w:noBreakHyphen/>
        <w:t>dependent sensitivity</w:t>
      </w:r>
      <w:r w:rsidR="00B31BDF" w:rsidRPr="00090466">
        <w:t xml:space="preserve"> to recreation activity.</w:t>
      </w:r>
    </w:p>
    <w:p w14:paraId="7F7D8BCB" w14:textId="77777777" w:rsidR="007352D1" w:rsidRPr="00090466" w:rsidRDefault="007352D1" w:rsidP="00993F27">
      <w:pPr>
        <w:pStyle w:val="p1"/>
        <w:spacing w:line="480" w:lineRule="auto"/>
      </w:pPr>
    </w:p>
    <w:p w14:paraId="4937C506" w14:textId="3D80C6F3" w:rsidR="001E5557" w:rsidRPr="00090466" w:rsidRDefault="001E5557" w:rsidP="00993F27">
      <w:pPr>
        <w:pStyle w:val="p1"/>
        <w:spacing w:line="480" w:lineRule="auto"/>
        <w:rPr>
          <w:b/>
          <w:bCs/>
        </w:rPr>
      </w:pPr>
      <w:r w:rsidRPr="00090466">
        <w:rPr>
          <w:b/>
          <w:bCs/>
        </w:rPr>
        <w:t>Methods</w:t>
      </w:r>
    </w:p>
    <w:p w14:paraId="5A623AB2" w14:textId="77777777" w:rsidR="00CB25E4" w:rsidRPr="00090466" w:rsidRDefault="00CB25E4" w:rsidP="00993F27">
      <w:pPr>
        <w:spacing w:before="100" w:beforeAutospacing="1" w:after="100" w:afterAutospacing="1" w:line="480" w:lineRule="auto"/>
        <w:outlineLvl w:val="2"/>
        <w:rPr>
          <w:i/>
          <w:iCs/>
        </w:rPr>
      </w:pPr>
      <w:r w:rsidRPr="00090466">
        <w:rPr>
          <w:i/>
          <w:iCs/>
        </w:rPr>
        <w:t>Study Area</w:t>
      </w:r>
    </w:p>
    <w:p w14:paraId="37B1171B" w14:textId="7D94DB5C" w:rsidR="00824BE2" w:rsidRPr="00090466" w:rsidRDefault="00CB25E4" w:rsidP="00993F27">
      <w:pPr>
        <w:pStyle w:val="p1"/>
        <w:spacing w:line="480" w:lineRule="auto"/>
      </w:pPr>
      <w:r w:rsidRPr="00090466">
        <w:t>We conducted our study in the forested mountain landscape surrounding Fernie, British Columbia</w:t>
      </w:r>
      <w:ins w:id="157" w:author="Clayton Lamb" w:date="2025-11-24T10:37:00Z" w16du:dateUtc="2025-11-24T17:37:00Z">
        <w:r w:rsidR="00764262" w:rsidRPr="00090466">
          <w:t xml:space="preserve">, Canada </w:t>
        </w:r>
      </w:ins>
      <w:del w:id="158" w:author="Clayton Lamb" w:date="2025-11-24T10:37:00Z" w16du:dateUtc="2025-11-24T17:37:00Z">
        <w:r w:rsidRPr="00090466" w:rsidDel="00764262">
          <w:delText xml:space="preserve"> </w:delText>
        </w:r>
      </w:del>
      <w:r w:rsidRPr="00090466">
        <w:t>(49.5°N, 115.1°W), a city of 6,320 residents as of the 2021 Census</w:t>
      </w:r>
      <w:del w:id="159" w:author="Clayton Lamb" w:date="2025-11-24T10:37:00Z" w16du:dateUtc="2025-11-24T17:37:00Z">
        <w:r w:rsidRPr="00090466" w:rsidDel="00764262">
          <w:delText xml:space="preserve"> </w:delText>
        </w:r>
      </w:del>
      <w:r w:rsidRPr="00090466">
        <w:t xml:space="preserve">. Situated </w:t>
      </w:r>
      <w:r w:rsidRPr="00090466">
        <w:lastRenderedPageBreak/>
        <w:t>in the Elk Valley of southeastern British Columbia, Fernie lies along the Elk River and is encircled by the Rocky Mountains, including the Lizard Range and Three Sisters peaks</w:t>
      </w:r>
      <w:r w:rsidR="00E91E1E" w:rsidRPr="00090466">
        <w:t xml:space="preserve"> (</w:t>
      </w:r>
      <w:r w:rsidR="00E91E1E" w:rsidRPr="00090466">
        <w:fldChar w:fldCharType="begin"/>
      </w:r>
      <w:r w:rsidR="00E91E1E" w:rsidRPr="00090466">
        <w:instrText xml:space="preserve"> REF _Ref203463327 \h </w:instrText>
      </w:r>
      <w:r w:rsidR="00910A3D" w:rsidRPr="00090466">
        <w:instrText xml:space="preserve"> \* MERGEFORMAT </w:instrText>
      </w:r>
      <w:r w:rsidR="00E91E1E" w:rsidRPr="00090466">
        <w:fldChar w:fldCharType="separate"/>
      </w:r>
      <w:ins w:id="160" w:author="Clayton Lamb" w:date="2025-11-24T13:16:00Z" w16du:dateUtc="2025-11-24T20:16:00Z">
        <w:r w:rsidR="008C661B" w:rsidRPr="00090466">
          <w:t xml:space="preserve">Figure </w:t>
        </w:r>
        <w:r w:rsidR="008C661B" w:rsidRPr="00090466">
          <w:rPr>
            <w:noProof/>
          </w:rPr>
          <w:t>1</w:t>
        </w:r>
      </w:ins>
      <w:del w:id="161" w:author="Clayton Lamb" w:date="2025-11-24T13:16:00Z" w16du:dateUtc="2025-11-24T20:16:00Z">
        <w:r w:rsidR="003E5C96" w:rsidRPr="00090466" w:rsidDel="008C661B">
          <w:delText xml:space="preserve">Figure </w:delText>
        </w:r>
        <w:r w:rsidR="003E5C96" w:rsidRPr="00090466" w:rsidDel="008C661B">
          <w:rPr>
            <w:noProof/>
          </w:rPr>
          <w:delText>1</w:delText>
        </w:r>
      </w:del>
      <w:r w:rsidR="00E91E1E" w:rsidRPr="00090466">
        <w:fldChar w:fldCharType="end"/>
      </w:r>
      <w:r w:rsidR="00E91E1E" w:rsidRPr="00090466">
        <w:t>)</w:t>
      </w:r>
      <w:r w:rsidRPr="00090466">
        <w:t>. The region encompasses a broad elevation gradient (900–2,400 m) and features diverse forest types, including montane and subalpine coniferous stands dominated by Douglas-fir (</w:t>
      </w:r>
      <w:r w:rsidRPr="00090466">
        <w:rPr>
          <w:i/>
          <w:iCs/>
        </w:rPr>
        <w:t>Pseudotsuga menziesii</w:t>
      </w:r>
      <w:r w:rsidRPr="00090466">
        <w:t>), lodgepole pine (</w:t>
      </w:r>
      <w:r w:rsidRPr="00090466">
        <w:rPr>
          <w:i/>
          <w:iCs/>
        </w:rPr>
        <w:t>Pinus contorta</w:t>
      </w:r>
      <w:r w:rsidRPr="00090466">
        <w:t>), Engelmann spruce (</w:t>
      </w:r>
      <w:r w:rsidRPr="00090466">
        <w:rPr>
          <w:i/>
          <w:iCs/>
        </w:rPr>
        <w:t>Picea engelmannii</w:t>
      </w:r>
      <w:r w:rsidRPr="00090466">
        <w:t>), and subalpine fir (</w:t>
      </w:r>
      <w:r w:rsidRPr="00090466">
        <w:rPr>
          <w:i/>
          <w:iCs/>
        </w:rPr>
        <w:t>Abies lasiocarpa</w:t>
      </w:r>
      <w:r w:rsidRPr="00090466">
        <w:t>). Riparian zones along the Elk River and its tributaries support black cottonwood (</w:t>
      </w:r>
      <w:r w:rsidRPr="00090466">
        <w:rPr>
          <w:i/>
          <w:iCs/>
        </w:rPr>
        <w:t>Populus trichocarpa</w:t>
      </w:r>
      <w:r w:rsidRPr="00090466">
        <w:t>) communities</w:t>
      </w:r>
      <w:r w:rsidR="0021653C" w:rsidRPr="00090466">
        <w:t>.</w:t>
      </w:r>
    </w:p>
    <w:p w14:paraId="638787B1" w14:textId="15AA0C93" w:rsidR="00CB25E4" w:rsidRPr="00090466" w:rsidRDefault="00CB25E4" w:rsidP="00993F27">
      <w:pPr>
        <w:pStyle w:val="p1"/>
        <w:spacing w:line="480" w:lineRule="auto"/>
        <w:ind w:firstLine="720"/>
      </w:pPr>
      <w:r w:rsidRPr="00090466">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090466">
        <w:rPr>
          <w:i/>
          <w:iCs/>
        </w:rPr>
        <w:t>Ursus arctos</w:t>
      </w:r>
      <w:r w:rsidRPr="00090466">
        <w:t>), black bears (</w:t>
      </w:r>
      <w:r w:rsidRPr="00090466">
        <w:rPr>
          <w:i/>
          <w:iCs/>
        </w:rPr>
        <w:t>U. americanus</w:t>
      </w:r>
      <w:r w:rsidRPr="00090466">
        <w:t>), cougars (</w:t>
      </w:r>
      <w:r w:rsidRPr="00090466">
        <w:rPr>
          <w:i/>
          <w:iCs/>
        </w:rPr>
        <w:t>Puma concolor</w:t>
      </w:r>
      <w:r w:rsidRPr="00090466">
        <w:t>), wolves (</w:t>
      </w:r>
      <w:r w:rsidRPr="00090466">
        <w:rPr>
          <w:i/>
          <w:iCs/>
        </w:rPr>
        <w:t>Canis lupus</w:t>
      </w:r>
      <w:r w:rsidRPr="00090466">
        <w:t>), elk (</w:t>
      </w:r>
      <w:r w:rsidRPr="00090466">
        <w:rPr>
          <w:i/>
          <w:iCs/>
        </w:rPr>
        <w:t>Cervus canadensis</w:t>
      </w:r>
      <w:r w:rsidRPr="00090466">
        <w:t>), and mule and white-tailed deer (</w:t>
      </w:r>
      <w:r w:rsidRPr="00090466">
        <w:rPr>
          <w:i/>
          <w:iCs/>
        </w:rPr>
        <w:t>Odocoileus spp.</w:t>
      </w:r>
      <w:r w:rsidRPr="00090466">
        <w:t xml:space="preserve">). A dense, year-round network of recreational trails—used by hikers, bikers, backcountry skiers, and motorized users—overlays this habitat, primarily on provincial Crown land but also on private land accessible to the public. </w:t>
      </w:r>
    </w:p>
    <w:p w14:paraId="2618DCBF" w14:textId="77777777" w:rsidR="00365D66" w:rsidRPr="00090466" w:rsidRDefault="00365D66" w:rsidP="00993F27">
      <w:pPr>
        <w:pStyle w:val="p1"/>
        <w:spacing w:line="480" w:lineRule="auto"/>
      </w:pPr>
    </w:p>
    <w:p w14:paraId="043EEB19" w14:textId="32E5781B" w:rsidR="00365D66" w:rsidRPr="00090466" w:rsidRDefault="00365D66" w:rsidP="00993F27">
      <w:pPr>
        <w:pStyle w:val="p1"/>
        <w:spacing w:line="480" w:lineRule="auto"/>
        <w:rPr>
          <w:i/>
          <w:iCs/>
        </w:rPr>
      </w:pPr>
      <w:r w:rsidRPr="00090466">
        <w:rPr>
          <w:i/>
          <w:iCs/>
        </w:rPr>
        <w:t>Camera Traps</w:t>
      </w:r>
    </w:p>
    <w:p w14:paraId="3A348051" w14:textId="4EB780EC" w:rsidR="00B31BDF" w:rsidRPr="00090466" w:rsidRDefault="00365D66" w:rsidP="00993F27">
      <w:pPr>
        <w:pStyle w:val="p1"/>
        <w:spacing w:line="480" w:lineRule="auto"/>
      </w:pPr>
      <w:r w:rsidRPr="00090466">
        <w:t xml:space="preserve">We deployed remote cameras (Reconyx Hyperfire 2) throughout the recreational </w:t>
      </w:r>
      <w:r w:rsidR="00E66371" w:rsidRPr="00090466">
        <w:t xml:space="preserve">(Rec) </w:t>
      </w:r>
      <w:r w:rsidRPr="00090466">
        <w:t>trail network on Mount Fernie and Mount Proctor</w:t>
      </w:r>
      <w:r w:rsidR="00E91E1E" w:rsidRPr="00090466">
        <w:t xml:space="preserve"> </w:t>
      </w:r>
      <w:r w:rsidR="00635041" w:rsidRPr="00090466">
        <w:t>(</w:t>
      </w:r>
      <w:r w:rsidR="003E5C96" w:rsidRPr="00090466">
        <w:t xml:space="preserve">hereafter </w:t>
      </w:r>
      <w:r w:rsidR="00635041" w:rsidRPr="00090466">
        <w:t>collectively called Mount Fernie</w:t>
      </w:r>
      <w:r w:rsidR="003E5C96" w:rsidRPr="00090466">
        <w:t xml:space="preserve"> trail network</w:t>
      </w:r>
      <w:r w:rsidR="00635041" w:rsidRPr="00090466">
        <w:t xml:space="preserve">) </w:t>
      </w:r>
      <w:r w:rsidR="00E91E1E" w:rsidRPr="00090466">
        <w:t>(</w:t>
      </w:r>
      <w:r w:rsidR="00E91E1E" w:rsidRPr="00090466">
        <w:fldChar w:fldCharType="begin"/>
      </w:r>
      <w:r w:rsidR="00E91E1E" w:rsidRPr="00090466">
        <w:instrText xml:space="preserve"> REF _Ref203463327 \h </w:instrText>
      </w:r>
      <w:r w:rsidR="00910A3D" w:rsidRPr="00090466">
        <w:instrText xml:space="preserve"> \* MERGEFORMAT </w:instrText>
      </w:r>
      <w:r w:rsidR="00E91E1E" w:rsidRPr="00090466">
        <w:fldChar w:fldCharType="separate"/>
      </w:r>
      <w:ins w:id="162" w:author="Clayton Lamb" w:date="2025-11-24T13:16:00Z" w16du:dateUtc="2025-11-24T20:16:00Z">
        <w:r w:rsidR="008C661B" w:rsidRPr="00090466">
          <w:t xml:space="preserve">Figure </w:t>
        </w:r>
        <w:r w:rsidR="008C661B" w:rsidRPr="00090466">
          <w:rPr>
            <w:noProof/>
          </w:rPr>
          <w:t>1</w:t>
        </w:r>
      </w:ins>
      <w:del w:id="163" w:author="Clayton Lamb" w:date="2025-11-24T13:16:00Z" w16du:dateUtc="2025-11-24T20:16:00Z">
        <w:r w:rsidR="003E5C96" w:rsidRPr="00090466" w:rsidDel="008C661B">
          <w:delText xml:space="preserve">Figure </w:delText>
        </w:r>
        <w:r w:rsidR="003E5C96" w:rsidRPr="00090466" w:rsidDel="008C661B">
          <w:rPr>
            <w:noProof/>
          </w:rPr>
          <w:delText>1</w:delText>
        </w:r>
      </w:del>
      <w:r w:rsidR="00E91E1E" w:rsidRPr="00090466">
        <w:fldChar w:fldCharType="end"/>
      </w:r>
      <w:r w:rsidR="00E91E1E" w:rsidRPr="00090466">
        <w:t>)</w:t>
      </w:r>
      <w:r w:rsidRPr="00090466">
        <w:t xml:space="preserve">. Cameras were set on a tree 1.5 meters above the ground and 6-10 meters from the trail. Any vegetation that would interfere with detection on the trail was removed each </w:t>
      </w:r>
      <w:r w:rsidRPr="00090466">
        <w:lastRenderedPageBreak/>
        <w:t>year</w:t>
      </w:r>
      <w:r w:rsidR="00697A79" w:rsidRPr="00090466">
        <w:t xml:space="preserve"> in the spring or summer.</w:t>
      </w:r>
      <w:ins w:id="164" w:author="Clayton Lamb" w:date="2025-11-24T11:38:00Z" w16du:dateUtc="2025-11-24T18:38:00Z">
        <w:r w:rsidR="009B741B" w:rsidRPr="00090466">
          <w:t xml:space="preserve"> </w:t>
        </w:r>
      </w:ins>
      <w:ins w:id="165" w:author="Clayton Lamb" w:date="2025-11-24T11:40:00Z" w16du:dateUtc="2025-11-24T18:40:00Z">
        <w:r w:rsidR="009B741B" w:rsidRPr="00090466">
          <w:t>We sought to keep cameras &gt;150 m apart to reduce spatial autocorrelation.</w:t>
        </w:r>
      </w:ins>
    </w:p>
    <w:p w14:paraId="11CBE2B7" w14:textId="783E455A" w:rsidR="00B31BDF" w:rsidRPr="00090466" w:rsidRDefault="00365D66" w:rsidP="00993F27">
      <w:pPr>
        <w:pStyle w:val="p1"/>
        <w:spacing w:line="480" w:lineRule="auto"/>
        <w:ind w:firstLine="720"/>
      </w:pPr>
      <w:r w:rsidRPr="00090466">
        <w:t>We monitored human and wildlife use on t</w:t>
      </w:r>
      <w:r w:rsidR="00932FE9" w:rsidRPr="00090466">
        <w:t xml:space="preserve">wo </w:t>
      </w:r>
      <w:r w:rsidRPr="00090466">
        <w:t xml:space="preserve">types of trails, 1) single </w:t>
      </w:r>
      <w:r w:rsidR="00932FE9" w:rsidRPr="00090466">
        <w:t>and double track</w:t>
      </w:r>
      <w:r w:rsidRPr="00090466">
        <w:t xml:space="preserve"> bike and hiking trails</w:t>
      </w:r>
      <w:r w:rsidR="00C50D70" w:rsidRPr="00090466">
        <w:t xml:space="preserve"> (</w:t>
      </w:r>
      <w:r w:rsidR="00635041" w:rsidRPr="00090466">
        <w:t xml:space="preserve">together called </w:t>
      </w:r>
      <w:r w:rsidR="00F93F01" w:rsidRPr="00090466">
        <w:t>Recreation trails</w:t>
      </w:r>
      <w:r w:rsidR="00E66371" w:rsidRPr="00090466">
        <w:t xml:space="preserve">, </w:t>
      </w:r>
      <w:r w:rsidR="00C50D70" w:rsidRPr="00090466">
        <w:t xml:space="preserve">n=18) </w:t>
      </w:r>
      <w:r w:rsidR="00BB41C4" w:rsidRPr="00090466">
        <w:t>,</w:t>
      </w:r>
      <w:r w:rsidR="00932FE9" w:rsidRPr="00090466">
        <w:t xml:space="preserve"> </w:t>
      </w:r>
      <w:r w:rsidRPr="00090466">
        <w:t xml:space="preserve">and </w:t>
      </w:r>
      <w:r w:rsidR="00932FE9" w:rsidRPr="00090466">
        <w:t>2</w:t>
      </w:r>
      <w:r w:rsidRPr="00090466">
        <w:t>) adjacent wildlife trails within 500 meters of trails</w:t>
      </w:r>
      <w:r w:rsidR="00C50D70" w:rsidRPr="00090466">
        <w:t xml:space="preserve"> (n=10)</w:t>
      </w:r>
      <w:r w:rsidRPr="00090466">
        <w:t>.</w:t>
      </w:r>
      <w:r w:rsidR="00FE394A" w:rsidRPr="00090466">
        <w:t xml:space="preserve"> Cameras were </w:t>
      </w:r>
      <w:r w:rsidR="00932FE9" w:rsidRPr="00090466">
        <w:t>programmed</w:t>
      </w:r>
      <w:r w:rsidR="00FE394A" w:rsidRPr="00090466">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090466">
        <w:t xml:space="preserve"> </w:t>
      </w:r>
      <w:r w:rsidR="00FE394A" w:rsidRPr="00090466">
        <w:t xml:space="preserve">in its’ view. A timelapse photo was set to be taken at 12:00 pm daily to denote the period the camera was operating. </w:t>
      </w:r>
      <w:r w:rsidRPr="00090466">
        <w:t xml:space="preserve">The cameras were checked 2-10 times a year and were present year-round from May 2021- November 2024. </w:t>
      </w:r>
    </w:p>
    <w:p w14:paraId="19FB847F" w14:textId="13E18D0E" w:rsidR="000E3921" w:rsidRPr="00090466" w:rsidRDefault="00365D66" w:rsidP="009300FB">
      <w:pPr>
        <w:pStyle w:val="p1"/>
        <w:spacing w:line="480" w:lineRule="auto"/>
        <w:ind w:firstLine="720"/>
      </w:pPr>
      <w:r w:rsidRPr="00090466">
        <w:t>We uploaded images to WildTrax</w:t>
      </w:r>
      <w:r w:rsidR="006A3F34" w:rsidRPr="00090466">
        <w:t xml:space="preserve"> (https://wildtrax.ca/)</w:t>
      </w:r>
      <w:r w:rsidRPr="00090466">
        <w:t xml:space="preserve">, a cloud-based camera trap data management platform. </w:t>
      </w:r>
      <w:ins w:id="166" w:author="Clayton Lamb" w:date="2025-11-24T12:53:00Z" w16du:dateUtc="2025-11-24T19:53:00Z">
        <w:r w:rsidR="009300FB" w:rsidRPr="00090466">
          <w:t xml:space="preserve">The MegaDetector software </w:t>
        </w:r>
        <w:r w:rsidR="009300FB" w:rsidRPr="00090466">
          <w:fldChar w:fldCharType="begin"/>
        </w:r>
        <w:r w:rsidR="009300FB" w:rsidRPr="00090466">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9300FB" w:rsidRPr="00090466">
          <w:fldChar w:fldCharType="separate"/>
        </w:r>
        <w:r w:rsidR="009300FB" w:rsidRPr="00090466">
          <w:rPr>
            <w:noProof/>
          </w:rPr>
          <w:t>(Beery et al. 2019)</w:t>
        </w:r>
        <w:r w:rsidR="009300FB" w:rsidRPr="00090466">
          <w:fldChar w:fldCharType="end"/>
        </w:r>
      </w:ins>
      <w:ins w:id="167" w:author="Clayton Lamb" w:date="2025-11-24T12:54:00Z" w16du:dateUtc="2025-11-24T19:54:00Z">
        <w:r w:rsidR="009300FB" w:rsidRPr="00090466">
          <w:t xml:space="preserve"> </w:t>
        </w:r>
      </w:ins>
      <w:ins w:id="168" w:author="Clayton Lamb" w:date="2025-11-24T12:53:00Z" w16du:dateUtc="2025-11-24T19:53:00Z">
        <w:r w:rsidR="009300FB" w:rsidRPr="00090466">
          <w:t>is automatically run within WildTrax to flag images containing animals, humans, or vehicles, and to remove high-likelihood empty images, thereby increasing the efficiency of downstream processing</w:t>
        </w:r>
      </w:ins>
      <w:ins w:id="169" w:author="Clayton Lamb" w:date="2025-11-24T12:54:00Z" w16du:dateUtc="2025-11-24T19:54:00Z">
        <w:r w:rsidR="009300FB" w:rsidRPr="00090466">
          <w:t xml:space="preserve"> </w:t>
        </w:r>
        <w:r w:rsidR="009300FB" w:rsidRPr="00090466">
          <w:fldChar w:fldCharType="begin"/>
        </w:r>
        <w:r w:rsidR="009300FB" w:rsidRPr="00090466">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9300FB" w:rsidRPr="00090466">
          <w:fldChar w:fldCharType="separate"/>
        </w:r>
        <w:r w:rsidR="009300FB" w:rsidRPr="00090466">
          <w:rPr>
            <w:noProof/>
          </w:rPr>
          <w:t>(Fennell et al. 2022)</w:t>
        </w:r>
        <w:r w:rsidR="009300FB" w:rsidRPr="00090466">
          <w:fldChar w:fldCharType="end"/>
        </w:r>
      </w:ins>
      <w:del w:id="170" w:author="Clayton Lamb" w:date="2025-11-24T12:54:00Z" w16du:dateUtc="2025-11-24T19:54:00Z">
        <w:r w:rsidRPr="00090466" w:rsidDel="009300FB">
          <w:delText>The MegaDetector software</w:delText>
        </w:r>
        <w:r w:rsidR="006A3F34" w:rsidRPr="00090466" w:rsidDel="009300FB">
          <w:delText xml:space="preserve"> </w:delText>
        </w:r>
      </w:del>
      <w:del w:id="171" w:author="Clayton Lamb" w:date="2025-11-24T12:53:00Z" w16du:dateUtc="2025-11-24T19:53:00Z">
        <w:r w:rsidR="006A3F34" w:rsidRPr="00090466" w:rsidDel="009300FB">
          <w:fldChar w:fldCharType="begin"/>
        </w:r>
        <w:r w:rsidR="006A3F34" w:rsidRPr="00090466" w:rsidDel="009300FB">
          <w:del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delInstrText>
        </w:r>
        <w:r w:rsidR="006A3F34" w:rsidRPr="00090466" w:rsidDel="009300FB">
          <w:fldChar w:fldCharType="separate"/>
        </w:r>
        <w:r w:rsidR="006A3F34" w:rsidRPr="00090466" w:rsidDel="009300FB">
          <w:rPr>
            <w:noProof/>
          </w:rPr>
          <w:delText>(Beery et al. 2019)</w:delText>
        </w:r>
        <w:r w:rsidR="006A3F34" w:rsidRPr="00090466" w:rsidDel="009300FB">
          <w:fldChar w:fldCharType="end"/>
        </w:r>
      </w:del>
      <w:del w:id="172" w:author="Clayton Lamb" w:date="2025-11-24T12:54:00Z" w16du:dateUtc="2025-11-24T19:54:00Z">
        <w:r w:rsidRPr="00090466" w:rsidDel="009300FB">
          <w:delText xml:space="preserve"> is automatically run within WildTrax to remove high likelihood empty photos</w:delText>
        </w:r>
      </w:del>
      <w:del w:id="173" w:author="Clayton Lamb" w:date="2025-11-24T12:52:00Z" w16du:dateUtc="2025-11-24T19:52:00Z">
        <w:r w:rsidR="00FE394A" w:rsidRPr="00090466" w:rsidDel="009300FB">
          <w:delText xml:space="preserve"> as well as </w:delText>
        </w:r>
      </w:del>
      <w:del w:id="174" w:author="Clayton Lamb" w:date="2025-11-24T12:53:00Z" w16du:dateUtc="2025-11-24T19:53:00Z">
        <w:r w:rsidR="00FE394A" w:rsidRPr="00090466" w:rsidDel="009300FB">
          <w:delText>humans and vehicles</w:delText>
        </w:r>
      </w:del>
      <w:del w:id="175" w:author="Clayton Lamb" w:date="2025-11-24T12:54:00Z" w16du:dateUtc="2025-11-24T19:54:00Z">
        <w:r w:rsidR="006A3F34" w:rsidRPr="00090466" w:rsidDel="009300FB">
          <w:delText xml:space="preserve">, increasing the efficiency of downstream image processing </w:delText>
        </w:r>
        <w:r w:rsidR="006A3F34" w:rsidRPr="00090466" w:rsidDel="009300FB">
          <w:fldChar w:fldCharType="begin"/>
        </w:r>
        <w:r w:rsidR="006A3F34" w:rsidRPr="00090466" w:rsidDel="009300FB">
          <w:del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delInstrText>
        </w:r>
        <w:r w:rsidR="006A3F34" w:rsidRPr="00090466" w:rsidDel="009300FB">
          <w:fldChar w:fldCharType="separate"/>
        </w:r>
        <w:r w:rsidR="006A3F34" w:rsidRPr="00090466" w:rsidDel="009300FB">
          <w:rPr>
            <w:noProof/>
          </w:rPr>
          <w:delText>(Fennell et al. 2022)</w:delText>
        </w:r>
        <w:r w:rsidR="006A3F34" w:rsidRPr="00090466" w:rsidDel="009300FB">
          <w:fldChar w:fldCharType="end"/>
        </w:r>
      </w:del>
      <w:r w:rsidR="00FE394A" w:rsidRPr="00090466">
        <w:t xml:space="preserve">. A team of image taggers from the Alberta Biodiversity Monitoring </w:t>
      </w:r>
      <w:r w:rsidR="00D847F6" w:rsidRPr="00090466">
        <w:t>Institute</w:t>
      </w:r>
      <w:r w:rsidR="00FE394A" w:rsidRPr="00090466">
        <w:t xml:space="preserve"> manually verified species tags in each image and classified images without species tags from the MegaDetector.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090466">
        <w:t>human (typically a hiker or runner)</w:t>
      </w:r>
      <w:r w:rsidR="00FE394A" w:rsidRPr="00090466">
        <w:t>.</w:t>
      </w:r>
      <w:r w:rsidR="00724F37" w:rsidRPr="00090466">
        <w:t xml:space="preserve"> </w:t>
      </w:r>
      <w:r w:rsidR="00932FE9" w:rsidRPr="00090466">
        <w:t>Initially we classified domestic dogs along with hikers and bikers on the trails</w:t>
      </w:r>
      <w:r w:rsidR="006A3F34" w:rsidRPr="00090466">
        <w:t xml:space="preserve">. Dogs were present at high </w:t>
      </w:r>
      <w:r w:rsidR="003E5C96" w:rsidRPr="00090466">
        <w:t>rates,</w:t>
      </w:r>
      <w:r w:rsidR="006A3F34" w:rsidRPr="00090466">
        <w:t xml:space="preserve"> and we didn’t expect that there would</w:t>
      </w:r>
      <w:r w:rsidR="00932FE9" w:rsidRPr="00090466">
        <w:t xml:space="preserve"> </w:t>
      </w:r>
      <w:r w:rsidR="006A3F34" w:rsidRPr="00090466">
        <w:t xml:space="preserve">be sufficient variation in dog absence or presence with recreationists to assess dog </w:t>
      </w:r>
      <w:r w:rsidR="006A3F34" w:rsidRPr="00090466">
        <w:lastRenderedPageBreak/>
        <w:t xml:space="preserve">effects, thus </w:t>
      </w:r>
      <w:r w:rsidR="00E65128" w:rsidRPr="00090466">
        <w:t>we stopped tagging dogs in 2022</w:t>
      </w:r>
      <w:r w:rsidR="006A3F34" w:rsidRPr="00090466">
        <w:t xml:space="preserve"> to reduce costs and</w:t>
      </w:r>
      <w:r w:rsidR="00E65128" w:rsidRPr="00090466">
        <w:t xml:space="preserve"> do not conduct any analyses on domestic dogs.</w:t>
      </w:r>
      <w:r w:rsidR="003E5C96" w:rsidRPr="00090466">
        <w:t xml:space="preserve"> Off leash dogs were common.</w:t>
      </w:r>
    </w:p>
    <w:p w14:paraId="6BDCF4CB" w14:textId="7492225D" w:rsidR="006E1F22" w:rsidRPr="00090466" w:rsidRDefault="006E1F22" w:rsidP="00993F27">
      <w:pPr>
        <w:pStyle w:val="p1"/>
        <w:spacing w:line="480" w:lineRule="auto"/>
        <w:ind w:firstLine="720"/>
      </w:pPr>
      <w:r w:rsidRPr="00090466">
        <w:t xml:space="preserve">In addition to the camera traps specifically deployed for this project, we also used cameras from neighbouring projects </w:t>
      </w:r>
      <w:r w:rsidR="00A0132D" w:rsidRPr="00090466">
        <w:t>near</w:t>
      </w:r>
      <w:r w:rsidRPr="00090466">
        <w:t xml:space="preserve"> Fernie</w:t>
      </w:r>
      <w:r w:rsidR="00C02E28" w:rsidRPr="00090466">
        <w:t xml:space="preserve"> to gain a broader landscape perspective</w:t>
      </w:r>
      <w:r w:rsidR="00E91E1E" w:rsidRPr="00090466">
        <w:t xml:space="preserve"> (</w:t>
      </w:r>
      <w:r w:rsidR="00E91E1E" w:rsidRPr="00090466">
        <w:fldChar w:fldCharType="begin"/>
      </w:r>
      <w:r w:rsidR="00E91E1E" w:rsidRPr="00090466">
        <w:instrText xml:space="preserve"> REF _Ref203463327 \h </w:instrText>
      </w:r>
      <w:r w:rsidR="00910A3D" w:rsidRPr="00090466">
        <w:instrText xml:space="preserve"> \* MERGEFORMAT </w:instrText>
      </w:r>
      <w:r w:rsidR="00E91E1E" w:rsidRPr="00090466">
        <w:fldChar w:fldCharType="separate"/>
      </w:r>
      <w:ins w:id="176" w:author="Clayton Lamb" w:date="2025-11-24T13:16:00Z" w16du:dateUtc="2025-11-24T20:16:00Z">
        <w:r w:rsidR="008C661B" w:rsidRPr="00090466">
          <w:t xml:space="preserve">Figure </w:t>
        </w:r>
        <w:r w:rsidR="008C661B" w:rsidRPr="00090466">
          <w:rPr>
            <w:noProof/>
          </w:rPr>
          <w:t>1</w:t>
        </w:r>
      </w:ins>
      <w:del w:id="177" w:author="Clayton Lamb" w:date="2025-11-24T13:16:00Z" w16du:dateUtc="2025-11-24T20:16:00Z">
        <w:r w:rsidR="003E5C96" w:rsidRPr="00090466" w:rsidDel="008C661B">
          <w:delText xml:space="preserve">Figure </w:delText>
        </w:r>
        <w:r w:rsidR="003E5C96" w:rsidRPr="00090466" w:rsidDel="008C661B">
          <w:rPr>
            <w:noProof/>
          </w:rPr>
          <w:delText>1</w:delText>
        </w:r>
      </w:del>
      <w:r w:rsidR="00E91E1E" w:rsidRPr="00090466">
        <w:fldChar w:fldCharType="end"/>
      </w:r>
      <w:r w:rsidR="00E91E1E" w:rsidRPr="00090466">
        <w:t>)</w:t>
      </w:r>
      <w:r w:rsidRPr="00090466">
        <w:t>. These cameras were dispersed through the Elk and adjacent river valleys</w:t>
      </w:r>
      <w:r w:rsidR="00AD49B0" w:rsidRPr="00090466">
        <w:t xml:space="preserve"> as well as high elevation areas</w:t>
      </w:r>
      <w:r w:rsidRPr="00090466">
        <w:t xml:space="preserve">. </w:t>
      </w:r>
      <w:r w:rsidR="00AC2A88" w:rsidRPr="00090466">
        <w:t xml:space="preserve">While these cameras were deployed on a variety of trail types, we only used the cameras deployed on wildlife trails. </w:t>
      </w:r>
      <w:r w:rsidR="00A0132D" w:rsidRPr="00090466">
        <w:t xml:space="preserve">We broke these landscape-level cameras into two groups. The </w:t>
      </w:r>
      <w:r w:rsidR="00697A79" w:rsidRPr="00090466">
        <w:t>“</w:t>
      </w:r>
      <w:r w:rsidR="00A0132D" w:rsidRPr="00090466">
        <w:t>landscape-valley</w:t>
      </w:r>
      <w:r w:rsidR="00697A79" w:rsidRPr="00090466">
        <w:t>”</w:t>
      </w:r>
      <w:r w:rsidR="00A0132D" w:rsidRPr="00090466">
        <w:t xml:space="preserve"> group was within 25 km of Fernie and in similar habitats to the Fernie recreation cameras</w:t>
      </w:r>
      <w:r w:rsidR="00C50D70" w:rsidRPr="00090466">
        <w:t xml:space="preserve"> (n=21)</w:t>
      </w:r>
      <w:r w:rsidR="00AD49B0" w:rsidRPr="00090466">
        <w:t>, which were typically Interior Cedar Hemlock or Montane Spruce zones</w:t>
      </w:r>
      <w:r w:rsidR="00A0132D" w:rsidRPr="00090466">
        <w:t>. The landscape-valley cameras were in area</w:t>
      </w:r>
      <w:r w:rsidR="00AD49B0" w:rsidRPr="00090466">
        <w:t>s</w:t>
      </w:r>
      <w:r w:rsidR="00A0132D" w:rsidRPr="00090466">
        <w:t xml:space="preserve"> that</w:t>
      </w:r>
      <w:r w:rsidRPr="00090466">
        <w:t xml:space="preserve"> also had highways, railways, towns, and resource roads but less recreational use than the Fernie trail network and thus provided a comparison with insight into the additive effect of the trail network on </w:t>
      </w:r>
      <w:r w:rsidR="00AD49B0" w:rsidRPr="00090466">
        <w:t xml:space="preserve">wildlife </w:t>
      </w:r>
      <w:r w:rsidRPr="00090466">
        <w:t>detections</w:t>
      </w:r>
      <w:r w:rsidR="00AD49B0" w:rsidRPr="00090466">
        <w:t xml:space="preserve"> and behaviour</w:t>
      </w:r>
      <w:r w:rsidRPr="00090466">
        <w:t xml:space="preserve">. </w:t>
      </w:r>
      <w:r w:rsidR="00A0132D" w:rsidRPr="00090466">
        <w:t xml:space="preserve">The second group, </w:t>
      </w:r>
      <w:r w:rsidR="003E5C96" w:rsidRPr="00090466">
        <w:t>“</w:t>
      </w:r>
      <w:r w:rsidR="00A0132D" w:rsidRPr="00090466">
        <w:t>landscape-remote</w:t>
      </w:r>
      <w:r w:rsidR="003E5C96" w:rsidRPr="00090466">
        <w:t>”</w:t>
      </w:r>
      <w:r w:rsidR="00A0132D" w:rsidRPr="00090466">
        <w:t>, were in more re</w:t>
      </w:r>
      <w:r w:rsidR="00AD49B0" w:rsidRPr="00090466">
        <w:t>mo</w:t>
      </w:r>
      <w:r w:rsidR="00A0132D" w:rsidRPr="00090466">
        <w:t>te and higher elevation habitats than the Fernie trail network</w:t>
      </w:r>
      <w:r w:rsidR="00C50D70" w:rsidRPr="00090466">
        <w:t xml:space="preserve"> (n=17)</w:t>
      </w:r>
      <w:r w:rsidR="00A0132D" w:rsidRPr="00090466">
        <w:t>. Because the habitat of the landscape-remote cameras was not as comparable with the Ferni</w:t>
      </w:r>
      <w:r w:rsidR="005151AC" w:rsidRPr="00090466">
        <w:t>e</w:t>
      </w:r>
      <w:r w:rsidR="00A0132D" w:rsidRPr="00090466">
        <w:t xml:space="preserve"> trail network we used these cameras for temporal</w:t>
      </w:r>
      <w:r w:rsidR="00B66BF2" w:rsidRPr="00090466">
        <w:t xml:space="preserve"> (diel)</w:t>
      </w:r>
      <w:r w:rsidR="00A0132D" w:rsidRPr="00090466">
        <w:t xml:space="preserve"> comparisons only but not </w:t>
      </w:r>
      <w:r w:rsidR="00AD49B0" w:rsidRPr="00090466">
        <w:t>intensity of use</w:t>
      </w:r>
      <w:r w:rsidR="003E5C96" w:rsidRPr="00090466">
        <w:t xml:space="preserve">. </w:t>
      </w:r>
      <w:r w:rsidRPr="00090466">
        <w:t xml:space="preserve">All cameras were </w:t>
      </w:r>
      <w:ins w:id="178" w:author="Clayton Lamb" w:date="2025-11-24T11:48:00Z" w16du:dateUtc="2025-11-24T18:48:00Z">
        <w:r w:rsidR="00E239A6" w:rsidRPr="00090466">
          <w:t>the same brand (</w:t>
        </w:r>
      </w:ins>
      <w:r w:rsidRPr="00090466">
        <w:t>Reconyx</w:t>
      </w:r>
      <w:ins w:id="179" w:author="Clayton Lamb" w:date="2025-11-24T11:48:00Z" w16du:dateUtc="2025-11-24T18:48:00Z">
        <w:r w:rsidR="00E239A6" w:rsidRPr="00090466">
          <w:t>)</w:t>
        </w:r>
      </w:ins>
      <w:r w:rsidRPr="00090466">
        <w:t xml:space="preserve">, although a variety of </w:t>
      </w:r>
      <w:r w:rsidR="00C50D70" w:rsidRPr="00090466">
        <w:t xml:space="preserve">Reconyx </w:t>
      </w:r>
      <w:r w:rsidRPr="00090466">
        <w:t xml:space="preserve">models were used (HP2X, </w:t>
      </w:r>
      <w:r w:rsidR="00392FE2" w:rsidRPr="00090466">
        <w:t>H</w:t>
      </w:r>
      <w:r w:rsidRPr="00090466">
        <w:t xml:space="preserve">yperfire </w:t>
      </w:r>
      <w:r w:rsidR="00C50D70" w:rsidRPr="00090466">
        <w:t>PC600-900</w:t>
      </w:r>
      <w:r w:rsidRPr="00090466">
        <w:t>).</w:t>
      </w:r>
      <w:r w:rsidR="005151AC" w:rsidRPr="00090466">
        <w:t xml:space="preserve"> </w:t>
      </w:r>
      <w:r w:rsidR="00697A79" w:rsidRPr="00090466">
        <w:t xml:space="preserve">We included the camera model in our models to account for detectability differences. </w:t>
      </w:r>
      <w:r w:rsidR="005151AC" w:rsidRPr="00090466">
        <w:t>Deta</w:t>
      </w:r>
      <w:r w:rsidR="00697A79" w:rsidRPr="00090466">
        <w:t>i</w:t>
      </w:r>
      <w:r w:rsidR="005151AC" w:rsidRPr="00090466">
        <w:t xml:space="preserve">ls on these landscape-level camera projects can be found in the following publications </w:t>
      </w:r>
      <w:r w:rsidR="00160602" w:rsidRPr="00090466">
        <w:fldChar w:fldCharType="begin"/>
      </w:r>
      <w:r w:rsidR="00C22299" w:rsidRPr="00090466">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090466">
        <w:fldChar w:fldCharType="separate"/>
      </w:r>
      <w:r w:rsidR="00C22299" w:rsidRPr="00090466">
        <w:rPr>
          <w:noProof/>
        </w:rPr>
        <w:t>(Granados et al. 2023, Lamb 2025a, 2025b, Lamb et al. 2025)</w:t>
      </w:r>
      <w:r w:rsidR="00160602" w:rsidRPr="00090466">
        <w:fldChar w:fldCharType="end"/>
      </w:r>
      <w:ins w:id="180" w:author="Clayton Lamb" w:date="2025-11-24T11:49:00Z" w16du:dateUtc="2025-11-24T18:49:00Z">
        <w:r w:rsidR="00E239A6" w:rsidRPr="00090466">
          <w:t>,</w:t>
        </w:r>
      </w:ins>
      <w:del w:id="181" w:author="Clayton Lamb" w:date="2025-11-24T11:49:00Z" w16du:dateUtc="2025-11-24T18:49:00Z">
        <w:r w:rsidR="00697A79" w:rsidRPr="00090466" w:rsidDel="00E239A6">
          <w:delText>,</w:delText>
        </w:r>
      </w:del>
      <w:r w:rsidR="00697A79" w:rsidRPr="00090466">
        <w:t xml:space="preserve"> </w:t>
      </w:r>
      <w:ins w:id="182" w:author="Clayton Lamb" w:date="2025-11-24T11:49:00Z" w16du:dateUtc="2025-11-24T18:49:00Z">
        <w:r w:rsidR="00E239A6" w:rsidRPr="00090466">
          <w:t>(</w:t>
        </w:r>
      </w:ins>
      <w:r w:rsidR="00E65128" w:rsidRPr="00090466">
        <w:fldChar w:fldCharType="begin"/>
      </w:r>
      <w:r w:rsidR="00E65128" w:rsidRPr="00090466">
        <w:instrText xml:space="preserve"> REF _Ref203463327 \h </w:instrText>
      </w:r>
      <w:r w:rsidR="004B743D" w:rsidRPr="00090466">
        <w:instrText xml:space="preserve"> \* MERGEFORMAT </w:instrText>
      </w:r>
      <w:r w:rsidR="00E65128" w:rsidRPr="00090466">
        <w:fldChar w:fldCharType="separate"/>
      </w:r>
      <w:ins w:id="183" w:author="Clayton Lamb" w:date="2025-11-24T13:16:00Z" w16du:dateUtc="2025-11-24T20:16:00Z">
        <w:r w:rsidR="008C661B" w:rsidRPr="00090466">
          <w:t xml:space="preserve">Figure </w:t>
        </w:r>
        <w:r w:rsidR="008C661B" w:rsidRPr="00090466">
          <w:rPr>
            <w:noProof/>
          </w:rPr>
          <w:t>1</w:t>
        </w:r>
      </w:ins>
      <w:del w:id="184" w:author="Clayton Lamb" w:date="2025-11-24T13:16:00Z" w16du:dateUtc="2025-11-24T20:16:00Z">
        <w:r w:rsidR="003E5C96" w:rsidRPr="00090466" w:rsidDel="008C661B">
          <w:delText xml:space="preserve">Figure </w:delText>
        </w:r>
        <w:r w:rsidR="003E5C96" w:rsidRPr="00090466" w:rsidDel="008C661B">
          <w:rPr>
            <w:noProof/>
          </w:rPr>
          <w:delText>1</w:delText>
        </w:r>
      </w:del>
      <w:r w:rsidR="00E65128" w:rsidRPr="00090466">
        <w:fldChar w:fldCharType="end"/>
      </w:r>
      <w:r w:rsidR="005151AC" w:rsidRPr="00090466">
        <w:t>).</w:t>
      </w:r>
    </w:p>
    <w:p w14:paraId="3B1208E0" w14:textId="77777777" w:rsidR="00FE394A" w:rsidRPr="00090466" w:rsidRDefault="00FE394A" w:rsidP="00993F27">
      <w:pPr>
        <w:pStyle w:val="p1"/>
        <w:spacing w:line="480" w:lineRule="auto"/>
      </w:pPr>
    </w:p>
    <w:p w14:paraId="06BF03D9" w14:textId="250D6070" w:rsidR="00FE394A" w:rsidRPr="00090466" w:rsidRDefault="00FE394A" w:rsidP="00993F27">
      <w:pPr>
        <w:pStyle w:val="p1"/>
        <w:spacing w:line="480" w:lineRule="auto"/>
        <w:rPr>
          <w:i/>
          <w:iCs/>
        </w:rPr>
      </w:pPr>
      <w:r w:rsidRPr="00090466">
        <w:rPr>
          <w:i/>
          <w:iCs/>
        </w:rPr>
        <w:t>Camera Statistical Analysis</w:t>
      </w:r>
    </w:p>
    <w:p w14:paraId="039DA853" w14:textId="337DB3CC" w:rsidR="000E3921" w:rsidRPr="00090466" w:rsidRDefault="000E3921" w:rsidP="00AD49B0">
      <w:pPr>
        <w:spacing w:line="480" w:lineRule="auto"/>
        <w:rPr>
          <w:color w:val="0E0E0E"/>
        </w:rPr>
      </w:pPr>
      <w:r w:rsidRPr="00090466">
        <w:lastRenderedPageBreak/>
        <w:t xml:space="preserve">From the classified images, we created several datasets for the following analyses. </w:t>
      </w:r>
      <w:r w:rsidR="00AD49B0" w:rsidRPr="00090466">
        <w:rPr>
          <w:color w:val="0E0E0E"/>
        </w:rPr>
        <w:t xml:space="preserve">We subset the camera data to the period between May 1 and October 31 each year to focus on the snow-free season, when wildlife were consistently present across the landscape. This period also corresponded with peak non-motorized recreational activity </w:t>
      </w:r>
      <w:r w:rsidR="0060768A" w:rsidRPr="00090466">
        <w:rPr>
          <w:color w:val="0E0E0E"/>
        </w:rPr>
        <w:t>on the Fernie trail network</w:t>
      </w:r>
      <w:r w:rsidR="00AD49B0" w:rsidRPr="00090466">
        <w:rPr>
          <w:i/>
          <w:iCs/>
          <w:color w:val="0E0E0E"/>
        </w:rPr>
        <w:t>.</w:t>
      </w:r>
      <w:r w:rsidRPr="00090466">
        <w:t xml:space="preserve"> During the winter months many migratory ungulates left the area</w:t>
      </w:r>
      <w:r w:rsidR="00697A79" w:rsidRPr="00090466">
        <w:t xml:space="preserve"> and bears were hibernating</w:t>
      </w:r>
      <w:r w:rsidR="00AD49B0" w:rsidRPr="00090466">
        <w:t xml:space="preserve"> </w:t>
      </w:r>
      <w:r w:rsidR="00AD49B0" w:rsidRPr="00090466">
        <w:fldChar w:fldCharType="begin"/>
      </w:r>
      <w:r w:rsidR="00AD49B0" w:rsidRPr="00090466">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sidRPr="00090466">
        <w:fldChar w:fldCharType="separate"/>
      </w:r>
      <w:r w:rsidR="00AD49B0" w:rsidRPr="00090466">
        <w:rPr>
          <w:noProof/>
        </w:rPr>
        <w:t>(Lamb et al. 2022, Poole et al. 2024)</w:t>
      </w:r>
      <w:r w:rsidR="00AD49B0" w:rsidRPr="00090466">
        <w:fldChar w:fldCharType="end"/>
      </w:r>
      <w:r w:rsidR="00697A79" w:rsidRPr="00090466">
        <w:t>. R</w:t>
      </w:r>
      <w:r w:rsidRPr="00090466">
        <w:t>ecreation</w:t>
      </w:r>
      <w:r w:rsidR="00697A79" w:rsidRPr="00090466">
        <w:t xml:space="preserve"> use was low in winter </w:t>
      </w:r>
      <w:r w:rsidRPr="00090466">
        <w:t>on most trails except those groomed for winter biking</w:t>
      </w:r>
      <w:r w:rsidR="005B5D0C" w:rsidRPr="00090466">
        <w:t xml:space="preserve">, walking, or </w:t>
      </w:r>
      <w:r w:rsidRPr="00090466">
        <w:t>cross-country skiing.</w:t>
      </w:r>
      <w:r w:rsidR="007D1C26" w:rsidRPr="00090466">
        <w:t xml:space="preserve"> </w:t>
      </w:r>
      <w:r w:rsidR="00D010A5" w:rsidRPr="00090466">
        <w:t>We considered an alpha level of 0.10 for statistical analys</w:t>
      </w:r>
      <w:ins w:id="185" w:author="Clayton Lamb" w:date="2025-11-24T11:50:00Z" w16du:dateUtc="2025-11-24T18:50:00Z">
        <w:r w:rsidR="00E239A6" w:rsidRPr="00090466">
          <w:t>e</w:t>
        </w:r>
      </w:ins>
      <w:del w:id="186" w:author="Clayton Lamb" w:date="2025-11-24T11:50:00Z" w16du:dateUtc="2025-11-24T18:50:00Z">
        <w:r w:rsidR="00D010A5" w:rsidRPr="00090466" w:rsidDel="00E239A6">
          <w:delText>i</w:delText>
        </w:r>
      </w:del>
      <w:r w:rsidR="00D010A5" w:rsidRPr="00090466">
        <w:t xml:space="preserve">s of the camera </w:t>
      </w:r>
      <w:ins w:id="187" w:author="Clayton Lamb" w:date="2025-11-24T11:50:00Z" w16du:dateUtc="2025-11-24T18:50:00Z">
        <w:r w:rsidR="00E239A6" w:rsidRPr="00090466">
          <w:t xml:space="preserve">data </w:t>
        </w:r>
      </w:ins>
      <w:r w:rsidR="00D010A5" w:rsidRPr="00090466">
        <w:t>due to small sample sizes.</w:t>
      </w:r>
    </w:p>
    <w:p w14:paraId="67C43CA3" w14:textId="29B18438" w:rsidR="00EB559D" w:rsidRPr="00090466" w:rsidRDefault="00116A8A">
      <w:pPr>
        <w:spacing w:line="480" w:lineRule="auto"/>
        <w:rPr>
          <w:ins w:id="188" w:author="Clayton Lamb" w:date="2025-11-28T11:54:00Z" w16du:dateUtc="2025-11-28T18:54:00Z"/>
          <w:color w:val="0E0E0E"/>
          <w:sz w:val="21"/>
          <w:szCs w:val="21"/>
          <w:rPrChange w:id="189" w:author="Clayton Lamb" w:date="2025-11-28T13:58:00Z" w16du:dateUtc="2025-11-28T20:58:00Z">
            <w:rPr>
              <w:ins w:id="190" w:author="Clayton Lamb" w:date="2025-11-28T11:54:00Z" w16du:dateUtc="2025-11-28T18:54:00Z"/>
              <w:rFonts w:ascii=".AppleSystemUIFont" w:hAnsi=".AppleSystemUIFont"/>
              <w:color w:val="0E0E0E"/>
              <w:sz w:val="21"/>
              <w:szCs w:val="21"/>
            </w:rPr>
          </w:rPrChange>
        </w:rPr>
        <w:pPrChange w:id="191" w:author="Clayton Lamb" w:date="2025-11-28T11:55:00Z" w16du:dateUtc="2025-11-28T18:55:00Z">
          <w:pPr/>
        </w:pPrChange>
      </w:pPr>
      <w:r w:rsidRPr="00090466">
        <w:rPr>
          <w:i/>
          <w:iCs/>
        </w:rPr>
        <w:t>Intensity of use</w:t>
      </w:r>
      <w:r w:rsidRPr="00090466">
        <w:t>—</w:t>
      </w:r>
      <w:r w:rsidR="00724F37" w:rsidRPr="00090466">
        <w:t>W</w:t>
      </w:r>
      <w:r w:rsidR="00433A51" w:rsidRPr="00090466">
        <w:t>e generated a detection dataset by collapsing consecutive photos of the same species into single detection events if separated by less than</w:t>
      </w:r>
      <w:r w:rsidR="005151AC" w:rsidRPr="00090466">
        <w:t xml:space="preserve"> ten minutes</w:t>
      </w:r>
      <w:r w:rsidR="00433A51" w:rsidRPr="00090466">
        <w:t xml:space="preserve">. </w:t>
      </w:r>
      <w:r w:rsidR="005151AC" w:rsidRPr="00090466">
        <w:t xml:space="preserve">This approach likely underestimates the true number of recreationists detected as many individuals or groups may pass in </w:t>
      </w:r>
      <w:r w:rsidR="00D847F6" w:rsidRPr="00090466">
        <w:t>10-minute</w:t>
      </w:r>
      <w:r w:rsidR="005151AC" w:rsidRPr="00090466">
        <w:t xml:space="preserve"> </w:t>
      </w:r>
      <w:r w:rsidR="0060768A" w:rsidRPr="00090466">
        <w:t>window but aligns with the tagging protocol of the landscape-level cameras allowing for comparison among projects</w:t>
      </w:r>
      <w:r w:rsidR="005151AC" w:rsidRPr="00090466">
        <w:t xml:space="preserve">. </w:t>
      </w:r>
      <w:r w:rsidR="00433A51" w:rsidRPr="00090466">
        <w:t xml:space="preserve">These </w:t>
      </w:r>
      <w:r w:rsidR="00014239" w:rsidRPr="00090466">
        <w:t>detections</w:t>
      </w:r>
      <w:r w:rsidR="00433A51" w:rsidRPr="00090466">
        <w:t xml:space="preserve"> were compiled for each species at each camer</w:t>
      </w:r>
      <w:r w:rsidR="00BB727E" w:rsidRPr="00090466">
        <w:t xml:space="preserve">a. We assessed how average monthly detection rates varied by </w:t>
      </w:r>
      <w:r w:rsidR="0060768A" w:rsidRPr="00090466">
        <w:t>location</w:t>
      </w:r>
      <w:r w:rsidR="00635041" w:rsidRPr="00090466">
        <w:t xml:space="preserve"> </w:t>
      </w:r>
      <w:r w:rsidR="00464FE2" w:rsidRPr="00090466">
        <w:t>(</w:t>
      </w:r>
      <w:r w:rsidR="00F93F01" w:rsidRPr="00090466">
        <w:t>Recreation trails</w:t>
      </w:r>
      <w:r w:rsidR="00BB727E" w:rsidRPr="00090466">
        <w:t xml:space="preserve"> and wildlife trails in the Fernie trail network and the Landscape-valley cameras outside the Fernie trail network) using generalized linear mixed models.</w:t>
      </w:r>
      <w:ins w:id="192" w:author="Clayton Lamb" w:date="2025-11-24T12:56:00Z" w16du:dateUtc="2025-11-24T19:56:00Z">
        <w:r w:rsidR="009300FB" w:rsidRPr="00090466">
          <w:t xml:space="preserve"> We fit these models using the glmmTMB package in R</w:t>
        </w:r>
      </w:ins>
      <w:ins w:id="193" w:author="Clayton Lamb" w:date="2025-11-24T12:59:00Z" w16du:dateUtc="2025-11-24T19:59:00Z">
        <w:r w:rsidR="009300FB" w:rsidRPr="00090466">
          <w:t xml:space="preserve"> </w:t>
        </w:r>
      </w:ins>
      <w:r w:rsidR="009300FB" w:rsidRPr="00090466">
        <w:fldChar w:fldCharType="begin"/>
      </w:r>
      <w:r w:rsidR="009300FB" w:rsidRPr="00090466">
        <w:instrText xml:space="preserve"> ADDIN ZOTERO_ITEM CSL_CITATION {"citationID":"d2nDQWhO","properties":{"formattedCitation":"(Brooks et al. 2017)","plainCitation":"(Brooks et al. 2017)","noteIndex":0},"citationItems":[{"id":1320,"uris":["http://zotero.org/users/6749014/items/CFLBTT7H"],"itemData":{"id":1320,"type":"article-journal","container-title":"The R Journal","ISSN":"2073-4859","issue":"2","language":"en","page":"378-400","source":"journal.r-project.org","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9300FB" w:rsidRPr="00090466">
        <w:fldChar w:fldCharType="separate"/>
      </w:r>
      <w:r w:rsidR="009300FB" w:rsidRPr="00090466">
        <w:rPr>
          <w:noProof/>
        </w:rPr>
        <w:t>(Brooks et al. 2017)</w:t>
      </w:r>
      <w:r w:rsidR="009300FB" w:rsidRPr="00090466">
        <w:fldChar w:fldCharType="end"/>
      </w:r>
      <w:ins w:id="194" w:author="Clayton Lamb" w:date="2025-11-24T12:59:00Z" w16du:dateUtc="2025-11-24T19:59:00Z">
        <w:r w:rsidR="009300FB" w:rsidRPr="00090466">
          <w:t>.</w:t>
        </w:r>
      </w:ins>
      <w:del w:id="195" w:author="Clayton Lamb" w:date="2025-11-24T12:59:00Z" w16du:dateUtc="2025-11-24T19:59:00Z">
        <w:r w:rsidR="009300FB" w:rsidRPr="00090466" w:rsidDel="009300FB">
          <w:fldChar w:fldCharType="begin"/>
        </w:r>
        <w:r w:rsidR="009300FB" w:rsidRPr="00090466" w:rsidDel="009300FB">
          <w:delInstrText xml:space="preserve"> ADDIN ZOTERO_TEMP </w:delInstrText>
        </w:r>
        <w:r w:rsidR="009300FB" w:rsidRPr="00090466" w:rsidDel="009300FB">
          <w:fldChar w:fldCharType="separate"/>
        </w:r>
        <w:r w:rsidR="009300FB" w:rsidRPr="00090466" w:rsidDel="009300FB">
          <w:rPr>
            <w:noProof/>
          </w:rPr>
          <w:delText>{Citation}</w:delText>
        </w:r>
        <w:r w:rsidR="009300FB" w:rsidRPr="00090466" w:rsidDel="009300FB">
          <w:fldChar w:fldCharType="end"/>
        </w:r>
      </w:del>
      <w:ins w:id="196" w:author="Clayton Lamb" w:date="2025-11-24T12:56:00Z" w16du:dateUtc="2025-11-24T19:56:00Z">
        <w:r w:rsidR="009300FB" w:rsidRPr="00090466">
          <w:t xml:space="preserve"> </w:t>
        </w:r>
      </w:ins>
      <w:del w:id="197" w:author="Clayton Lamb" w:date="2025-11-24T14:38:00Z" w16du:dateUtc="2025-11-24T21:38:00Z">
        <w:r w:rsidR="00BB727E" w:rsidRPr="00090466" w:rsidDel="00340A60">
          <w:delText xml:space="preserve"> </w:delText>
        </w:r>
      </w:del>
      <w:r w:rsidR="00B66BF2" w:rsidRPr="00090466">
        <w:t>To account for the abundance of months with no detections, w</w:t>
      </w:r>
      <w:r w:rsidR="00BB727E" w:rsidRPr="00090466">
        <w:t>e used a hurdle-model approach where we first modelled presence-absence</w:t>
      </w:r>
      <w:r w:rsidR="005630FD" w:rsidRPr="00090466">
        <w:t xml:space="preserve"> using a binomial model with logit link for</w:t>
      </w:r>
      <w:r w:rsidR="00BB727E" w:rsidRPr="00090466">
        <w:t xml:space="preserve"> </w:t>
      </w:r>
      <w:r w:rsidR="005630FD" w:rsidRPr="00090466">
        <w:t xml:space="preserve">each </w:t>
      </w:r>
      <w:r w:rsidR="00BB727E" w:rsidRPr="00090466">
        <w:t>species</w:t>
      </w:r>
      <w:r w:rsidR="005630FD" w:rsidRPr="00090466">
        <w:t xml:space="preserve"> per month</w:t>
      </w:r>
      <w:r w:rsidR="00BB727E" w:rsidRPr="00090466">
        <w:t xml:space="preserve"> and then </w:t>
      </w:r>
      <w:r w:rsidR="005630FD" w:rsidRPr="00090466">
        <w:t xml:space="preserve">a second model </w:t>
      </w:r>
      <w:r w:rsidR="00BB727E" w:rsidRPr="00090466">
        <w:t xml:space="preserve">where animals were detected </w:t>
      </w:r>
      <w:r w:rsidR="0060768A" w:rsidRPr="00090466">
        <w:t>using</w:t>
      </w:r>
      <w:r w:rsidR="005630FD" w:rsidRPr="00090466">
        <w:t xml:space="preserve"> a truncated </w:t>
      </w:r>
      <w:r w:rsidR="0013112C" w:rsidRPr="00090466">
        <w:t>Poisson</w:t>
      </w:r>
      <w:r w:rsidR="005630FD" w:rsidRPr="00090466">
        <w:t xml:space="preserve"> distribution to </w:t>
      </w:r>
      <w:r w:rsidR="00BB727E" w:rsidRPr="00090466">
        <w:t xml:space="preserve">model the </w:t>
      </w:r>
      <w:del w:id="198" w:author="Clayton Lamb" w:date="2025-11-24T17:24:00Z" w16du:dateUtc="2025-11-25T00:24:00Z">
        <w:r w:rsidR="00BB727E" w:rsidRPr="00090466" w:rsidDel="008506EC">
          <w:delText>detection rate</w:delText>
        </w:r>
      </w:del>
      <w:ins w:id="199" w:author="Clayton Lamb" w:date="2025-11-24T17:24:00Z" w16du:dateUtc="2025-11-25T00:24:00Z">
        <w:r w:rsidR="008506EC" w:rsidRPr="00090466">
          <w:t>frequency of detections</w:t>
        </w:r>
      </w:ins>
      <w:del w:id="200" w:author="Clayton Lamb" w:date="2025-11-24T17:25:00Z" w16du:dateUtc="2025-11-25T00:25:00Z">
        <w:r w:rsidR="00BB727E" w:rsidRPr="00090466" w:rsidDel="008506EC">
          <w:delText xml:space="preserve"> (relative abundance)</w:delText>
        </w:r>
      </w:del>
      <w:r w:rsidR="00BB727E" w:rsidRPr="00090466">
        <w:t xml:space="preserve">. </w:t>
      </w:r>
      <w:r w:rsidR="005630FD" w:rsidRPr="00090466">
        <w:t>For each model w</w:t>
      </w:r>
      <w:r w:rsidR="00BB727E" w:rsidRPr="00090466">
        <w:t xml:space="preserve">e included random intercepts for camera model, month, </w:t>
      </w:r>
      <w:r w:rsidR="00B66BF2" w:rsidRPr="00090466">
        <w:t xml:space="preserve">year, </w:t>
      </w:r>
      <w:r w:rsidR="00BB727E" w:rsidRPr="00090466">
        <w:t>and camera ID.</w:t>
      </w:r>
      <w:r w:rsidR="00E65128" w:rsidRPr="00090466">
        <w:t xml:space="preserve"> We also assessed if additional environmental variables were appropriate to include to remove environmental variation between the camera projects that could interfere with our </w:t>
      </w:r>
      <w:r w:rsidR="00E300C3" w:rsidRPr="00090466">
        <w:lastRenderedPageBreak/>
        <w:t>comparisons</w:t>
      </w:r>
      <w:r w:rsidR="00E65128" w:rsidRPr="00090466">
        <w:t xml:space="preserve">. For each species we compared whether inclusion of </w:t>
      </w:r>
      <w:r w:rsidR="00B66BF2" w:rsidRPr="00090466">
        <w:t>indices of habitat productivity (</w:t>
      </w:r>
      <w:r w:rsidR="00E65128" w:rsidRPr="00090466">
        <w:t>annual precipitation or summer enhanced vegetation index</w:t>
      </w:r>
      <w:r w:rsidR="00B66BF2" w:rsidRPr="00090466">
        <w:t>)</w:t>
      </w:r>
      <w:r w:rsidR="00E65128" w:rsidRPr="00090466">
        <w:t xml:space="preserve"> improved the fit of data to the model via </w:t>
      </w:r>
      <w:r w:rsidR="0060768A" w:rsidRPr="00090466">
        <w:t>Akaikes Information Criteria (</w:t>
      </w:r>
      <w:r w:rsidR="00E65128" w:rsidRPr="00090466">
        <w:t>AIC</w:t>
      </w:r>
      <w:r w:rsidR="0060768A" w:rsidRPr="00090466">
        <w:t xml:space="preserve">, </w:t>
      </w:r>
      <w:r w:rsidR="0060768A" w:rsidRPr="00090466">
        <w:fldChar w:fldCharType="begin"/>
      </w:r>
      <w:r w:rsidR="006E1667" w:rsidRPr="00090466">
        <w:instrText xml:space="preserve"> ADDIN ZOTERO_ITEM CSL_CITATION {"citationID":"3wNbTQ8K","properties":{"formattedCitation":"(Akaike 1973)","plainCitation":"(Akaike 1973)","dontUpdate":true,"noteIndex":0},"citationItems":[{"id":6385,"uris":["http://zotero.org/users/6749014/items/H4GQZLCB"],"itemData":{"id":6385,"type":"paper-conference","event-place":"Budapest, Hungary","event-title":"2nd international symposium on information theory","publisher-place":"Budapest, Hungary","title":"Information theory and an extension of the maximum likelihood principle","author":[{"family":"Akaike","given":"H"}],"issued":{"date-parts":[["1973"]]}}}],"schema":"https://github.com/citation-style-language/schema/raw/master/csl-citation.json"} </w:instrText>
      </w:r>
      <w:r w:rsidR="0060768A" w:rsidRPr="00090466">
        <w:fldChar w:fldCharType="separate"/>
      </w:r>
      <w:r w:rsidR="0060768A" w:rsidRPr="00090466">
        <w:rPr>
          <w:noProof/>
        </w:rPr>
        <w:t>Akaike (1973)</w:t>
      </w:r>
      <w:r w:rsidR="0060768A" w:rsidRPr="00090466">
        <w:fldChar w:fldCharType="end"/>
      </w:r>
      <w:r w:rsidR="0060768A" w:rsidRPr="00090466">
        <w:t xml:space="preserve">) </w:t>
      </w:r>
      <w:r w:rsidR="00E65128" w:rsidRPr="00090466">
        <w:t xml:space="preserve">. In cases where these covariates improved model </w:t>
      </w:r>
      <w:r w:rsidR="0013112C" w:rsidRPr="00090466">
        <w:t>fit,</w:t>
      </w:r>
      <w:r w:rsidR="00E65128" w:rsidRPr="00090466">
        <w:t xml:space="preserve"> we included the covariates in their final model</w:t>
      </w:r>
      <w:del w:id="201" w:author="Clayton Lamb" w:date="2025-11-24T12:00:00Z" w16du:dateUtc="2025-11-24T19:00:00Z">
        <w:r w:rsidR="00E65128" w:rsidRPr="00090466" w:rsidDel="00A06C95">
          <w:delText xml:space="preserve"> models</w:delText>
        </w:r>
      </w:del>
      <w:r w:rsidR="00E65128" w:rsidRPr="00090466">
        <w:t>.</w:t>
      </w:r>
      <w:ins w:id="202" w:author="Clayton Lamb" w:date="2025-11-24T14:38:00Z" w16du:dateUtc="2025-11-24T21:38:00Z">
        <w:r w:rsidR="00340A60" w:rsidRPr="00090466">
          <w:t xml:space="preserve"> </w:t>
        </w:r>
      </w:ins>
      <w:ins w:id="203" w:author="Clayton Lamb" w:date="2025-11-24T14:39:00Z" w16du:dateUtc="2025-11-24T21:39:00Z">
        <w:r w:rsidR="00340A60" w:rsidRPr="00090466">
          <w:t xml:space="preserve">For each species, we evaluated the detection rate model for spatial autocorrelation using Moran’s I in the </w:t>
        </w:r>
        <w:r w:rsidR="00340A60" w:rsidRPr="00090466">
          <w:rPr>
            <w:i/>
            <w:iCs/>
          </w:rPr>
          <w:t>spdep</w:t>
        </w:r>
        <w:r w:rsidR="00340A60" w:rsidRPr="00090466">
          <w:t xml:space="preserve"> package</w:t>
        </w:r>
      </w:ins>
      <w:ins w:id="204" w:author="Clayton Lamb" w:date="2025-11-28T07:24:00Z" w16du:dateUtc="2025-11-28T14:24:00Z">
        <w:r w:rsidR="00C62EC7" w:rsidRPr="00090466">
          <w:t xml:space="preserve"> </w:t>
        </w:r>
      </w:ins>
      <w:r w:rsidR="00C62EC7" w:rsidRPr="00090466">
        <w:fldChar w:fldCharType="begin"/>
      </w:r>
      <w:r w:rsidR="00C62EC7" w:rsidRPr="00090466">
        <w:instrText xml:space="preserve"> ADDIN ZOTERO_ITEM CSL_CITATION {"citationID":"EPqUdn0S","properties":{"formattedCitation":"(Bivand 2022)","plainCitation":"(Bivand 2022)","noteIndex":0},"citationItems":[{"id":6462,"uris":["http://zotero.org/users/6749014/items/7XLSQNQN"],"itemData":{"id":6462,"type":"article-journal","abstract":"The count of open source software packages hosted by the Comprehensive R Archive Network (CRAN) using key spatial data handling packages has now passed 1,000. Providing a comprehensive review of these packages is beyond the scope of an article. Consequently, this review takes the form of a comparative case study, reproducing some of the approach and workflow of a spatial analysis of a data set including almost all the census tracts in the coterminous United States. The case study moves from visualization and the construction of a spatial weights matrix, to exploratory spatial data analysis and spatial regression. For comparison, implementations of the same steps in PySAL and GeoDa are interwoven, and points of convergence and divergence noted and discussed. Conclusions are drawn about the usefulness of open source software, the significance of sharing contributions both in software implementation but also more broadly in reproducible research, and in opportunities for exchanging ideas and solutions with other research domains.","container-title":"Geographical Analysis","DOI":"10.1111/gean.12319","ISSN":"0016-7363, 1538-4632","issue":"3","journalAbbreviation":"Geographical Analysis","language":"en","page":"488-518","source":"DOI.org (Crossref)","title":"R Packages for Analyzing Spatial Data: A Comparative Case Study with Areal Data","title-short":"R Packages for Analyzing Spatial Data","volume":"54","author":[{"family":"Bivand","given":"Roger"}],"issued":{"date-parts":[["2022",7]]}}}],"schema":"https://github.com/citation-style-language/schema/raw/master/csl-citation.json"} </w:instrText>
      </w:r>
      <w:r w:rsidR="00C62EC7" w:rsidRPr="00090466">
        <w:fldChar w:fldCharType="separate"/>
      </w:r>
      <w:r w:rsidR="00C62EC7" w:rsidRPr="00090466">
        <w:rPr>
          <w:noProof/>
        </w:rPr>
        <w:t>(Bivand 2022)</w:t>
      </w:r>
      <w:r w:rsidR="00C62EC7" w:rsidRPr="00090466">
        <w:fldChar w:fldCharType="end"/>
      </w:r>
      <w:ins w:id="205" w:author="Clayton Lamb" w:date="2025-11-24T14:39:00Z" w16du:dateUtc="2025-11-24T21:39:00Z">
        <w:r w:rsidR="00340A60" w:rsidRPr="00090466">
          <w:t xml:space="preserve">, and assessed overdispersion using simulation-based dispersion tests implemented in the </w:t>
        </w:r>
        <w:r w:rsidR="00340A60" w:rsidRPr="00090466">
          <w:rPr>
            <w:i/>
            <w:iCs/>
          </w:rPr>
          <w:t>DHARMa</w:t>
        </w:r>
        <w:r w:rsidR="00340A60" w:rsidRPr="00090466">
          <w:t xml:space="preserve"> package</w:t>
        </w:r>
      </w:ins>
      <w:ins w:id="206" w:author="Clayton Lamb" w:date="2025-11-28T07:25:00Z" w16du:dateUtc="2025-11-28T14:25:00Z">
        <w:r w:rsidR="00C62EC7" w:rsidRPr="00090466">
          <w:t xml:space="preserve"> </w:t>
        </w:r>
      </w:ins>
      <w:r w:rsidR="00C62EC7" w:rsidRPr="00090466">
        <w:fldChar w:fldCharType="begin"/>
      </w:r>
      <w:r w:rsidR="00C62EC7" w:rsidRPr="00090466">
        <w:instrText xml:space="preserve"> ADDIN ZOTERO_ITEM CSL_CITATION {"citationID":"hkQpgC9f","properties":{"formattedCitation":"(Hartig 2024)","plainCitation":"(Hartig 2024)","noteIndex":0},"citationItems":[{"id":6463,"uris":["http://zotero.org/users/6749014/items/K5532U7V"],"itemData":{"id":6463,"type":"book","note":"DOI: 10.32614/CRAN.package.DHARMa","title":"DHARMa: Residual Diagnostics for Hierarchical (Multi-Level / Mixed) Regression Models","URL":"https://CRAN.R-project.org/package=DHARMa","author":[{"family":"Hartig","given":"Florian"}],"issued":{"date-parts":[["2024"]]}}}],"schema":"https://github.com/citation-style-language/schema/raw/master/csl-citation.json"} </w:instrText>
      </w:r>
      <w:r w:rsidR="00C62EC7" w:rsidRPr="00090466">
        <w:fldChar w:fldCharType="separate"/>
      </w:r>
      <w:r w:rsidR="00C62EC7" w:rsidRPr="00090466">
        <w:rPr>
          <w:noProof/>
        </w:rPr>
        <w:t>(Hartig 2024)</w:t>
      </w:r>
      <w:r w:rsidR="00C62EC7" w:rsidRPr="00090466">
        <w:fldChar w:fldCharType="end"/>
      </w:r>
      <w:ins w:id="207" w:author="Clayton Lamb" w:date="2025-11-24T14:39:00Z" w16du:dateUtc="2025-11-24T21:39:00Z">
        <w:r w:rsidR="00340A60" w:rsidRPr="00090466">
          <w:t>.</w:t>
        </w:r>
      </w:ins>
      <w:ins w:id="208" w:author="Clayton Lamb" w:date="2025-11-28T11:54:00Z" w16du:dateUtc="2025-11-28T18:54:00Z">
        <w:r w:rsidR="00EB559D" w:rsidRPr="00090466">
          <w:t xml:space="preserve"> </w:t>
        </w:r>
        <w:r w:rsidR="00EB559D" w:rsidRPr="00090466">
          <w:rPr>
            <w:color w:val="0E0E0E"/>
            <w:rPrChange w:id="209" w:author="Clayton Lamb" w:date="2025-11-28T13:58:00Z" w16du:dateUtc="2025-11-28T20:58:00Z">
              <w:rPr>
                <w:rFonts w:ascii=".AppleSystemUIFont" w:hAnsi=".AppleSystemUIFont"/>
                <w:color w:val="0E0E0E"/>
                <w:sz w:val="21"/>
                <w:szCs w:val="21"/>
              </w:rPr>
            </w:rPrChange>
          </w:rPr>
          <w:t xml:space="preserve">To visualize expected monthly detection rates, we generated predictions for a </w:t>
        </w:r>
        <w:r w:rsidR="00EB559D" w:rsidRPr="00090466">
          <w:rPr>
            <w:rFonts w:hint="eastAsia"/>
            <w:color w:val="0E0E0E"/>
            <w:rPrChange w:id="210" w:author="Clayton Lamb" w:date="2025-11-28T13:58:00Z" w16du:dateUtc="2025-11-28T20:58:00Z">
              <w:rPr>
                <w:rFonts w:ascii=".AppleSystemUIFont" w:hAnsi=".AppleSystemUIFont" w:hint="eastAsia"/>
                <w:color w:val="0E0E0E"/>
                <w:sz w:val="21"/>
                <w:szCs w:val="21"/>
              </w:rPr>
            </w:rPrChange>
          </w:rPr>
          <w:t>‘</w:t>
        </w:r>
        <w:r w:rsidR="00EB559D" w:rsidRPr="00090466">
          <w:rPr>
            <w:color w:val="0E0E0E"/>
            <w:rPrChange w:id="211" w:author="Clayton Lamb" w:date="2025-11-28T13:58:00Z" w16du:dateUtc="2025-11-28T20:58:00Z">
              <w:rPr>
                <w:rFonts w:ascii=".AppleSystemUIFont" w:hAnsi=".AppleSystemUIFont"/>
                <w:color w:val="0E0E0E"/>
                <w:sz w:val="21"/>
                <w:szCs w:val="21"/>
              </w:rPr>
            </w:rPrChange>
          </w:rPr>
          <w:t>typical</w:t>
        </w:r>
        <w:r w:rsidR="00EB559D" w:rsidRPr="00090466">
          <w:rPr>
            <w:rFonts w:hint="eastAsia"/>
            <w:color w:val="0E0E0E"/>
            <w:rPrChange w:id="212" w:author="Clayton Lamb" w:date="2025-11-28T13:58:00Z" w16du:dateUtc="2025-11-28T20:58:00Z">
              <w:rPr>
                <w:rFonts w:ascii=".AppleSystemUIFont" w:hAnsi=".AppleSystemUIFont" w:hint="eastAsia"/>
                <w:color w:val="0E0E0E"/>
                <w:sz w:val="21"/>
                <w:szCs w:val="21"/>
              </w:rPr>
            </w:rPrChange>
          </w:rPr>
          <w:t>’</w:t>
        </w:r>
        <w:r w:rsidR="00EB559D" w:rsidRPr="00090466">
          <w:rPr>
            <w:color w:val="0E0E0E"/>
            <w:rPrChange w:id="213" w:author="Clayton Lamb" w:date="2025-11-28T13:58:00Z" w16du:dateUtc="2025-11-28T20:58:00Z">
              <w:rPr>
                <w:rFonts w:ascii=".AppleSystemUIFont" w:hAnsi=".AppleSystemUIFont"/>
                <w:color w:val="0E0E0E"/>
                <w:sz w:val="21"/>
                <w:szCs w:val="21"/>
              </w:rPr>
            </w:rPrChange>
          </w:rPr>
          <w:t xml:space="preserve"> camera-month (HP2X model, July 2024, 30 trap-nights) at average environmental covariate values. Because the same random-effects combination was used for all trail types, comparisons among trail types reflect fixed-effect differences rather than specific site </w:t>
        </w:r>
      </w:ins>
      <w:ins w:id="214" w:author="Clayton Lamb" w:date="2025-11-28T11:55:00Z" w16du:dateUtc="2025-11-28T18:55:00Z">
        <w:r w:rsidR="00EB559D" w:rsidRPr="00090466">
          <w:rPr>
            <w:color w:val="0E0E0E"/>
            <w:rPrChange w:id="215" w:author="Clayton Lamb" w:date="2025-11-28T13:58:00Z" w16du:dateUtc="2025-11-28T20:58:00Z">
              <w:rPr>
                <w:rFonts w:ascii=".AppleSystemUIFont" w:hAnsi=".AppleSystemUIFont"/>
                <w:color w:val="0E0E0E"/>
                <w:sz w:val="21"/>
                <w:szCs w:val="21"/>
              </w:rPr>
            </w:rPrChange>
          </w:rPr>
          <w:t>conditions.</w:t>
        </w:r>
      </w:ins>
    </w:p>
    <w:p w14:paraId="44FC151F" w14:textId="6E572EED" w:rsidR="005630FD" w:rsidRPr="00090466" w:rsidRDefault="005630FD" w:rsidP="00340A60">
      <w:pPr>
        <w:pStyle w:val="p1"/>
        <w:spacing w:line="480" w:lineRule="auto"/>
      </w:pPr>
    </w:p>
    <w:p w14:paraId="5FE32543" w14:textId="5C99B0E9" w:rsidR="00724F37" w:rsidRPr="00090466" w:rsidRDefault="00B66BF2" w:rsidP="00993F27">
      <w:pPr>
        <w:pStyle w:val="p1"/>
        <w:spacing w:line="480" w:lineRule="auto"/>
        <w:ind w:firstLine="720"/>
      </w:pPr>
      <w:r w:rsidRPr="00090466">
        <w:t>W</w:t>
      </w:r>
      <w:r w:rsidR="00C02E28" w:rsidRPr="00090466">
        <w:t xml:space="preserve">ithin the Fernie trail </w:t>
      </w:r>
      <w:r w:rsidRPr="00090466">
        <w:t>network,</w:t>
      </w:r>
      <w:r w:rsidR="00C02E28" w:rsidRPr="00090466">
        <w:t xml:space="preserve"> </w:t>
      </w:r>
      <w:r w:rsidRPr="00090466">
        <w:t>we</w:t>
      </w:r>
      <w:r w:rsidR="00C02E28" w:rsidRPr="00090466">
        <w:t xml:space="preserve"> </w:t>
      </w:r>
      <w:ins w:id="216" w:author="Clayton Lamb" w:date="2025-11-24T14:33:00Z" w16du:dateUtc="2025-11-24T21:33:00Z">
        <w:r w:rsidR="00340A60" w:rsidRPr="00090466">
          <w:t xml:space="preserve">used the camera data to </w:t>
        </w:r>
      </w:ins>
      <w:r w:rsidR="00C02E28" w:rsidRPr="00090466">
        <w:t>asses</w:t>
      </w:r>
      <w:ins w:id="217" w:author="Clayton Lamb" w:date="2025-11-24T14:33:00Z" w16du:dateUtc="2025-11-24T21:33:00Z">
        <w:r w:rsidR="00340A60" w:rsidRPr="00090466">
          <w:t>s</w:t>
        </w:r>
      </w:ins>
      <w:del w:id="218" w:author="Clayton Lamb" w:date="2025-11-24T14:33:00Z" w16du:dateUtc="2025-11-24T21:33:00Z">
        <w:r w:rsidR="00C02E28" w:rsidRPr="00090466" w:rsidDel="00340A60">
          <w:delText>s</w:delText>
        </w:r>
        <w:r w:rsidRPr="00090466" w:rsidDel="00340A60">
          <w:delText>ed</w:delText>
        </w:r>
      </w:del>
      <w:r w:rsidR="00C02E28" w:rsidRPr="00090466">
        <w:t xml:space="preserve"> </w:t>
      </w:r>
      <w:r w:rsidR="005630FD" w:rsidRPr="00090466">
        <w:t>how wildlife detection rates were</w:t>
      </w:r>
      <w:r w:rsidR="00C02E28" w:rsidRPr="00090466">
        <w:t xml:space="preserve"> influence</w:t>
      </w:r>
      <w:r w:rsidR="005630FD" w:rsidRPr="00090466">
        <w:t>d by</w:t>
      </w:r>
      <w:r w:rsidR="00C02E28" w:rsidRPr="00090466">
        <w:t xml:space="preserve"> the </w:t>
      </w:r>
      <w:del w:id="219" w:author="Clayton Lamb" w:date="2025-11-24T14:34:00Z" w16du:dateUtc="2025-11-24T21:34:00Z">
        <w:r w:rsidR="00C02E28" w:rsidRPr="00090466" w:rsidDel="00340A60">
          <w:delText>number of recreational</w:delText>
        </w:r>
      </w:del>
      <w:ins w:id="220" w:author="Clayton Lamb" w:date="2025-11-24T14:34:00Z" w16du:dateUtc="2025-11-24T21:34:00Z">
        <w:r w:rsidR="00340A60" w:rsidRPr="00090466">
          <w:t>detection rate of recreational</w:t>
        </w:r>
      </w:ins>
      <w:r w:rsidR="00C02E28" w:rsidRPr="00090466">
        <w:t xml:space="preserve"> user</w:t>
      </w:r>
      <w:r w:rsidR="005630FD" w:rsidRPr="00090466">
        <w:t xml:space="preserve">s on the </w:t>
      </w:r>
      <w:r w:rsidRPr="00090466">
        <w:t xml:space="preserve">recreation </w:t>
      </w:r>
      <w:r w:rsidR="005630FD" w:rsidRPr="00090466">
        <w:t>trails</w:t>
      </w:r>
      <w:r w:rsidR="00C02E28" w:rsidRPr="00090466">
        <w:t>.</w:t>
      </w:r>
      <w:r w:rsidR="005630FD" w:rsidRPr="00090466">
        <w:t xml:space="preserve"> </w:t>
      </w:r>
      <w:r w:rsidRPr="00090466">
        <w:t xml:space="preserve">We conducted this analysis at a weekly interval to detect finer-scale responses of wildlife to changing recreation pressure. </w:t>
      </w:r>
      <w:r w:rsidR="005630FD" w:rsidRPr="00090466">
        <w:t xml:space="preserve">To account </w:t>
      </w:r>
      <w:r w:rsidR="0060768A" w:rsidRPr="00090466">
        <w:t xml:space="preserve">for finer </w:t>
      </w:r>
      <w:r w:rsidR="005630FD" w:rsidRPr="00090466">
        <w:t xml:space="preserve">differences between </w:t>
      </w:r>
      <w:r w:rsidRPr="00090466">
        <w:t>trail locations</w:t>
      </w:r>
      <w:r w:rsidR="005630FD" w:rsidRPr="00090466">
        <w:t xml:space="preserve"> we included measures of canopy cover, slope,</w:t>
      </w:r>
      <w:r w:rsidR="00E65128" w:rsidRPr="00090466">
        <w:t xml:space="preserve"> </w:t>
      </w:r>
      <w:r w:rsidRPr="00090466">
        <w:t xml:space="preserve">summer </w:t>
      </w:r>
      <w:r w:rsidR="00E65128" w:rsidRPr="00090466">
        <w:t>enhanced vegetation index,</w:t>
      </w:r>
      <w:r w:rsidR="005630FD" w:rsidRPr="00090466">
        <w:t xml:space="preserve"> and distance to </w:t>
      </w:r>
      <w:r w:rsidR="0060768A" w:rsidRPr="00090466">
        <w:t xml:space="preserve">a </w:t>
      </w:r>
      <w:r w:rsidR="005630FD" w:rsidRPr="00090466">
        <w:t xml:space="preserve">building for each camera. We used the hurdle model structure as above to model presence and then </w:t>
      </w:r>
      <w:del w:id="221" w:author="Clayton Lamb" w:date="2025-11-24T17:25:00Z" w16du:dateUtc="2025-11-25T00:25:00Z">
        <w:r w:rsidR="005630FD" w:rsidRPr="00090466" w:rsidDel="008506EC">
          <w:delText>relative abundance</w:delText>
        </w:r>
      </w:del>
      <w:ins w:id="222" w:author="Clayton Lamb" w:date="2025-11-24T17:25:00Z" w16du:dateUtc="2025-11-25T00:25:00Z">
        <w:r w:rsidR="008506EC" w:rsidRPr="00090466">
          <w:t>detection frequency</w:t>
        </w:r>
      </w:ins>
      <w:r w:rsidR="005630FD" w:rsidRPr="00090466">
        <w:t xml:space="preserve"> based on the number of recreational users on the trails. We included random effects for week of the year, year, and camera ID. No random effect for camera model was included because the cameras were all the same model in this analysis.</w:t>
      </w:r>
    </w:p>
    <w:p w14:paraId="006EA95B" w14:textId="1898ECA7" w:rsidR="00A06C95" w:rsidRPr="00090466" w:rsidRDefault="00724F37">
      <w:pPr>
        <w:pStyle w:val="p1"/>
        <w:spacing w:line="480" w:lineRule="auto"/>
        <w:rPr>
          <w:ins w:id="223" w:author="Clayton Lamb" w:date="2025-11-24T12:02:00Z" w16du:dateUtc="2025-11-24T19:02:00Z"/>
        </w:rPr>
        <w:pPrChange w:id="224" w:author="Clayton Lamb" w:date="2025-11-24T12:02:00Z" w16du:dateUtc="2025-11-24T19:02:00Z">
          <w:pPr>
            <w:pStyle w:val="p1"/>
          </w:pPr>
        </w:pPrChange>
      </w:pPr>
      <w:r w:rsidRPr="00090466">
        <w:rPr>
          <w:i/>
          <w:iCs/>
        </w:rPr>
        <w:lastRenderedPageBreak/>
        <w:t>Diel patterns–</w:t>
      </w:r>
      <w:r w:rsidR="00433A51" w:rsidRPr="00090466">
        <w:t xml:space="preserve">In addition to </w:t>
      </w:r>
      <w:r w:rsidR="00464FE2" w:rsidRPr="00090466">
        <w:t>comparing detection rates across space</w:t>
      </w:r>
      <w:r w:rsidR="00433A51" w:rsidRPr="00090466">
        <w:t>, we analyzed temporal variation</w:t>
      </w:r>
      <w:r w:rsidR="00116A8A" w:rsidRPr="00090466">
        <w:t xml:space="preserve"> in response to</w:t>
      </w:r>
      <w:r w:rsidR="00433A51" w:rsidRPr="00090466">
        <w:t xml:space="preserve"> human recreation by summarizing daily </w:t>
      </w:r>
      <w:r w:rsidR="00116A8A" w:rsidRPr="00090466">
        <w:t>diel overlap</w:t>
      </w:r>
      <w:r w:rsidR="005630FD" w:rsidRPr="00090466">
        <w:t xml:space="preserve"> between people and wildlife</w:t>
      </w:r>
      <w:r w:rsidR="00116A8A" w:rsidRPr="00090466">
        <w:t xml:space="preserve"> </w:t>
      </w:r>
      <w:r w:rsidR="00433A51" w:rsidRPr="00090466">
        <w:t xml:space="preserve">across trail types. </w:t>
      </w:r>
      <w:r w:rsidR="00116A8A" w:rsidRPr="00090466">
        <w:t>W</w:t>
      </w:r>
      <w:r w:rsidR="00433A51" w:rsidRPr="00090466">
        <w:t xml:space="preserve">e assessed diel </w:t>
      </w:r>
      <w:r w:rsidR="00AC2A88" w:rsidRPr="00090466">
        <w:t xml:space="preserve">patterns </w:t>
      </w:r>
      <w:r w:rsidR="00433A51" w:rsidRPr="00090466">
        <w:t>using detection histograms and calculated coefficients of temporal overlap (Δ) to quantify behavioral displacement</w:t>
      </w:r>
      <w:r w:rsidR="005630FD" w:rsidRPr="00090466">
        <w:t xml:space="preserve"> of wildlife</w:t>
      </w:r>
      <w:r w:rsidR="00464FE2" w:rsidRPr="00090466">
        <w:t xml:space="preserve"> </w:t>
      </w:r>
      <w:r w:rsidR="005630FD" w:rsidRPr="00090466">
        <w:t>from people on recreation trails</w:t>
      </w:r>
      <w:r w:rsidR="00464FE2" w:rsidRPr="00090466">
        <w:t xml:space="preserve">, adjacent wildlife trails, and the </w:t>
      </w:r>
      <w:r w:rsidR="00AC2A88" w:rsidRPr="00090466">
        <w:t xml:space="preserve">wildlife trails across the </w:t>
      </w:r>
      <w:r w:rsidR="005630FD" w:rsidRPr="00090466">
        <w:t>broader</w:t>
      </w:r>
      <w:r w:rsidR="00464FE2" w:rsidRPr="00090466">
        <w:t xml:space="preserve"> landscape</w:t>
      </w:r>
      <w:r w:rsidR="00433A51" w:rsidRPr="00090466">
        <w:t>.</w:t>
      </w:r>
      <w:ins w:id="225" w:author="Clayton Lamb" w:date="2025-11-24T12:02:00Z" w16du:dateUtc="2025-11-24T19:02:00Z">
        <w:r w:rsidR="00A06C95" w:rsidRPr="00090466">
          <w:t xml:space="preserve"> </w:t>
        </w:r>
      </w:ins>
      <w:del w:id="226" w:author="Clayton Lamb" w:date="2025-11-24T12:02:00Z" w16du:dateUtc="2025-11-24T19:02:00Z">
        <w:r w:rsidR="00433A51" w:rsidRPr="00090466" w:rsidDel="00A06C95">
          <w:delText xml:space="preserve"> </w:delText>
        </w:r>
      </w:del>
      <w:ins w:id="227" w:author="Clayton Lamb" w:date="2025-11-24T12:02:00Z" w16du:dateUtc="2025-11-24T19:02:00Z">
        <w:r w:rsidR="00A06C95" w:rsidRPr="00090466">
          <w:t>Because human detections were concentrated on recreation trails, we used the peak human-use periods on these trails as a reference. We then tested whether wildlife on adjacent wildlife trails or elsewhere in the landscape also reduced their activity during these peak times, despite not experiencing the same level of human pressure.</w:t>
        </w:r>
      </w:ins>
    </w:p>
    <w:p w14:paraId="1A91C2F3" w14:textId="3063C427" w:rsidR="00736F52" w:rsidRPr="00090466" w:rsidRDefault="005630FD" w:rsidP="00993F27">
      <w:pPr>
        <w:pStyle w:val="p1"/>
        <w:spacing w:line="480" w:lineRule="auto"/>
      </w:pPr>
      <w:del w:id="228" w:author="Clayton Lamb" w:date="2025-11-24T12:02:00Z" w16du:dateUtc="2025-11-24T19:02:00Z">
        <w:r w:rsidRPr="00090466" w:rsidDel="00A06C95">
          <w:delText>People were primarily detected on recreational trails and thus we compared the use of wildlife during this period of high human use on the recreation trails to assess if animals not facing this same level of human use still avoid these times or not.</w:delText>
        </w:r>
      </w:del>
    </w:p>
    <w:p w14:paraId="2C6A499E" w14:textId="7B24FEDF" w:rsidR="00555410" w:rsidRPr="00090466" w:rsidDel="00C62EC7" w:rsidRDefault="009911C0" w:rsidP="00993F27">
      <w:pPr>
        <w:pStyle w:val="p1"/>
        <w:spacing w:line="480" w:lineRule="auto"/>
        <w:rPr>
          <w:del w:id="229" w:author="Clayton Lamb" w:date="2025-11-28T07:25:00Z" w16du:dateUtc="2025-11-28T14:25:00Z"/>
        </w:rPr>
      </w:pPr>
      <w:r w:rsidRPr="00090466">
        <w:rPr>
          <w:i/>
          <w:iCs/>
        </w:rPr>
        <w:t>Near encounters–</w:t>
      </w:r>
      <w:r w:rsidRPr="00090466">
        <w:t>To quantify how often large mammals were detected soon before or after recreationists, we paired every biker and hiker detection on single-track trails with all detections of black bears, grizzly bears,</w:t>
      </w:r>
      <w:ins w:id="230" w:author="Clayton Lamb" w:date="2025-11-28T07:25:00Z" w16du:dateUtc="2025-11-28T14:25:00Z">
        <w:r w:rsidR="00C62EC7" w:rsidRPr="00090466">
          <w:t xml:space="preserve"> cougars, wolves,</w:t>
        </w:r>
      </w:ins>
      <w:r w:rsidRPr="00090466">
        <w:t xml:space="preserve"> or moose at the same camera. We selected these animals</w:t>
      </w:r>
      <w:r w:rsidR="005B5D0C" w:rsidRPr="00090466">
        <w:t xml:space="preserve"> </w:t>
      </w:r>
      <w:r w:rsidR="00EE727D" w:rsidRPr="00090466">
        <w:t>as</w:t>
      </w:r>
      <w:ins w:id="231" w:author="Clayton Lamb" w:date="2025-11-28T07:25:00Z" w16du:dateUtc="2025-11-28T14:25:00Z">
        <w:r w:rsidR="00C62EC7" w:rsidRPr="00090466">
          <w:t xml:space="preserve"> </w:t>
        </w:r>
      </w:ins>
    </w:p>
    <w:p w14:paraId="4078E711" w14:textId="3CEB3167" w:rsidR="009911C0" w:rsidRPr="00090466" w:rsidRDefault="009911C0" w:rsidP="00993F27">
      <w:pPr>
        <w:pStyle w:val="p1"/>
        <w:spacing w:line="480" w:lineRule="auto"/>
      </w:pPr>
      <w:del w:id="232" w:author="Clayton Lamb" w:date="2025-11-28T07:25:00Z" w16du:dateUtc="2025-11-28T14:25:00Z">
        <w:r w:rsidRPr="00090466" w:rsidDel="00C62EC7">
          <w:delText xml:space="preserve"> </w:delText>
        </w:r>
      </w:del>
      <w:r w:rsidRPr="00090466">
        <w:t xml:space="preserve">they are the primary species that can be dangerous to people and were frequently </w:t>
      </w:r>
      <w:ins w:id="233" w:author="Clayton Lamb" w:date="2025-11-28T07:26:00Z" w16du:dateUtc="2025-11-28T14:26:00Z">
        <w:r w:rsidR="008D7DD2" w:rsidRPr="00090466">
          <w:t xml:space="preserve">or occasionally </w:t>
        </w:r>
      </w:ins>
      <w:r w:rsidRPr="00090466">
        <w:t xml:space="preserve">detected in the trail network. We then kept only the closest-in-time wildlife detection for each species and recreation event. We calculated the time difference in minutes and summarized how often wildlife detections occurred within 30 minutes and within 5 minutes of people. </w:t>
      </w:r>
      <w:del w:id="234" w:author="Clayton Lamb" w:date="2025-11-28T07:26:00Z" w16du:dateUtc="2025-11-28T14:26:00Z">
        <w:r w:rsidRPr="00090466" w:rsidDel="008D7DD2">
          <w:delText>We visualized these “near encounters” by species and recreation type.</w:delText>
        </w:r>
      </w:del>
      <w:ins w:id="235" w:author="Clayton Lamb" w:date="2025-11-28T07:26:00Z" w16du:dateUtc="2025-11-28T14:26:00Z">
        <w:r w:rsidR="008D7DD2" w:rsidRPr="00090466">
          <w:t>We also assessed near encounters with recreationists from the wildlife’s perspective to dete</w:t>
        </w:r>
      </w:ins>
      <w:ins w:id="236" w:author="Clayton Lamb" w:date="2025-11-28T07:27:00Z" w16du:dateUtc="2025-11-28T14:27:00Z">
        <w:r w:rsidR="008D7DD2" w:rsidRPr="00090466">
          <w:t>rmine how often wildlife had near encounters with recreationists.</w:t>
        </w:r>
      </w:ins>
    </w:p>
    <w:p w14:paraId="5A4C3800" w14:textId="77777777" w:rsidR="00365D66" w:rsidRPr="00090466" w:rsidRDefault="00365D66" w:rsidP="00993F27">
      <w:pPr>
        <w:pStyle w:val="p1"/>
        <w:spacing w:line="480" w:lineRule="auto"/>
      </w:pPr>
    </w:p>
    <w:p w14:paraId="2A29532C" w14:textId="6C39D443" w:rsidR="00FE394A" w:rsidRPr="00090466" w:rsidRDefault="00FE394A" w:rsidP="00993F27">
      <w:pPr>
        <w:pStyle w:val="p1"/>
        <w:spacing w:line="480" w:lineRule="auto"/>
        <w:rPr>
          <w:i/>
          <w:iCs/>
        </w:rPr>
      </w:pPr>
      <w:r w:rsidRPr="00090466">
        <w:rPr>
          <w:i/>
          <w:iCs/>
        </w:rPr>
        <w:t>Collared Grizzly Bear</w:t>
      </w:r>
      <w:r w:rsidR="009368CA" w:rsidRPr="00090466">
        <w:rPr>
          <w:i/>
          <w:iCs/>
        </w:rPr>
        <w:t>s</w:t>
      </w:r>
    </w:p>
    <w:p w14:paraId="3415E59C" w14:textId="09D06021" w:rsidR="009368CA" w:rsidRPr="00090466" w:rsidRDefault="009368CA" w:rsidP="00993F27">
      <w:pPr>
        <w:pStyle w:val="p1"/>
        <w:spacing w:line="480" w:lineRule="auto"/>
      </w:pPr>
      <w:r w:rsidRPr="00090466">
        <w:lastRenderedPageBreak/>
        <w:t xml:space="preserve">Grizzly bears were collared throughout the Elk Valley between 2016-2024 as part of a study to assess population demography </w:t>
      </w:r>
      <w:r w:rsidRPr="00090466">
        <w:fldChar w:fldCharType="begin"/>
      </w:r>
      <w:r w:rsidRPr="00090466">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090466">
        <w:fldChar w:fldCharType="separate"/>
      </w:r>
      <w:r w:rsidRPr="00090466">
        <w:rPr>
          <w:noProof/>
        </w:rPr>
        <w:t>(Lamb et al. 2023)</w:t>
      </w:r>
      <w:r w:rsidRPr="00090466">
        <w:fldChar w:fldCharType="end"/>
      </w:r>
      <w:r w:rsidRPr="00090466">
        <w:t xml:space="preserve">. Although </w:t>
      </w:r>
      <w:r w:rsidR="000E3921" w:rsidRPr="00090466">
        <w:t>the study goal was not</w:t>
      </w:r>
      <w:r w:rsidRPr="00090466">
        <w:t xml:space="preserve"> </w:t>
      </w:r>
      <w:r w:rsidR="000E3921" w:rsidRPr="00090466">
        <w:t xml:space="preserve">to </w:t>
      </w:r>
      <w:r w:rsidRPr="00090466">
        <w:t xml:space="preserve">assess recreational impacts on bear behaviour, we are able to leverage these data as part of our multi-lines of inference approach given the abundance of grizzly bear telemetry around Fernie. Full details on the grizzly bear </w:t>
      </w:r>
      <w:r w:rsidR="000E3921" w:rsidRPr="00090466">
        <w:t>capture and handling</w:t>
      </w:r>
      <w:r w:rsidRPr="00090466">
        <w:t xml:space="preserve"> and </w:t>
      </w:r>
      <w:r w:rsidR="000E3921" w:rsidRPr="00090466">
        <w:t xml:space="preserve">relevant </w:t>
      </w:r>
      <w:r w:rsidRPr="00090466">
        <w:t xml:space="preserve">permits are summarized in </w:t>
      </w:r>
      <w:r w:rsidRPr="00090466">
        <w:fldChar w:fldCharType="begin"/>
      </w:r>
      <w:r w:rsidR="00464FE2" w:rsidRPr="00090466">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090466">
        <w:fldChar w:fldCharType="separate"/>
      </w:r>
      <w:r w:rsidR="00464FE2" w:rsidRPr="00090466">
        <w:rPr>
          <w:noProof/>
        </w:rPr>
        <w:t>(Lamb et al. 2023)</w:t>
      </w:r>
      <w:r w:rsidRPr="00090466">
        <w:fldChar w:fldCharType="end"/>
      </w:r>
      <w:r w:rsidR="00F56969" w:rsidRPr="00090466">
        <w:t>. B</w:t>
      </w:r>
      <w:r w:rsidRPr="00090466">
        <w:t>riefly</w:t>
      </w:r>
      <w:r w:rsidR="00F56969" w:rsidRPr="00090466">
        <w:t>,</w:t>
      </w:r>
      <w:r w:rsidRPr="00090466">
        <w:t xml:space="preserve"> the bears we considered here were collared with Vectronics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young bears.</w:t>
      </w:r>
      <w:r w:rsidR="007C680C" w:rsidRPr="00090466">
        <w:t xml:space="preserve"> </w:t>
      </w:r>
      <w:r w:rsidRPr="00090466">
        <w:t>For this anal</w:t>
      </w:r>
      <w:r w:rsidR="007C680C" w:rsidRPr="00090466">
        <w:t>ysis we used location data</w:t>
      </w:r>
      <w:r w:rsidR="00040463" w:rsidRPr="00090466">
        <w:t xml:space="preserve"> for bears</w:t>
      </w:r>
      <w:r w:rsidR="007C680C" w:rsidRPr="00090466">
        <w:t xml:space="preserve"> with</w:t>
      </w:r>
      <w:r w:rsidR="00040463" w:rsidRPr="00090466">
        <w:t xml:space="preserve"> at least 50 locations within</w:t>
      </w:r>
      <w:r w:rsidR="007C680C" w:rsidRPr="00090466">
        <w:t xml:space="preserve"> 10 km of Fernie </w:t>
      </w:r>
      <w:r w:rsidR="00040463" w:rsidRPr="00090466">
        <w:t>b</w:t>
      </w:r>
      <w:r w:rsidR="007C680C" w:rsidRPr="00090466">
        <w:t>etween May 1-</w:t>
      </w:r>
      <w:r w:rsidR="000539C4" w:rsidRPr="00090466">
        <w:t>October</w:t>
      </w:r>
      <w:r w:rsidR="007C680C" w:rsidRPr="00090466">
        <w:t xml:space="preserve"> 3</w:t>
      </w:r>
      <w:r w:rsidR="00040463" w:rsidRPr="00090466">
        <w:t>1</w:t>
      </w:r>
      <w:r w:rsidR="0012424D" w:rsidRPr="00090466">
        <w:t xml:space="preserve"> across years</w:t>
      </w:r>
      <w:r w:rsidR="000539C4" w:rsidRPr="00090466">
        <w:t>.</w:t>
      </w:r>
    </w:p>
    <w:p w14:paraId="3A08D01C" w14:textId="120E09E3" w:rsidR="007C680C" w:rsidRPr="00090466" w:rsidRDefault="004F2C37" w:rsidP="00993F27">
      <w:pPr>
        <w:pStyle w:val="p1"/>
        <w:spacing w:line="480" w:lineRule="auto"/>
        <w:rPr>
          <w:i/>
          <w:iCs/>
        </w:rPr>
      </w:pPr>
      <w:r w:rsidRPr="00090466">
        <w:rPr>
          <w:i/>
          <w:iCs/>
        </w:rPr>
        <w:t>Grizzly Bear Integrated Step Selection Analysis</w:t>
      </w:r>
    </w:p>
    <w:p w14:paraId="14291A0E" w14:textId="08395AE2" w:rsidR="00B31BDF" w:rsidRPr="00090466" w:rsidRDefault="004F2C37" w:rsidP="00993F27">
      <w:pPr>
        <w:pStyle w:val="p1"/>
        <w:spacing w:line="480" w:lineRule="auto"/>
      </w:pPr>
      <w:r w:rsidRPr="00090466">
        <w:t>We used integrated step selection analysis (iSSA) to evaluate how large mammals respond to human recreation and habitat features in the Fernie region of British Columbia</w:t>
      </w:r>
      <w:r w:rsidR="0013112C" w:rsidRPr="00090466">
        <w:t xml:space="preserve"> </w:t>
      </w:r>
      <w:r w:rsidR="0013112C" w:rsidRPr="00090466">
        <w:fldChar w:fldCharType="begin"/>
      </w:r>
      <w:r w:rsidR="0013112C" w:rsidRPr="00090466">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rsidRPr="00090466">
        <w:fldChar w:fldCharType="separate"/>
      </w:r>
      <w:r w:rsidR="0013112C" w:rsidRPr="00090466">
        <w:rPr>
          <w:noProof/>
        </w:rPr>
        <w:t>(Avgar et al. 2016)</w:t>
      </w:r>
      <w:r w:rsidR="0013112C" w:rsidRPr="00090466">
        <w:fldChar w:fldCharType="end"/>
      </w:r>
      <w:r w:rsidRPr="00090466">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rsidRPr="00090466">
        <w:fldChar w:fldCharType="begin"/>
      </w:r>
      <w:r w:rsidR="004B0BF2" w:rsidRPr="00090466">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rsidRPr="00090466">
        <w:fldChar w:fldCharType="separate"/>
      </w:r>
      <w:r w:rsidR="004B0BF2" w:rsidRPr="00090466">
        <w:rPr>
          <w:noProof/>
        </w:rPr>
        <w:t>(Muff et al. 2020)</w:t>
      </w:r>
      <w:r w:rsidR="0013112C" w:rsidRPr="00090466">
        <w:fldChar w:fldCharType="end"/>
      </w:r>
      <w:r w:rsidR="004B0BF2" w:rsidRPr="00090466">
        <w:t>.</w:t>
      </w:r>
    </w:p>
    <w:p w14:paraId="404BCEF6" w14:textId="7B2FF4F8" w:rsidR="00B31BDF" w:rsidRPr="00090466" w:rsidRDefault="004F2C37" w:rsidP="00993F27">
      <w:pPr>
        <w:pStyle w:val="p1"/>
        <w:spacing w:line="480" w:lineRule="auto"/>
        <w:ind w:firstLine="720"/>
      </w:pPr>
      <w:r w:rsidRPr="00090466">
        <w:t xml:space="preserve">For each GPS-collared animal, observed steps were paired with a set of </w:t>
      </w:r>
      <w:r w:rsidR="00F56969" w:rsidRPr="00090466">
        <w:t xml:space="preserve">ten </w:t>
      </w:r>
      <w:r w:rsidRPr="00090466">
        <w:t xml:space="preserve">random available steps drawn from the empirical step length and turn angle distribution, forming matched strata of one “used” and </w:t>
      </w:r>
      <w:r w:rsidR="00F53C21" w:rsidRPr="00090466">
        <w:t>ten</w:t>
      </w:r>
      <w:r w:rsidRPr="00090466">
        <w:t xml:space="preserve"> “available” steps. We then fit iSSA models using the </w:t>
      </w:r>
      <w:r w:rsidRPr="00090466">
        <w:rPr>
          <w:rStyle w:val="s1"/>
          <w:rFonts w:eastAsiaTheme="majorEastAsia"/>
        </w:rPr>
        <w:t>glmmTMB</w:t>
      </w:r>
      <w:r w:rsidRPr="00090466">
        <w:t xml:space="preserve"> package (v1.1.7) in R, with a binary response variable (where 1 = used step and 0 = </w:t>
      </w:r>
      <w:r w:rsidRPr="00090466">
        <w:lastRenderedPageBreak/>
        <w:t xml:space="preserve">available), </w:t>
      </w:r>
      <w:r w:rsidRPr="00090466">
        <w:rPr>
          <w:rStyle w:val="s1"/>
          <w:rFonts w:eastAsiaTheme="majorEastAsia"/>
        </w:rPr>
        <w:t>family = poisson</w:t>
      </w:r>
      <w:r w:rsidRPr="00090466">
        <w:t>, and a random intercept for each stratum to condition the analysis within each matched set.</w:t>
      </w:r>
    </w:p>
    <w:p w14:paraId="59D4E04B" w14:textId="57D9FB67" w:rsidR="00B31BDF" w:rsidRPr="00090466" w:rsidRDefault="004F2C37" w:rsidP="00993F27">
      <w:pPr>
        <w:pStyle w:val="p1"/>
        <w:spacing w:line="480" w:lineRule="auto"/>
        <w:ind w:firstLine="720"/>
      </w:pPr>
      <w:r w:rsidRPr="00090466">
        <w:t xml:space="preserve">The fixed </w:t>
      </w:r>
      <w:r w:rsidR="005B5D0C" w:rsidRPr="00090466">
        <w:t>effect’s</w:t>
      </w:r>
      <w:r w:rsidRPr="00090466">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r w:rsidRPr="00090466">
        <w:rPr>
          <w:rStyle w:val="s1"/>
          <w:rFonts w:eastAsiaTheme="majorEastAsia"/>
        </w:rPr>
        <w:t>cos_ta:log_sl_km</w:t>
      </w:r>
      <w:r w:rsidRPr="00090466">
        <w:t xml:space="preserve">) to capture behavioral state transitions. We also included habitat-by-movement interactions (e.g., </w:t>
      </w:r>
      <w:r w:rsidRPr="00090466">
        <w:rPr>
          <w:rStyle w:val="s1"/>
          <w:rFonts w:eastAsiaTheme="majorEastAsia"/>
        </w:rPr>
        <w:t>cos_ta:dist_to_trail</w:t>
      </w:r>
      <w:r w:rsidRPr="00090466">
        <w:t>) to allow for context-dependent movement decisions.</w:t>
      </w:r>
    </w:p>
    <w:p w14:paraId="63D5B2B6" w14:textId="77777777" w:rsidR="00B31BDF" w:rsidRPr="00090466" w:rsidRDefault="004F2C37" w:rsidP="00993F27">
      <w:pPr>
        <w:pStyle w:val="p1"/>
        <w:spacing w:line="480" w:lineRule="auto"/>
        <w:ind w:firstLine="720"/>
      </w:pPr>
      <w:r w:rsidRPr="00090466">
        <w:t xml:space="preserve">To account for variation in selection across individuals and seasons, we included random slopes by individual </w:t>
      </w:r>
      <w:del w:id="237" w:author="Clayton Lamb" w:date="2025-11-24T12:03:00Z" w16du:dateUtc="2025-11-24T19:03:00Z">
        <w:r w:rsidRPr="00090466" w:rsidDel="00A06C95">
          <w:delText>(</w:delText>
        </w:r>
      </w:del>
      <w:r w:rsidRPr="00090466">
        <w:rPr>
          <w:rStyle w:val="s1"/>
          <w:rFonts w:eastAsiaTheme="majorEastAsia"/>
        </w:rPr>
        <w:t>(0 + covariate | id)</w:t>
      </w:r>
      <w:del w:id="238" w:author="Clayton Lamb" w:date="2025-11-24T12:03:00Z" w16du:dateUtc="2025-11-24T19:03:00Z">
        <w:r w:rsidRPr="00090466" w:rsidDel="00A06C95">
          <w:delText>)</w:delText>
        </w:r>
      </w:del>
      <w:r w:rsidRPr="00090466">
        <w:t xml:space="preserve"> for key habitat, movement, and barrier variables, and a random slope for elevation by month to account for seasonal effects </w:t>
      </w:r>
      <w:del w:id="239" w:author="Clayton Lamb" w:date="2025-11-24T12:03:00Z" w16du:dateUtc="2025-11-24T19:03:00Z">
        <w:r w:rsidRPr="00090466" w:rsidDel="00A06C95">
          <w:delText>(</w:delText>
        </w:r>
      </w:del>
      <w:r w:rsidRPr="00090466">
        <w:rPr>
          <w:rStyle w:val="s1"/>
          <w:rFonts w:eastAsiaTheme="majorEastAsia"/>
        </w:rPr>
        <w:t>(0 + elevation_end | month)</w:t>
      </w:r>
      <w:del w:id="240" w:author="Clayton Lamb" w:date="2025-11-24T12:03:00Z" w16du:dateUtc="2025-11-24T19:03:00Z">
        <w:r w:rsidRPr="00090466" w:rsidDel="00A06C95">
          <w:delText>)</w:delText>
        </w:r>
      </w:del>
      <w:r w:rsidRPr="00090466">
        <w:t>. All continuous covariates were standardized prior to modeling to facilitate convergence and comparability of coefficients.</w:t>
      </w:r>
    </w:p>
    <w:p w14:paraId="588A1A43" w14:textId="201AEA2A" w:rsidR="00B31BDF" w:rsidRPr="00090466" w:rsidRDefault="00F53C21" w:rsidP="00993F27">
      <w:pPr>
        <w:pStyle w:val="p1"/>
        <w:spacing w:line="480" w:lineRule="auto"/>
        <w:ind w:firstLine="720"/>
      </w:pPr>
      <w:r w:rsidRPr="00090466">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IC and the top model was selected based on parsimony and fit.</w:t>
      </w:r>
    </w:p>
    <w:p w14:paraId="029B9C99" w14:textId="2C21130C" w:rsidR="00F53C21" w:rsidRPr="00090466" w:rsidRDefault="00F53C21" w:rsidP="00993F27">
      <w:pPr>
        <w:pStyle w:val="p1"/>
        <w:spacing w:line="480" w:lineRule="auto"/>
        <w:ind w:firstLine="720"/>
      </w:pPr>
      <w:r w:rsidRPr="00090466">
        <w:t xml:space="preserve">To assess model stability and performance, we examined predicted values to ensure no extreme or implausible outputs and checked for convergence warnings. Due to the structure of </w:t>
      </w:r>
      <w:r w:rsidRPr="00090466">
        <w:lastRenderedPageBreak/>
        <w:t>iSSA data—particularly the large number of strata and design-imposed zeros—we did not use residual simulation tools such as DHARMa, which are known to perform poorly under these conditions.</w:t>
      </w:r>
    </w:p>
    <w:p w14:paraId="4265B854" w14:textId="77777777" w:rsidR="00CB25E4" w:rsidRPr="00090466" w:rsidRDefault="00CB25E4" w:rsidP="00993F27">
      <w:pPr>
        <w:pStyle w:val="p1"/>
        <w:spacing w:line="480" w:lineRule="auto"/>
        <w:rPr>
          <w:b/>
          <w:bCs/>
        </w:rPr>
      </w:pPr>
    </w:p>
    <w:p w14:paraId="71175A0E" w14:textId="0FC10B99" w:rsidR="001E5557" w:rsidRPr="00090466" w:rsidRDefault="001E5557" w:rsidP="00993F27">
      <w:pPr>
        <w:pStyle w:val="p1"/>
        <w:spacing w:line="480" w:lineRule="auto"/>
        <w:rPr>
          <w:b/>
          <w:bCs/>
        </w:rPr>
      </w:pPr>
      <w:r w:rsidRPr="00090466">
        <w:rPr>
          <w:b/>
          <w:bCs/>
        </w:rPr>
        <w:t>Results</w:t>
      </w:r>
    </w:p>
    <w:p w14:paraId="13626122" w14:textId="4C674A03" w:rsidR="00B31BDF" w:rsidRPr="00090466" w:rsidRDefault="00B31BDF" w:rsidP="00993F27">
      <w:pPr>
        <w:pStyle w:val="p1"/>
        <w:spacing w:line="480" w:lineRule="auto"/>
        <w:rPr>
          <w:i/>
          <w:iCs/>
        </w:rPr>
      </w:pPr>
      <w:r w:rsidRPr="00090466">
        <w:rPr>
          <w:i/>
          <w:iCs/>
        </w:rPr>
        <w:t>Camera Traps</w:t>
      </w:r>
    </w:p>
    <w:p w14:paraId="4BBC6EF9" w14:textId="3583D87B" w:rsidR="009B741B" w:rsidRPr="00090466" w:rsidRDefault="00FF1E48" w:rsidP="00993F27">
      <w:pPr>
        <w:pStyle w:val="p1"/>
        <w:spacing w:line="480" w:lineRule="auto"/>
        <w:rPr>
          <w:ins w:id="241" w:author="Clayton Lamb" w:date="2025-11-24T11:44:00Z" w16du:dateUtc="2025-11-24T18:44:00Z"/>
        </w:rPr>
      </w:pPr>
      <w:r w:rsidRPr="00090466">
        <w:t xml:space="preserve">Cameras </w:t>
      </w:r>
      <w:r w:rsidR="002151ED" w:rsidRPr="00090466">
        <w:t xml:space="preserve">operated in the Fernie trail network for 13, 698 trap nights between May 1, </w:t>
      </w:r>
      <w:r w:rsidR="001149EB" w:rsidRPr="00090466">
        <w:t>2021,</w:t>
      </w:r>
      <w:r w:rsidR="002151ED" w:rsidRPr="00090466">
        <w:t xml:space="preserve"> and October 31, </w:t>
      </w:r>
      <w:r w:rsidR="001149EB" w:rsidRPr="00090466">
        <w:t>2024,</w:t>
      </w:r>
      <w:r w:rsidR="002151ED" w:rsidRPr="00090466">
        <w:t xml:space="preserve"> and </w:t>
      </w:r>
      <w:r w:rsidRPr="00090466">
        <w:t xml:space="preserve">captured </w:t>
      </w:r>
      <w:r w:rsidR="005D3A8C" w:rsidRPr="00090466">
        <w:t>1</w:t>
      </w:r>
      <w:r w:rsidRPr="00090466">
        <w:t>,</w:t>
      </w:r>
      <w:r w:rsidR="005D3A8C" w:rsidRPr="00090466">
        <w:t>739</w:t>
      </w:r>
      <w:r w:rsidRPr="00090466">
        <w:t>,</w:t>
      </w:r>
      <w:r w:rsidR="005D3A8C" w:rsidRPr="00090466">
        <w:t>387</w:t>
      </w:r>
      <w:r w:rsidRPr="00090466">
        <w:t xml:space="preserve"> images.</w:t>
      </w:r>
      <w:ins w:id="242" w:author="Clayton Lamb" w:date="2025-11-24T11:39:00Z" w16du:dateUtc="2025-11-24T18:39:00Z">
        <w:r w:rsidR="009B741B" w:rsidRPr="00090466">
          <w:t xml:space="preserve"> </w:t>
        </w:r>
      </w:ins>
      <w:del w:id="243" w:author="Clayton Lamb" w:date="2025-11-24T11:43:00Z" w16du:dateUtc="2025-11-24T18:43:00Z">
        <w:r w:rsidRPr="00090466" w:rsidDel="009B741B">
          <w:delText xml:space="preserve"> </w:delText>
        </w:r>
      </w:del>
      <w:r w:rsidRPr="00090466">
        <w:t xml:space="preserve">After removing empty images and classifying unique detections (images </w:t>
      </w:r>
      <w:r w:rsidR="005D3A8C" w:rsidRPr="00090466">
        <w:t>10</w:t>
      </w:r>
      <w:r w:rsidRPr="00090466">
        <w:t xml:space="preserve"> </w:t>
      </w:r>
      <w:r w:rsidR="005D3A8C" w:rsidRPr="00090466">
        <w:t>minutes</w:t>
      </w:r>
      <w:r w:rsidRPr="00090466">
        <w:t xml:space="preserve"> apart) there were </w:t>
      </w:r>
      <w:r w:rsidR="005D3A8C" w:rsidRPr="00090466">
        <w:t>98</w:t>
      </w:r>
      <w:r w:rsidRPr="00090466">
        <w:t>,</w:t>
      </w:r>
      <w:r w:rsidR="005D3A8C" w:rsidRPr="00090466">
        <w:t>499</w:t>
      </w:r>
      <w:r w:rsidRPr="00090466">
        <w:t xml:space="preserve"> detections. Of these detections, </w:t>
      </w:r>
      <w:r w:rsidR="005D3A8C" w:rsidRPr="00090466">
        <w:t>88</w:t>
      </w:r>
      <w:r w:rsidRPr="00090466">
        <w:t>,</w:t>
      </w:r>
      <w:r w:rsidR="005D3A8C" w:rsidRPr="00090466">
        <w:t>558</w:t>
      </w:r>
      <w:r w:rsidRPr="00090466">
        <w:t xml:space="preserve"> were of people, </w:t>
      </w:r>
      <w:r w:rsidR="00384C03" w:rsidRPr="00090466">
        <w:t>43</w:t>
      </w:r>
      <w:r w:rsidRPr="00090466">
        <w:t xml:space="preserve"> of domestic species</w:t>
      </w:r>
      <w:r w:rsidR="00384C03" w:rsidRPr="00090466">
        <w:t xml:space="preserve">, </w:t>
      </w:r>
      <w:r w:rsidRPr="00090466">
        <w:t xml:space="preserve">and </w:t>
      </w:r>
      <w:r w:rsidR="005D3A8C" w:rsidRPr="00090466">
        <w:t>9</w:t>
      </w:r>
      <w:r w:rsidRPr="00090466">
        <w:t>,</w:t>
      </w:r>
      <w:r w:rsidR="005D3A8C" w:rsidRPr="00090466">
        <w:t>451</w:t>
      </w:r>
      <w:r w:rsidRPr="00090466">
        <w:t xml:space="preserve"> were of wildlife</w:t>
      </w:r>
      <w:r w:rsidR="00E91E1E" w:rsidRPr="00090466">
        <w:t xml:space="preserve"> (</w:t>
      </w:r>
      <w:r w:rsidR="00E91E1E" w:rsidRPr="00090466">
        <w:fldChar w:fldCharType="begin"/>
      </w:r>
      <w:r w:rsidR="00E91E1E" w:rsidRPr="00090466">
        <w:instrText xml:space="preserve"> REF _Ref203470370 \h </w:instrText>
      </w:r>
      <w:r w:rsidR="00910A3D" w:rsidRPr="00090466">
        <w:instrText xml:space="preserve"> \* MERGEFORMAT </w:instrText>
      </w:r>
      <w:r w:rsidR="00E91E1E" w:rsidRPr="00090466">
        <w:fldChar w:fldCharType="separate"/>
      </w:r>
      <w:ins w:id="244" w:author="Clayton Lamb" w:date="2025-11-24T13:16:00Z" w16du:dateUtc="2025-11-24T20:16:00Z">
        <w:r w:rsidR="008C661B" w:rsidRPr="00090466">
          <w:t xml:space="preserve">Table </w:t>
        </w:r>
        <w:r w:rsidR="008C661B" w:rsidRPr="00090466">
          <w:rPr>
            <w:noProof/>
          </w:rPr>
          <w:t>1</w:t>
        </w:r>
      </w:ins>
      <w:del w:id="245" w:author="Clayton Lamb" w:date="2025-11-24T13:16:00Z" w16du:dateUtc="2025-11-24T20:16:00Z">
        <w:r w:rsidR="003E5C96" w:rsidRPr="00090466" w:rsidDel="008C661B">
          <w:delText xml:space="preserve">Table </w:delText>
        </w:r>
        <w:r w:rsidR="003E5C96" w:rsidRPr="00090466" w:rsidDel="008C661B">
          <w:rPr>
            <w:noProof/>
          </w:rPr>
          <w:delText>1</w:delText>
        </w:r>
      </w:del>
      <w:r w:rsidR="00E91E1E" w:rsidRPr="00090466">
        <w:fldChar w:fldCharType="end"/>
      </w:r>
      <w:r w:rsidR="00E91E1E" w:rsidRPr="00090466">
        <w:t>)</w:t>
      </w:r>
      <w:r w:rsidRPr="00090466">
        <w:t>.</w:t>
      </w:r>
      <w:r w:rsidR="001A7303" w:rsidRPr="00090466">
        <w:t xml:space="preserve"> Mountain bikers were the </w:t>
      </w:r>
      <w:r w:rsidR="009A2D6C" w:rsidRPr="00090466">
        <w:t>most detected</w:t>
      </w:r>
      <w:r w:rsidR="001A7303" w:rsidRPr="00090466">
        <w:t xml:space="preserve"> </w:t>
      </w:r>
      <w:r w:rsidR="00A4691B" w:rsidRPr="00090466">
        <w:t xml:space="preserve">recreational </w:t>
      </w:r>
      <w:r w:rsidR="001A7303" w:rsidRPr="00090466">
        <w:t xml:space="preserve">group on the cameras. White-tailed and mule deer were the </w:t>
      </w:r>
      <w:r w:rsidR="009A2D6C" w:rsidRPr="00090466">
        <w:t>most detected</w:t>
      </w:r>
      <w:r w:rsidR="001A7303" w:rsidRPr="00090466">
        <w:t xml:space="preserve"> </w:t>
      </w:r>
      <w:r w:rsidR="00384C03" w:rsidRPr="00090466">
        <w:t>wildlife</w:t>
      </w:r>
      <w:r w:rsidR="001A7303" w:rsidRPr="00090466">
        <w:t xml:space="preserve">. </w:t>
      </w:r>
      <w:r w:rsidR="009A2D6C" w:rsidRPr="00090466">
        <w:t>Several</w:t>
      </w:r>
      <w:r w:rsidR="001A7303" w:rsidRPr="00090466">
        <w:t xml:space="preserve"> species were detected at low rates (&lt;30 detections) such as bobcats, badgers, wolverine, and a mountain goat and were not used in subsequent analyses due to their rarity.</w:t>
      </w:r>
      <w:r w:rsidR="00384C03" w:rsidRPr="00090466">
        <w:t xml:space="preserve"> We focus our analyses on 7 large/medium mammal species with &gt; 30 detections</w:t>
      </w:r>
      <w:r w:rsidR="00245945" w:rsidRPr="00090466">
        <w:t xml:space="preserve"> each</w:t>
      </w:r>
      <w:r w:rsidR="00384C03" w:rsidRPr="00090466">
        <w:t xml:space="preserve"> (white-tailed deer, mule deer, elk, red fox, moose, black bear, and grizzly bear).</w:t>
      </w:r>
    </w:p>
    <w:p w14:paraId="775C5528" w14:textId="1B4D5D93" w:rsidR="00F34BA0" w:rsidRPr="00090466" w:rsidRDefault="00F34BA0">
      <w:pPr>
        <w:pStyle w:val="p1"/>
        <w:spacing w:line="480" w:lineRule="auto"/>
        <w:ind w:firstLine="720"/>
        <w:rPr>
          <w:ins w:id="246" w:author="Clayton Lamb" w:date="2025-11-24T16:55:00Z" w16du:dateUtc="2025-11-24T23:55:00Z"/>
        </w:rPr>
        <w:pPrChange w:id="247" w:author="Clayton Lamb" w:date="2025-11-24T16:56:00Z" w16du:dateUtc="2025-11-24T23:56:00Z">
          <w:pPr>
            <w:pStyle w:val="p1"/>
          </w:pPr>
        </w:pPrChange>
      </w:pPr>
      <w:ins w:id="248" w:author="Clayton Lamb" w:date="2025-11-24T16:55:00Z" w16du:dateUtc="2025-11-24T23:55:00Z">
        <w:r w:rsidRPr="00090466">
          <w:t>Most cameras were placed at least 150 m apart, with five exceptions. Four pairs of wildlife</w:t>
        </w:r>
        <w:r w:rsidRPr="00090466">
          <w:rPr>
            <w:rPrChange w:id="249" w:author="Clayton Lamb" w:date="2025-11-28T13:58:00Z" w16du:dateUtc="2025-11-28T20:58:00Z">
              <w:rPr>
                <w:rFonts w:ascii="Cambria Math" w:hAnsi="Cambria Math" w:cs="Cambria Math"/>
              </w:rPr>
            </w:rPrChange>
          </w:rPr>
          <w:t>‐</w:t>
        </w:r>
        <w:r w:rsidRPr="00090466">
          <w:t>trail cameras ended up &lt;150 m apart: in two cases the original tree fell and the camera was reinstalled nearby under a new name, and in two cases we added an additional camera after deployment upon identifying more actively used wildlife trails in close proximity. One pair of recreation</w:t>
        </w:r>
        <w:r w:rsidRPr="00090466">
          <w:rPr>
            <w:rPrChange w:id="250" w:author="Clayton Lamb" w:date="2025-11-28T13:58:00Z" w16du:dateUtc="2025-11-28T20:58:00Z">
              <w:rPr>
                <w:rFonts w:ascii="Cambria Math" w:hAnsi="Cambria Math" w:cs="Cambria Math"/>
              </w:rPr>
            </w:rPrChange>
          </w:rPr>
          <w:t>‐</w:t>
        </w:r>
        <w:r w:rsidRPr="00090466">
          <w:t xml:space="preserve">trail cameras was 90 m apart because the trails paralleled each other. We evaluated potential spatial autocorrelation in </w:t>
        </w:r>
      </w:ins>
      <w:ins w:id="251" w:author="Clayton Lamb" w:date="2025-11-28T13:59:00Z" w16du:dateUtc="2025-11-28T20:59:00Z">
        <w:r w:rsidR="00085F71" w:rsidRPr="00923450">
          <w:rPr>
            <w:color w:val="000000"/>
          </w:rPr>
          <w:t>Supplementary Data S</w:t>
        </w:r>
        <w:r w:rsidR="00085F71">
          <w:rPr>
            <w:color w:val="000000"/>
          </w:rPr>
          <w:t>1</w:t>
        </w:r>
      </w:ins>
      <w:ins w:id="252" w:author="Clayton Lamb" w:date="2025-11-24T16:55:00Z" w16du:dateUtc="2025-11-24T23:55:00Z">
        <w:r w:rsidRPr="00090466">
          <w:t xml:space="preserve">. Only elk showed statistically </w:t>
        </w:r>
        <w:r w:rsidRPr="00090466">
          <w:lastRenderedPageBreak/>
          <w:t>significant autocorrelation, but the effect was extremely small (r = 0.01) and not biologically meaningful. Given that 8 of 9 species showed no detectable autocorrelation and the elk effect was negligible, we retained all cameras in the analysis.</w:t>
        </w:r>
      </w:ins>
    </w:p>
    <w:p w14:paraId="72F4706C" w14:textId="64D44505" w:rsidR="009B741B" w:rsidRPr="00090466" w:rsidDel="00F34BA0" w:rsidRDefault="009B741B">
      <w:pPr>
        <w:pStyle w:val="p1"/>
        <w:spacing w:line="480" w:lineRule="auto"/>
        <w:ind w:firstLine="720"/>
        <w:rPr>
          <w:del w:id="253" w:author="Clayton Lamb" w:date="2025-11-24T16:55:00Z" w16du:dateUtc="2025-11-24T23:55:00Z"/>
        </w:rPr>
        <w:pPrChange w:id="254" w:author="Clayton Lamb" w:date="2025-11-24T11:44:00Z" w16du:dateUtc="2025-11-24T18:44:00Z">
          <w:pPr>
            <w:pStyle w:val="p1"/>
            <w:spacing w:line="480" w:lineRule="auto"/>
          </w:pPr>
        </w:pPrChange>
      </w:pPr>
    </w:p>
    <w:p w14:paraId="57B1D789" w14:textId="718037D0" w:rsidR="00361DB8" w:rsidRPr="00090466" w:rsidRDefault="00361DB8" w:rsidP="00993F27">
      <w:pPr>
        <w:pStyle w:val="p1"/>
        <w:spacing w:line="480" w:lineRule="auto"/>
      </w:pPr>
    </w:p>
    <w:p w14:paraId="198482E8" w14:textId="0B3080E9" w:rsidR="00932FE9" w:rsidRPr="00090466" w:rsidRDefault="00932FE9" w:rsidP="00993F27">
      <w:pPr>
        <w:pStyle w:val="Caption"/>
        <w:keepNext/>
        <w:spacing w:line="480" w:lineRule="auto"/>
        <w:rPr>
          <w:rFonts w:ascii="Times New Roman" w:hAnsi="Times New Roman" w:cs="Times New Roman"/>
          <w:sz w:val="24"/>
          <w:szCs w:val="24"/>
        </w:rPr>
      </w:pPr>
      <w:bookmarkStart w:id="255" w:name="_Ref203470370"/>
      <w:bookmarkStart w:id="256" w:name="_Ref203470365"/>
      <w:r w:rsidRPr="00090466">
        <w:rPr>
          <w:rFonts w:ascii="Times New Roman" w:hAnsi="Times New Roman" w:cs="Times New Roman"/>
          <w:sz w:val="24"/>
          <w:szCs w:val="24"/>
        </w:rPr>
        <w:t xml:space="preserve">Tabl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Table \* ARABIC </w:instrText>
      </w:r>
      <w:r w:rsidRPr="00090466">
        <w:rPr>
          <w:rFonts w:ascii="Times New Roman" w:hAnsi="Times New Roman" w:cs="Times New Roman"/>
          <w:sz w:val="24"/>
          <w:szCs w:val="24"/>
        </w:rPr>
        <w:fldChar w:fldCharType="separate"/>
      </w:r>
      <w:r w:rsidR="008C661B" w:rsidRPr="00090466">
        <w:rPr>
          <w:rFonts w:ascii="Times New Roman" w:hAnsi="Times New Roman" w:cs="Times New Roman"/>
          <w:noProof/>
          <w:sz w:val="24"/>
          <w:szCs w:val="24"/>
        </w:rPr>
        <w:t>1</w:t>
      </w:r>
      <w:r w:rsidRPr="00090466">
        <w:rPr>
          <w:rFonts w:ascii="Times New Roman" w:hAnsi="Times New Roman" w:cs="Times New Roman"/>
          <w:sz w:val="24"/>
          <w:szCs w:val="24"/>
        </w:rPr>
        <w:fldChar w:fldCharType="end"/>
      </w:r>
      <w:bookmarkEnd w:id="255"/>
      <w:r w:rsidRPr="00090466">
        <w:rPr>
          <w:rFonts w:ascii="Times New Roman" w:hAnsi="Times New Roman" w:cs="Times New Roman"/>
          <w:sz w:val="24"/>
          <w:szCs w:val="24"/>
        </w:rPr>
        <w:t xml:space="preserve">. Summary </w:t>
      </w:r>
      <w:r w:rsidR="00E91E1E" w:rsidRPr="00090466">
        <w:rPr>
          <w:rFonts w:ascii="Times New Roman" w:hAnsi="Times New Roman" w:cs="Times New Roman"/>
          <w:sz w:val="24"/>
          <w:szCs w:val="24"/>
        </w:rPr>
        <w:t xml:space="preserve">of detections </w:t>
      </w:r>
      <w:r w:rsidRPr="00090466">
        <w:rPr>
          <w:rFonts w:ascii="Times New Roman" w:hAnsi="Times New Roman" w:cs="Times New Roman"/>
          <w:sz w:val="24"/>
          <w:szCs w:val="24"/>
        </w:rPr>
        <w:t>by sp</w:t>
      </w:r>
      <w:r w:rsidR="00E65128" w:rsidRPr="00090466">
        <w:rPr>
          <w:rFonts w:ascii="Times New Roman" w:hAnsi="Times New Roman" w:cs="Times New Roman"/>
          <w:sz w:val="24"/>
          <w:szCs w:val="24"/>
        </w:rPr>
        <w:t>ecies</w:t>
      </w:r>
      <w:r w:rsidRPr="00090466">
        <w:rPr>
          <w:rFonts w:ascii="Times New Roman" w:hAnsi="Times New Roman" w:cs="Times New Roman"/>
          <w:sz w:val="24"/>
          <w:szCs w:val="24"/>
        </w:rPr>
        <w:t xml:space="preserve"> at Fernie Trail Network cameras</w:t>
      </w:r>
      <w:bookmarkEnd w:id="256"/>
      <w:r w:rsidR="00C50D70" w:rsidRPr="00090466">
        <w:rPr>
          <w:rFonts w:ascii="Times New Roman" w:hAnsi="Times New Roman" w:cs="Times New Roman"/>
          <w:sz w:val="24"/>
          <w:szCs w:val="24"/>
        </w:rPr>
        <w:t xml:space="preserve"> between May and October each year between 2021-2024</w:t>
      </w:r>
      <w:ins w:id="257" w:author="Clayton Lamb" w:date="2025-11-24T14:59:00Z" w16du:dateUtc="2025-11-24T21:59:00Z">
        <w:r w:rsidR="00FF4410" w:rsidRPr="00090466">
          <w:rPr>
            <w:rFonts w:ascii="Times New Roman" w:hAnsi="Times New Roman" w:cs="Times New Roman"/>
            <w:sz w:val="24"/>
            <w:szCs w:val="24"/>
          </w:rPr>
          <w:t>.</w:t>
        </w:r>
      </w:ins>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090466"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090466" w:rsidRDefault="00DD7948" w:rsidP="00993F27">
            <w:pPr>
              <w:spacing w:line="480" w:lineRule="auto"/>
              <w:rPr>
                <w:b/>
                <w:bCs/>
                <w:color w:val="000000"/>
              </w:rPr>
            </w:pPr>
            <w:r w:rsidRPr="00090466">
              <w:rPr>
                <w:b/>
                <w:bCs/>
                <w:color w:val="000000"/>
              </w:rPr>
              <w:t>Group</w:t>
            </w:r>
          </w:p>
        </w:tc>
        <w:tc>
          <w:tcPr>
            <w:tcW w:w="3421" w:type="dxa"/>
            <w:noWrap/>
            <w:hideMark/>
          </w:tcPr>
          <w:p w14:paraId="294817F8" w14:textId="2266D973" w:rsidR="005D3A8C" w:rsidRPr="00090466" w:rsidRDefault="00DD7948" w:rsidP="00993F27">
            <w:pPr>
              <w:spacing w:line="480" w:lineRule="auto"/>
              <w:rPr>
                <w:b/>
                <w:bCs/>
                <w:color w:val="000000"/>
              </w:rPr>
            </w:pPr>
            <w:r w:rsidRPr="00090466">
              <w:rPr>
                <w:b/>
                <w:bCs/>
                <w:color w:val="000000"/>
              </w:rPr>
              <w:t>Species</w:t>
            </w:r>
          </w:p>
        </w:tc>
        <w:tc>
          <w:tcPr>
            <w:tcW w:w="1107" w:type="dxa"/>
            <w:noWrap/>
            <w:hideMark/>
          </w:tcPr>
          <w:p w14:paraId="4DCC59E9" w14:textId="26A98327" w:rsidR="005D3A8C" w:rsidRPr="00090466" w:rsidRDefault="00DD7948" w:rsidP="00993F27">
            <w:pPr>
              <w:spacing w:line="480" w:lineRule="auto"/>
              <w:rPr>
                <w:b/>
                <w:bCs/>
                <w:color w:val="000000"/>
              </w:rPr>
            </w:pPr>
            <w:r w:rsidRPr="00090466">
              <w:rPr>
                <w:b/>
                <w:bCs/>
                <w:color w:val="000000"/>
              </w:rPr>
              <w:t>Sites</w:t>
            </w:r>
          </w:p>
        </w:tc>
        <w:tc>
          <w:tcPr>
            <w:tcW w:w="1754" w:type="dxa"/>
            <w:noWrap/>
            <w:hideMark/>
          </w:tcPr>
          <w:p w14:paraId="33A23129" w14:textId="68DF2F64" w:rsidR="005D3A8C" w:rsidRPr="00090466" w:rsidRDefault="00DD7948" w:rsidP="00993F27">
            <w:pPr>
              <w:spacing w:line="480" w:lineRule="auto"/>
              <w:rPr>
                <w:b/>
                <w:bCs/>
                <w:color w:val="000000"/>
              </w:rPr>
            </w:pPr>
            <w:r w:rsidRPr="00090466">
              <w:rPr>
                <w:b/>
                <w:bCs/>
                <w:color w:val="000000"/>
              </w:rPr>
              <w:t>Detections</w:t>
            </w:r>
          </w:p>
        </w:tc>
        <w:tc>
          <w:tcPr>
            <w:tcW w:w="2525" w:type="dxa"/>
            <w:gridSpan w:val="2"/>
            <w:noWrap/>
            <w:hideMark/>
          </w:tcPr>
          <w:p w14:paraId="7044D2D9" w14:textId="40266AAA" w:rsidR="005D3A8C" w:rsidRPr="00090466" w:rsidRDefault="00DD7948" w:rsidP="00993F27">
            <w:pPr>
              <w:spacing w:line="480" w:lineRule="auto"/>
              <w:rPr>
                <w:b/>
                <w:bCs/>
                <w:color w:val="000000"/>
              </w:rPr>
            </w:pPr>
            <w:r w:rsidRPr="00090466">
              <w:rPr>
                <w:b/>
                <w:bCs/>
                <w:color w:val="000000"/>
              </w:rPr>
              <w:t>Hit rate per 100 days</w:t>
            </w:r>
          </w:p>
        </w:tc>
      </w:tr>
      <w:tr w:rsidR="00E91E1E" w:rsidRPr="00090466" w14:paraId="3E1F3EC6" w14:textId="77777777" w:rsidTr="00BB41C4">
        <w:trPr>
          <w:gridAfter w:val="1"/>
          <w:wAfter w:w="290" w:type="dxa"/>
          <w:trHeight w:val="320"/>
        </w:trPr>
        <w:tc>
          <w:tcPr>
            <w:tcW w:w="974" w:type="dxa"/>
            <w:noWrap/>
            <w:vAlign w:val="bottom"/>
            <w:hideMark/>
          </w:tcPr>
          <w:p w14:paraId="331F8C9C" w14:textId="7EAF203F" w:rsidR="009D00FA" w:rsidRPr="00090466" w:rsidRDefault="009D00FA" w:rsidP="00993F27">
            <w:pPr>
              <w:spacing w:line="480" w:lineRule="auto"/>
              <w:rPr>
                <w:color w:val="000000"/>
              </w:rPr>
            </w:pPr>
            <w:r w:rsidRPr="00090466">
              <w:rPr>
                <w:color w:val="000000"/>
              </w:rPr>
              <w:t>Human</w:t>
            </w:r>
          </w:p>
        </w:tc>
        <w:tc>
          <w:tcPr>
            <w:tcW w:w="3421" w:type="dxa"/>
            <w:noWrap/>
            <w:vAlign w:val="bottom"/>
            <w:hideMark/>
          </w:tcPr>
          <w:p w14:paraId="5C61FD8F" w14:textId="6870F8DC" w:rsidR="009D00FA" w:rsidRPr="00090466" w:rsidRDefault="009D00FA" w:rsidP="00993F27">
            <w:pPr>
              <w:spacing w:line="480" w:lineRule="auto"/>
              <w:rPr>
                <w:color w:val="000000"/>
              </w:rPr>
            </w:pPr>
            <w:r w:rsidRPr="00090466">
              <w:rPr>
                <w:color w:val="000000"/>
              </w:rPr>
              <w:t>bike</w:t>
            </w:r>
          </w:p>
        </w:tc>
        <w:tc>
          <w:tcPr>
            <w:tcW w:w="1107" w:type="dxa"/>
            <w:noWrap/>
            <w:vAlign w:val="bottom"/>
            <w:hideMark/>
          </w:tcPr>
          <w:p w14:paraId="36493C54" w14:textId="3B2926C6" w:rsidR="009D00FA" w:rsidRPr="00090466" w:rsidRDefault="009D00FA" w:rsidP="00993F27">
            <w:pPr>
              <w:spacing w:line="480" w:lineRule="auto"/>
              <w:jc w:val="right"/>
              <w:rPr>
                <w:color w:val="000000"/>
              </w:rPr>
            </w:pPr>
            <w:r w:rsidRPr="00090466">
              <w:rPr>
                <w:color w:val="000000"/>
              </w:rPr>
              <w:t>19</w:t>
            </w:r>
          </w:p>
        </w:tc>
        <w:tc>
          <w:tcPr>
            <w:tcW w:w="1754" w:type="dxa"/>
            <w:noWrap/>
            <w:vAlign w:val="bottom"/>
            <w:hideMark/>
          </w:tcPr>
          <w:p w14:paraId="329C3324" w14:textId="7894D447" w:rsidR="009D00FA" w:rsidRPr="00090466" w:rsidRDefault="009D00FA" w:rsidP="00993F27">
            <w:pPr>
              <w:spacing w:line="480" w:lineRule="auto"/>
              <w:jc w:val="right"/>
              <w:rPr>
                <w:color w:val="000000"/>
              </w:rPr>
            </w:pPr>
            <w:r w:rsidRPr="00090466">
              <w:rPr>
                <w:color w:val="000000"/>
              </w:rPr>
              <w:t>73346</w:t>
            </w:r>
          </w:p>
        </w:tc>
        <w:tc>
          <w:tcPr>
            <w:tcW w:w="2235" w:type="dxa"/>
            <w:noWrap/>
            <w:vAlign w:val="bottom"/>
            <w:hideMark/>
          </w:tcPr>
          <w:p w14:paraId="2D62B0A4" w14:textId="2CB8E610" w:rsidR="009D00FA" w:rsidRPr="00090466" w:rsidRDefault="009D00FA" w:rsidP="00993F27">
            <w:pPr>
              <w:spacing w:line="480" w:lineRule="auto"/>
              <w:jc w:val="right"/>
              <w:rPr>
                <w:color w:val="000000"/>
              </w:rPr>
            </w:pPr>
            <w:commentRangeStart w:id="258"/>
            <w:r w:rsidRPr="00090466">
              <w:rPr>
                <w:color w:val="000000"/>
              </w:rPr>
              <w:t>535.5</w:t>
            </w:r>
            <w:commentRangeEnd w:id="258"/>
            <w:r w:rsidR="008D7DD2" w:rsidRPr="00090466">
              <w:rPr>
                <w:rStyle w:val="CommentReference"/>
              </w:rPr>
              <w:commentReference w:id="258"/>
            </w:r>
          </w:p>
        </w:tc>
      </w:tr>
      <w:tr w:rsidR="00E91E1E" w:rsidRPr="00090466"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090466" w:rsidRDefault="009D00FA" w:rsidP="00993F27">
            <w:pPr>
              <w:spacing w:line="480" w:lineRule="auto"/>
              <w:rPr>
                <w:color w:val="000000"/>
              </w:rPr>
            </w:pPr>
            <w:r w:rsidRPr="00090466">
              <w:rPr>
                <w:color w:val="000000"/>
              </w:rPr>
              <w:t>Human</w:t>
            </w:r>
          </w:p>
        </w:tc>
        <w:tc>
          <w:tcPr>
            <w:tcW w:w="3421" w:type="dxa"/>
            <w:noWrap/>
            <w:vAlign w:val="bottom"/>
            <w:hideMark/>
          </w:tcPr>
          <w:p w14:paraId="5FC2B79A" w14:textId="7916C8CB" w:rsidR="009D00FA" w:rsidRPr="00090466" w:rsidRDefault="009D00FA" w:rsidP="00993F27">
            <w:pPr>
              <w:spacing w:line="480" w:lineRule="auto"/>
              <w:rPr>
                <w:color w:val="000000"/>
              </w:rPr>
            </w:pPr>
            <w:r w:rsidRPr="00090466">
              <w:rPr>
                <w:color w:val="000000"/>
              </w:rPr>
              <w:t>human</w:t>
            </w:r>
          </w:p>
        </w:tc>
        <w:tc>
          <w:tcPr>
            <w:tcW w:w="1107" w:type="dxa"/>
            <w:noWrap/>
            <w:vAlign w:val="bottom"/>
            <w:hideMark/>
          </w:tcPr>
          <w:p w14:paraId="4C0A83C2" w14:textId="08AEDFAA" w:rsidR="009D00FA" w:rsidRPr="00090466" w:rsidRDefault="009D00FA" w:rsidP="00993F27">
            <w:pPr>
              <w:spacing w:line="480" w:lineRule="auto"/>
              <w:jc w:val="right"/>
              <w:rPr>
                <w:color w:val="000000"/>
              </w:rPr>
            </w:pPr>
            <w:r w:rsidRPr="00090466">
              <w:rPr>
                <w:color w:val="000000"/>
              </w:rPr>
              <w:t>28</w:t>
            </w:r>
          </w:p>
        </w:tc>
        <w:tc>
          <w:tcPr>
            <w:tcW w:w="1754" w:type="dxa"/>
            <w:noWrap/>
            <w:vAlign w:val="bottom"/>
            <w:hideMark/>
          </w:tcPr>
          <w:p w14:paraId="4A6D8A22" w14:textId="71BFE660" w:rsidR="009D00FA" w:rsidRPr="00090466" w:rsidRDefault="009D00FA" w:rsidP="00993F27">
            <w:pPr>
              <w:spacing w:line="480" w:lineRule="auto"/>
              <w:jc w:val="right"/>
              <w:rPr>
                <w:color w:val="000000"/>
              </w:rPr>
            </w:pPr>
            <w:r w:rsidRPr="00090466">
              <w:rPr>
                <w:color w:val="000000"/>
              </w:rPr>
              <w:t>14666</w:t>
            </w:r>
          </w:p>
        </w:tc>
        <w:tc>
          <w:tcPr>
            <w:tcW w:w="2235" w:type="dxa"/>
            <w:noWrap/>
            <w:vAlign w:val="bottom"/>
            <w:hideMark/>
          </w:tcPr>
          <w:p w14:paraId="67592054" w14:textId="1C08D430" w:rsidR="009D00FA" w:rsidRPr="00090466" w:rsidRDefault="009D00FA" w:rsidP="00993F27">
            <w:pPr>
              <w:spacing w:line="480" w:lineRule="auto"/>
              <w:jc w:val="right"/>
              <w:rPr>
                <w:color w:val="000000"/>
              </w:rPr>
            </w:pPr>
            <w:r w:rsidRPr="00090466">
              <w:rPr>
                <w:color w:val="000000"/>
              </w:rPr>
              <w:t>107.1</w:t>
            </w:r>
          </w:p>
        </w:tc>
      </w:tr>
      <w:tr w:rsidR="00E91E1E" w:rsidRPr="00090466" w14:paraId="312BCBDC" w14:textId="77777777" w:rsidTr="00BB41C4">
        <w:trPr>
          <w:gridAfter w:val="1"/>
          <w:wAfter w:w="290" w:type="dxa"/>
          <w:trHeight w:val="320"/>
        </w:trPr>
        <w:tc>
          <w:tcPr>
            <w:tcW w:w="974" w:type="dxa"/>
            <w:noWrap/>
            <w:vAlign w:val="bottom"/>
            <w:hideMark/>
          </w:tcPr>
          <w:p w14:paraId="0CCB96A3" w14:textId="18BCCA4B" w:rsidR="009D00FA" w:rsidRPr="00090466" w:rsidRDefault="009D00FA" w:rsidP="00993F27">
            <w:pPr>
              <w:spacing w:line="480" w:lineRule="auto"/>
              <w:rPr>
                <w:color w:val="000000"/>
              </w:rPr>
            </w:pPr>
            <w:r w:rsidRPr="00090466">
              <w:rPr>
                <w:color w:val="000000"/>
              </w:rPr>
              <w:t>Human</w:t>
            </w:r>
          </w:p>
        </w:tc>
        <w:tc>
          <w:tcPr>
            <w:tcW w:w="3421" w:type="dxa"/>
            <w:noWrap/>
            <w:vAlign w:val="bottom"/>
            <w:hideMark/>
          </w:tcPr>
          <w:p w14:paraId="795EA967" w14:textId="07AB88C8" w:rsidR="009D00FA" w:rsidRPr="00090466" w:rsidRDefault="009D00FA" w:rsidP="00993F27">
            <w:pPr>
              <w:spacing w:line="480" w:lineRule="auto"/>
              <w:rPr>
                <w:color w:val="000000"/>
              </w:rPr>
            </w:pPr>
            <w:r w:rsidRPr="00090466">
              <w:rPr>
                <w:color w:val="000000"/>
              </w:rPr>
              <w:t>all terrain vehicle</w:t>
            </w:r>
          </w:p>
        </w:tc>
        <w:tc>
          <w:tcPr>
            <w:tcW w:w="1107" w:type="dxa"/>
            <w:noWrap/>
            <w:vAlign w:val="bottom"/>
            <w:hideMark/>
          </w:tcPr>
          <w:p w14:paraId="3F95CB7B" w14:textId="723E365B" w:rsidR="009D00FA" w:rsidRPr="00090466" w:rsidRDefault="009D00FA" w:rsidP="00993F27">
            <w:pPr>
              <w:spacing w:line="480" w:lineRule="auto"/>
              <w:jc w:val="right"/>
              <w:rPr>
                <w:color w:val="000000"/>
              </w:rPr>
            </w:pPr>
            <w:r w:rsidRPr="00090466">
              <w:rPr>
                <w:color w:val="000000"/>
              </w:rPr>
              <w:t>8</w:t>
            </w:r>
          </w:p>
        </w:tc>
        <w:tc>
          <w:tcPr>
            <w:tcW w:w="1754" w:type="dxa"/>
            <w:noWrap/>
            <w:vAlign w:val="bottom"/>
            <w:hideMark/>
          </w:tcPr>
          <w:p w14:paraId="70ABF949" w14:textId="4ED2855F" w:rsidR="009D00FA" w:rsidRPr="00090466" w:rsidRDefault="009D00FA" w:rsidP="00993F27">
            <w:pPr>
              <w:spacing w:line="480" w:lineRule="auto"/>
              <w:jc w:val="right"/>
              <w:rPr>
                <w:color w:val="000000"/>
              </w:rPr>
            </w:pPr>
            <w:r w:rsidRPr="00090466">
              <w:rPr>
                <w:color w:val="000000"/>
              </w:rPr>
              <w:t>286</w:t>
            </w:r>
          </w:p>
        </w:tc>
        <w:tc>
          <w:tcPr>
            <w:tcW w:w="2235" w:type="dxa"/>
            <w:noWrap/>
            <w:vAlign w:val="bottom"/>
            <w:hideMark/>
          </w:tcPr>
          <w:p w14:paraId="108749ED" w14:textId="02BC645D" w:rsidR="009D00FA" w:rsidRPr="00090466" w:rsidRDefault="009D00FA" w:rsidP="00993F27">
            <w:pPr>
              <w:spacing w:line="480" w:lineRule="auto"/>
              <w:jc w:val="right"/>
              <w:rPr>
                <w:color w:val="000000"/>
              </w:rPr>
            </w:pPr>
            <w:r w:rsidRPr="00090466">
              <w:rPr>
                <w:color w:val="000000"/>
              </w:rPr>
              <w:t>2.1</w:t>
            </w:r>
          </w:p>
        </w:tc>
      </w:tr>
      <w:tr w:rsidR="00E91E1E" w:rsidRPr="00090466"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090466" w:rsidRDefault="009D00FA" w:rsidP="00993F27">
            <w:pPr>
              <w:spacing w:line="480" w:lineRule="auto"/>
              <w:rPr>
                <w:color w:val="000000"/>
              </w:rPr>
            </w:pPr>
            <w:r w:rsidRPr="00090466">
              <w:rPr>
                <w:color w:val="000000"/>
              </w:rPr>
              <w:t>Human</w:t>
            </w:r>
          </w:p>
        </w:tc>
        <w:tc>
          <w:tcPr>
            <w:tcW w:w="3421" w:type="dxa"/>
            <w:noWrap/>
            <w:vAlign w:val="bottom"/>
            <w:hideMark/>
          </w:tcPr>
          <w:p w14:paraId="2C2D84FD" w14:textId="396F4CC7" w:rsidR="009D00FA" w:rsidRPr="00090466" w:rsidRDefault="009D00FA" w:rsidP="00993F27">
            <w:pPr>
              <w:spacing w:line="480" w:lineRule="auto"/>
              <w:rPr>
                <w:color w:val="000000"/>
              </w:rPr>
            </w:pPr>
            <w:r w:rsidRPr="00090466">
              <w:rPr>
                <w:color w:val="000000"/>
              </w:rPr>
              <w:t>vehicle</w:t>
            </w:r>
          </w:p>
        </w:tc>
        <w:tc>
          <w:tcPr>
            <w:tcW w:w="1107" w:type="dxa"/>
            <w:noWrap/>
            <w:vAlign w:val="bottom"/>
            <w:hideMark/>
          </w:tcPr>
          <w:p w14:paraId="6953ABE9" w14:textId="4662747B" w:rsidR="009D00FA" w:rsidRPr="00090466" w:rsidRDefault="009D00FA" w:rsidP="00993F27">
            <w:pPr>
              <w:spacing w:line="480" w:lineRule="auto"/>
              <w:jc w:val="right"/>
              <w:rPr>
                <w:color w:val="000000"/>
              </w:rPr>
            </w:pPr>
            <w:r w:rsidRPr="00090466">
              <w:rPr>
                <w:color w:val="000000"/>
              </w:rPr>
              <w:t>5</w:t>
            </w:r>
          </w:p>
        </w:tc>
        <w:tc>
          <w:tcPr>
            <w:tcW w:w="1754" w:type="dxa"/>
            <w:noWrap/>
            <w:vAlign w:val="bottom"/>
            <w:hideMark/>
          </w:tcPr>
          <w:p w14:paraId="49F6E6DB" w14:textId="194D2049" w:rsidR="009D00FA" w:rsidRPr="00090466" w:rsidRDefault="009D00FA" w:rsidP="00993F27">
            <w:pPr>
              <w:spacing w:line="480" w:lineRule="auto"/>
              <w:jc w:val="right"/>
              <w:rPr>
                <w:color w:val="000000"/>
              </w:rPr>
            </w:pPr>
            <w:r w:rsidRPr="00090466">
              <w:rPr>
                <w:color w:val="000000"/>
              </w:rPr>
              <w:t>242</w:t>
            </w:r>
          </w:p>
        </w:tc>
        <w:tc>
          <w:tcPr>
            <w:tcW w:w="2235" w:type="dxa"/>
            <w:noWrap/>
            <w:vAlign w:val="bottom"/>
            <w:hideMark/>
          </w:tcPr>
          <w:p w14:paraId="200337E7" w14:textId="24B60D77" w:rsidR="009D00FA" w:rsidRPr="00090466" w:rsidRDefault="009D00FA" w:rsidP="00993F27">
            <w:pPr>
              <w:spacing w:line="480" w:lineRule="auto"/>
              <w:jc w:val="right"/>
              <w:rPr>
                <w:color w:val="000000"/>
              </w:rPr>
            </w:pPr>
            <w:r w:rsidRPr="00090466">
              <w:rPr>
                <w:color w:val="000000"/>
              </w:rPr>
              <w:t>1.8</w:t>
            </w:r>
          </w:p>
        </w:tc>
      </w:tr>
      <w:tr w:rsidR="00E91E1E" w:rsidRPr="00090466" w14:paraId="24B0DA50" w14:textId="77777777" w:rsidTr="00BB41C4">
        <w:trPr>
          <w:gridAfter w:val="1"/>
          <w:wAfter w:w="290" w:type="dxa"/>
          <w:trHeight w:val="320"/>
        </w:trPr>
        <w:tc>
          <w:tcPr>
            <w:tcW w:w="974" w:type="dxa"/>
            <w:noWrap/>
            <w:vAlign w:val="bottom"/>
            <w:hideMark/>
          </w:tcPr>
          <w:p w14:paraId="0D56A626" w14:textId="6BEA038F" w:rsidR="009D00FA" w:rsidRPr="00090466" w:rsidRDefault="009D00FA" w:rsidP="00993F27">
            <w:pPr>
              <w:spacing w:line="480" w:lineRule="auto"/>
              <w:rPr>
                <w:color w:val="000000"/>
              </w:rPr>
            </w:pPr>
            <w:r w:rsidRPr="00090466">
              <w:rPr>
                <w:color w:val="000000"/>
              </w:rPr>
              <w:t>Human</w:t>
            </w:r>
          </w:p>
        </w:tc>
        <w:tc>
          <w:tcPr>
            <w:tcW w:w="3421" w:type="dxa"/>
            <w:noWrap/>
            <w:vAlign w:val="bottom"/>
            <w:hideMark/>
          </w:tcPr>
          <w:p w14:paraId="5030C689" w14:textId="4EA83D3E" w:rsidR="009D00FA" w:rsidRPr="00090466" w:rsidRDefault="009D00FA" w:rsidP="00993F27">
            <w:pPr>
              <w:spacing w:line="480" w:lineRule="auto"/>
              <w:rPr>
                <w:color w:val="000000"/>
              </w:rPr>
            </w:pPr>
            <w:r w:rsidRPr="00090466">
              <w:rPr>
                <w:color w:val="000000"/>
              </w:rPr>
              <w:t>heavy equipment</w:t>
            </w:r>
          </w:p>
        </w:tc>
        <w:tc>
          <w:tcPr>
            <w:tcW w:w="1107" w:type="dxa"/>
            <w:noWrap/>
            <w:vAlign w:val="bottom"/>
            <w:hideMark/>
          </w:tcPr>
          <w:p w14:paraId="7A3D6197" w14:textId="3637139B" w:rsidR="009D00FA" w:rsidRPr="00090466" w:rsidRDefault="009D00FA" w:rsidP="00993F27">
            <w:pPr>
              <w:spacing w:line="480" w:lineRule="auto"/>
              <w:jc w:val="right"/>
              <w:rPr>
                <w:color w:val="000000"/>
              </w:rPr>
            </w:pPr>
            <w:r w:rsidRPr="00090466">
              <w:rPr>
                <w:color w:val="000000"/>
              </w:rPr>
              <w:t>2</w:t>
            </w:r>
          </w:p>
        </w:tc>
        <w:tc>
          <w:tcPr>
            <w:tcW w:w="1754" w:type="dxa"/>
            <w:noWrap/>
            <w:vAlign w:val="bottom"/>
            <w:hideMark/>
          </w:tcPr>
          <w:p w14:paraId="1FD5C64F" w14:textId="355D012A" w:rsidR="009D00FA" w:rsidRPr="00090466" w:rsidRDefault="009D00FA" w:rsidP="00993F27">
            <w:pPr>
              <w:spacing w:line="480" w:lineRule="auto"/>
              <w:jc w:val="right"/>
              <w:rPr>
                <w:color w:val="000000"/>
              </w:rPr>
            </w:pPr>
            <w:r w:rsidRPr="00090466">
              <w:rPr>
                <w:color w:val="000000"/>
              </w:rPr>
              <w:t>18</w:t>
            </w:r>
          </w:p>
        </w:tc>
        <w:tc>
          <w:tcPr>
            <w:tcW w:w="2235" w:type="dxa"/>
            <w:noWrap/>
            <w:vAlign w:val="bottom"/>
            <w:hideMark/>
          </w:tcPr>
          <w:p w14:paraId="6725801E" w14:textId="15F29A04" w:rsidR="009D00FA" w:rsidRPr="00090466" w:rsidRDefault="009D00FA" w:rsidP="00993F27">
            <w:pPr>
              <w:spacing w:line="480" w:lineRule="auto"/>
              <w:jc w:val="right"/>
              <w:rPr>
                <w:color w:val="000000"/>
              </w:rPr>
            </w:pPr>
            <w:r w:rsidRPr="00090466">
              <w:rPr>
                <w:color w:val="000000"/>
              </w:rPr>
              <w:t>0.1</w:t>
            </w:r>
          </w:p>
        </w:tc>
      </w:tr>
      <w:tr w:rsidR="00E91E1E" w:rsidRPr="00090466"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267BF1F9" w14:textId="7A13EB30" w:rsidR="009D00FA" w:rsidRPr="00090466" w:rsidRDefault="009D00FA" w:rsidP="00993F27">
            <w:pPr>
              <w:spacing w:line="480" w:lineRule="auto"/>
              <w:rPr>
                <w:color w:val="000000"/>
              </w:rPr>
            </w:pPr>
            <w:r w:rsidRPr="00090466">
              <w:rPr>
                <w:color w:val="000000"/>
              </w:rPr>
              <w:t>white-tailed deer</w:t>
            </w:r>
          </w:p>
        </w:tc>
        <w:tc>
          <w:tcPr>
            <w:tcW w:w="1107" w:type="dxa"/>
            <w:noWrap/>
            <w:vAlign w:val="bottom"/>
            <w:hideMark/>
          </w:tcPr>
          <w:p w14:paraId="7BFEB38C" w14:textId="5090DB9B" w:rsidR="009D00FA" w:rsidRPr="00090466" w:rsidRDefault="009D00FA" w:rsidP="00993F27">
            <w:pPr>
              <w:spacing w:line="480" w:lineRule="auto"/>
              <w:jc w:val="right"/>
              <w:rPr>
                <w:color w:val="000000"/>
              </w:rPr>
            </w:pPr>
            <w:r w:rsidRPr="00090466">
              <w:rPr>
                <w:color w:val="000000"/>
              </w:rPr>
              <w:t>28</w:t>
            </w:r>
          </w:p>
        </w:tc>
        <w:tc>
          <w:tcPr>
            <w:tcW w:w="1754" w:type="dxa"/>
            <w:noWrap/>
            <w:vAlign w:val="bottom"/>
            <w:hideMark/>
          </w:tcPr>
          <w:p w14:paraId="753AF6BF" w14:textId="6A5FDCAC" w:rsidR="009D00FA" w:rsidRPr="00090466" w:rsidRDefault="009D00FA" w:rsidP="00993F27">
            <w:pPr>
              <w:spacing w:line="480" w:lineRule="auto"/>
              <w:jc w:val="right"/>
              <w:rPr>
                <w:color w:val="000000"/>
              </w:rPr>
            </w:pPr>
            <w:r w:rsidRPr="00090466">
              <w:rPr>
                <w:color w:val="000000"/>
              </w:rPr>
              <w:t>3611</w:t>
            </w:r>
          </w:p>
        </w:tc>
        <w:tc>
          <w:tcPr>
            <w:tcW w:w="2235" w:type="dxa"/>
            <w:noWrap/>
            <w:vAlign w:val="bottom"/>
            <w:hideMark/>
          </w:tcPr>
          <w:p w14:paraId="7218E503" w14:textId="273FC7E6" w:rsidR="009D00FA" w:rsidRPr="00090466" w:rsidRDefault="009D00FA" w:rsidP="00993F27">
            <w:pPr>
              <w:spacing w:line="480" w:lineRule="auto"/>
              <w:jc w:val="right"/>
              <w:rPr>
                <w:color w:val="000000"/>
              </w:rPr>
            </w:pPr>
            <w:r w:rsidRPr="00090466">
              <w:rPr>
                <w:color w:val="000000"/>
              </w:rPr>
              <w:t>32.6</w:t>
            </w:r>
          </w:p>
        </w:tc>
      </w:tr>
      <w:tr w:rsidR="00E91E1E" w:rsidRPr="00090466" w14:paraId="7E240812" w14:textId="77777777" w:rsidTr="00BB41C4">
        <w:trPr>
          <w:gridAfter w:val="1"/>
          <w:wAfter w:w="290" w:type="dxa"/>
          <w:trHeight w:val="320"/>
        </w:trPr>
        <w:tc>
          <w:tcPr>
            <w:tcW w:w="974" w:type="dxa"/>
            <w:noWrap/>
            <w:vAlign w:val="bottom"/>
            <w:hideMark/>
          </w:tcPr>
          <w:p w14:paraId="3B20573E" w14:textId="5CB055A5"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62BFAECD" w14:textId="6D411E08" w:rsidR="009D00FA" w:rsidRPr="00090466" w:rsidRDefault="009D00FA" w:rsidP="00993F27">
            <w:pPr>
              <w:spacing w:line="480" w:lineRule="auto"/>
              <w:rPr>
                <w:color w:val="000000"/>
              </w:rPr>
            </w:pPr>
            <w:r w:rsidRPr="00090466">
              <w:rPr>
                <w:color w:val="000000"/>
              </w:rPr>
              <w:t>mule deer</w:t>
            </w:r>
          </w:p>
        </w:tc>
        <w:tc>
          <w:tcPr>
            <w:tcW w:w="1107" w:type="dxa"/>
            <w:noWrap/>
            <w:vAlign w:val="bottom"/>
            <w:hideMark/>
          </w:tcPr>
          <w:p w14:paraId="6EA1E109" w14:textId="44ED3D21" w:rsidR="009D00FA" w:rsidRPr="00090466" w:rsidRDefault="009D00FA" w:rsidP="00993F27">
            <w:pPr>
              <w:spacing w:line="480" w:lineRule="auto"/>
              <w:jc w:val="right"/>
              <w:rPr>
                <w:color w:val="000000"/>
              </w:rPr>
            </w:pPr>
            <w:r w:rsidRPr="00090466">
              <w:rPr>
                <w:color w:val="000000"/>
              </w:rPr>
              <w:t>27</w:t>
            </w:r>
          </w:p>
        </w:tc>
        <w:tc>
          <w:tcPr>
            <w:tcW w:w="1754" w:type="dxa"/>
            <w:noWrap/>
            <w:vAlign w:val="bottom"/>
            <w:hideMark/>
          </w:tcPr>
          <w:p w14:paraId="53430C0E" w14:textId="5D832A22" w:rsidR="009D00FA" w:rsidRPr="00090466" w:rsidRDefault="009D00FA" w:rsidP="00993F27">
            <w:pPr>
              <w:spacing w:line="480" w:lineRule="auto"/>
              <w:jc w:val="right"/>
              <w:rPr>
                <w:color w:val="000000"/>
              </w:rPr>
            </w:pPr>
            <w:r w:rsidRPr="00090466">
              <w:rPr>
                <w:color w:val="000000"/>
              </w:rPr>
              <w:t>2008</w:t>
            </w:r>
          </w:p>
        </w:tc>
        <w:tc>
          <w:tcPr>
            <w:tcW w:w="2235" w:type="dxa"/>
            <w:noWrap/>
            <w:vAlign w:val="bottom"/>
            <w:hideMark/>
          </w:tcPr>
          <w:p w14:paraId="4E32639B" w14:textId="33E1BDB2" w:rsidR="009D00FA" w:rsidRPr="00090466" w:rsidRDefault="009D00FA" w:rsidP="00993F27">
            <w:pPr>
              <w:spacing w:line="480" w:lineRule="auto"/>
              <w:jc w:val="right"/>
              <w:rPr>
                <w:color w:val="000000"/>
              </w:rPr>
            </w:pPr>
            <w:r w:rsidRPr="00090466">
              <w:rPr>
                <w:color w:val="000000"/>
              </w:rPr>
              <w:t>17.9</w:t>
            </w:r>
          </w:p>
        </w:tc>
      </w:tr>
      <w:tr w:rsidR="00E91E1E" w:rsidRPr="00090466"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626F6644" w14:textId="2FCE24F4" w:rsidR="009D00FA" w:rsidRPr="00090466" w:rsidRDefault="009D00FA" w:rsidP="00993F27">
            <w:pPr>
              <w:spacing w:line="480" w:lineRule="auto"/>
              <w:rPr>
                <w:color w:val="000000"/>
              </w:rPr>
            </w:pPr>
            <w:r w:rsidRPr="00090466">
              <w:rPr>
                <w:color w:val="000000"/>
              </w:rPr>
              <w:t>elk</w:t>
            </w:r>
          </w:p>
        </w:tc>
        <w:tc>
          <w:tcPr>
            <w:tcW w:w="1107" w:type="dxa"/>
            <w:noWrap/>
            <w:vAlign w:val="bottom"/>
            <w:hideMark/>
          </w:tcPr>
          <w:p w14:paraId="66B32AE6" w14:textId="680C140B" w:rsidR="009D00FA" w:rsidRPr="00090466" w:rsidRDefault="009D00FA" w:rsidP="00993F27">
            <w:pPr>
              <w:spacing w:line="480" w:lineRule="auto"/>
              <w:jc w:val="right"/>
              <w:rPr>
                <w:color w:val="000000"/>
              </w:rPr>
            </w:pPr>
            <w:r w:rsidRPr="00090466">
              <w:rPr>
                <w:color w:val="000000"/>
              </w:rPr>
              <w:t>27</w:t>
            </w:r>
          </w:p>
        </w:tc>
        <w:tc>
          <w:tcPr>
            <w:tcW w:w="1754" w:type="dxa"/>
            <w:noWrap/>
            <w:vAlign w:val="bottom"/>
            <w:hideMark/>
          </w:tcPr>
          <w:p w14:paraId="02819E7D" w14:textId="2464570A" w:rsidR="009D00FA" w:rsidRPr="00090466" w:rsidRDefault="009D00FA" w:rsidP="00993F27">
            <w:pPr>
              <w:spacing w:line="480" w:lineRule="auto"/>
              <w:jc w:val="right"/>
              <w:rPr>
                <w:color w:val="000000"/>
              </w:rPr>
            </w:pPr>
            <w:r w:rsidRPr="00090466">
              <w:rPr>
                <w:color w:val="000000"/>
              </w:rPr>
              <w:t>1382</w:t>
            </w:r>
          </w:p>
        </w:tc>
        <w:tc>
          <w:tcPr>
            <w:tcW w:w="2235" w:type="dxa"/>
            <w:noWrap/>
            <w:vAlign w:val="bottom"/>
            <w:hideMark/>
          </w:tcPr>
          <w:p w14:paraId="41A9C839" w14:textId="1AEE786C" w:rsidR="009D00FA" w:rsidRPr="00090466" w:rsidRDefault="009D00FA" w:rsidP="00993F27">
            <w:pPr>
              <w:spacing w:line="480" w:lineRule="auto"/>
              <w:jc w:val="right"/>
              <w:rPr>
                <w:color w:val="000000"/>
              </w:rPr>
            </w:pPr>
            <w:r w:rsidRPr="00090466">
              <w:rPr>
                <w:color w:val="000000"/>
              </w:rPr>
              <w:t>13.4</w:t>
            </w:r>
          </w:p>
        </w:tc>
      </w:tr>
      <w:tr w:rsidR="00E91E1E" w:rsidRPr="00090466" w14:paraId="3759C54D" w14:textId="77777777" w:rsidTr="00BB41C4">
        <w:trPr>
          <w:gridAfter w:val="1"/>
          <w:wAfter w:w="290" w:type="dxa"/>
          <w:trHeight w:val="320"/>
        </w:trPr>
        <w:tc>
          <w:tcPr>
            <w:tcW w:w="974" w:type="dxa"/>
            <w:noWrap/>
            <w:vAlign w:val="bottom"/>
            <w:hideMark/>
          </w:tcPr>
          <w:p w14:paraId="3E397996" w14:textId="7EA99460"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3DFA4210" w14:textId="13F334E6" w:rsidR="009D00FA" w:rsidRPr="00090466" w:rsidRDefault="009D00FA" w:rsidP="00993F27">
            <w:pPr>
              <w:spacing w:line="480" w:lineRule="auto"/>
              <w:rPr>
                <w:color w:val="000000"/>
              </w:rPr>
            </w:pPr>
            <w:r w:rsidRPr="00090466">
              <w:rPr>
                <w:color w:val="000000"/>
              </w:rPr>
              <w:t>red fox</w:t>
            </w:r>
          </w:p>
        </w:tc>
        <w:tc>
          <w:tcPr>
            <w:tcW w:w="1107" w:type="dxa"/>
            <w:noWrap/>
            <w:vAlign w:val="bottom"/>
            <w:hideMark/>
          </w:tcPr>
          <w:p w14:paraId="44C54018" w14:textId="030F27DC" w:rsidR="009D00FA" w:rsidRPr="00090466" w:rsidRDefault="009D00FA" w:rsidP="00993F27">
            <w:pPr>
              <w:spacing w:line="480" w:lineRule="auto"/>
              <w:jc w:val="right"/>
              <w:rPr>
                <w:color w:val="000000"/>
              </w:rPr>
            </w:pPr>
            <w:r w:rsidRPr="00090466">
              <w:rPr>
                <w:color w:val="000000"/>
              </w:rPr>
              <w:t>22</w:t>
            </w:r>
          </w:p>
        </w:tc>
        <w:tc>
          <w:tcPr>
            <w:tcW w:w="1754" w:type="dxa"/>
            <w:noWrap/>
            <w:vAlign w:val="bottom"/>
            <w:hideMark/>
          </w:tcPr>
          <w:p w14:paraId="5E38C237" w14:textId="73CB4173" w:rsidR="009D00FA" w:rsidRPr="00090466" w:rsidRDefault="009D00FA" w:rsidP="00993F27">
            <w:pPr>
              <w:spacing w:line="480" w:lineRule="auto"/>
              <w:jc w:val="right"/>
              <w:rPr>
                <w:color w:val="000000"/>
              </w:rPr>
            </w:pPr>
            <w:r w:rsidRPr="00090466">
              <w:rPr>
                <w:color w:val="000000"/>
              </w:rPr>
              <w:t>908</w:t>
            </w:r>
          </w:p>
        </w:tc>
        <w:tc>
          <w:tcPr>
            <w:tcW w:w="2235" w:type="dxa"/>
            <w:noWrap/>
            <w:vAlign w:val="bottom"/>
            <w:hideMark/>
          </w:tcPr>
          <w:p w14:paraId="427FAE98" w14:textId="66331897" w:rsidR="009D00FA" w:rsidRPr="00090466" w:rsidRDefault="009D00FA" w:rsidP="00993F27">
            <w:pPr>
              <w:spacing w:line="480" w:lineRule="auto"/>
              <w:jc w:val="right"/>
              <w:rPr>
                <w:color w:val="000000"/>
              </w:rPr>
            </w:pPr>
            <w:r w:rsidRPr="00090466">
              <w:rPr>
                <w:color w:val="000000"/>
              </w:rPr>
              <w:t>6.7</w:t>
            </w:r>
          </w:p>
        </w:tc>
      </w:tr>
      <w:tr w:rsidR="00E91E1E" w:rsidRPr="00090466"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47257290" w14:textId="51E5A4AC" w:rsidR="009D00FA" w:rsidRPr="00090466" w:rsidRDefault="009D00FA" w:rsidP="00993F27">
            <w:pPr>
              <w:spacing w:line="480" w:lineRule="auto"/>
              <w:rPr>
                <w:color w:val="000000"/>
              </w:rPr>
            </w:pPr>
            <w:r w:rsidRPr="00090466">
              <w:rPr>
                <w:color w:val="000000"/>
              </w:rPr>
              <w:t>moose</w:t>
            </w:r>
          </w:p>
        </w:tc>
        <w:tc>
          <w:tcPr>
            <w:tcW w:w="1107" w:type="dxa"/>
            <w:noWrap/>
            <w:vAlign w:val="bottom"/>
            <w:hideMark/>
          </w:tcPr>
          <w:p w14:paraId="02A8E6D7" w14:textId="66AACCAD" w:rsidR="009D00FA" w:rsidRPr="00090466" w:rsidRDefault="009D00FA" w:rsidP="00993F27">
            <w:pPr>
              <w:spacing w:line="480" w:lineRule="auto"/>
              <w:jc w:val="right"/>
              <w:rPr>
                <w:color w:val="000000"/>
              </w:rPr>
            </w:pPr>
            <w:r w:rsidRPr="00090466">
              <w:rPr>
                <w:color w:val="000000"/>
              </w:rPr>
              <w:t>26</w:t>
            </w:r>
          </w:p>
        </w:tc>
        <w:tc>
          <w:tcPr>
            <w:tcW w:w="1754" w:type="dxa"/>
            <w:noWrap/>
            <w:vAlign w:val="bottom"/>
            <w:hideMark/>
          </w:tcPr>
          <w:p w14:paraId="24AC887E" w14:textId="26455E59" w:rsidR="009D00FA" w:rsidRPr="00090466" w:rsidRDefault="009D00FA" w:rsidP="00993F27">
            <w:pPr>
              <w:spacing w:line="480" w:lineRule="auto"/>
              <w:jc w:val="right"/>
              <w:rPr>
                <w:color w:val="000000"/>
              </w:rPr>
            </w:pPr>
            <w:r w:rsidRPr="00090466">
              <w:rPr>
                <w:color w:val="000000"/>
              </w:rPr>
              <w:t>670</w:t>
            </w:r>
          </w:p>
        </w:tc>
        <w:tc>
          <w:tcPr>
            <w:tcW w:w="2235" w:type="dxa"/>
            <w:noWrap/>
            <w:vAlign w:val="bottom"/>
            <w:hideMark/>
          </w:tcPr>
          <w:p w14:paraId="09FD2112" w14:textId="3812D002" w:rsidR="009D00FA" w:rsidRPr="00090466" w:rsidRDefault="009D00FA" w:rsidP="00993F27">
            <w:pPr>
              <w:spacing w:line="480" w:lineRule="auto"/>
              <w:jc w:val="right"/>
              <w:rPr>
                <w:color w:val="000000"/>
              </w:rPr>
            </w:pPr>
            <w:r w:rsidRPr="00090466">
              <w:rPr>
                <w:color w:val="000000"/>
              </w:rPr>
              <w:t>5.7</w:t>
            </w:r>
          </w:p>
        </w:tc>
      </w:tr>
      <w:tr w:rsidR="00E91E1E" w:rsidRPr="00090466" w14:paraId="5EFF0451" w14:textId="77777777" w:rsidTr="00BB41C4">
        <w:trPr>
          <w:gridAfter w:val="1"/>
          <w:wAfter w:w="290" w:type="dxa"/>
          <w:trHeight w:val="320"/>
        </w:trPr>
        <w:tc>
          <w:tcPr>
            <w:tcW w:w="974" w:type="dxa"/>
            <w:noWrap/>
            <w:vAlign w:val="bottom"/>
            <w:hideMark/>
          </w:tcPr>
          <w:p w14:paraId="121BD429" w14:textId="7A088B31"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50A6EB35" w14:textId="4C678101" w:rsidR="009D00FA" w:rsidRPr="00090466" w:rsidRDefault="009D00FA" w:rsidP="00993F27">
            <w:pPr>
              <w:spacing w:line="480" w:lineRule="auto"/>
              <w:rPr>
                <w:color w:val="000000"/>
              </w:rPr>
            </w:pPr>
            <w:r w:rsidRPr="00090466">
              <w:rPr>
                <w:color w:val="000000"/>
              </w:rPr>
              <w:t>black bear</w:t>
            </w:r>
          </w:p>
        </w:tc>
        <w:tc>
          <w:tcPr>
            <w:tcW w:w="1107" w:type="dxa"/>
            <w:noWrap/>
            <w:vAlign w:val="bottom"/>
            <w:hideMark/>
          </w:tcPr>
          <w:p w14:paraId="2E9A2094" w14:textId="040F7CE7" w:rsidR="009D00FA" w:rsidRPr="00090466" w:rsidRDefault="009D00FA" w:rsidP="00993F27">
            <w:pPr>
              <w:spacing w:line="480" w:lineRule="auto"/>
              <w:jc w:val="right"/>
              <w:rPr>
                <w:color w:val="000000"/>
              </w:rPr>
            </w:pPr>
            <w:r w:rsidRPr="00090466">
              <w:rPr>
                <w:color w:val="000000"/>
              </w:rPr>
              <w:t>28</w:t>
            </w:r>
          </w:p>
        </w:tc>
        <w:tc>
          <w:tcPr>
            <w:tcW w:w="1754" w:type="dxa"/>
            <w:noWrap/>
            <w:vAlign w:val="bottom"/>
            <w:hideMark/>
          </w:tcPr>
          <w:p w14:paraId="69E09CD0" w14:textId="22D32B34" w:rsidR="009D00FA" w:rsidRPr="00090466" w:rsidRDefault="009D00FA" w:rsidP="00993F27">
            <w:pPr>
              <w:spacing w:line="480" w:lineRule="auto"/>
              <w:jc w:val="right"/>
              <w:rPr>
                <w:color w:val="000000"/>
              </w:rPr>
            </w:pPr>
            <w:r w:rsidRPr="00090466">
              <w:rPr>
                <w:color w:val="000000"/>
              </w:rPr>
              <w:t>464</w:t>
            </w:r>
          </w:p>
        </w:tc>
        <w:tc>
          <w:tcPr>
            <w:tcW w:w="2235" w:type="dxa"/>
            <w:noWrap/>
            <w:vAlign w:val="bottom"/>
            <w:hideMark/>
          </w:tcPr>
          <w:p w14:paraId="68ECC99A" w14:textId="529270E0" w:rsidR="009D00FA" w:rsidRPr="00090466" w:rsidRDefault="009D00FA" w:rsidP="00993F27">
            <w:pPr>
              <w:spacing w:line="480" w:lineRule="auto"/>
              <w:jc w:val="right"/>
              <w:rPr>
                <w:color w:val="000000"/>
              </w:rPr>
            </w:pPr>
            <w:r w:rsidRPr="00090466">
              <w:rPr>
                <w:color w:val="000000"/>
              </w:rPr>
              <w:t>3.8</w:t>
            </w:r>
          </w:p>
        </w:tc>
      </w:tr>
      <w:tr w:rsidR="00E91E1E" w:rsidRPr="00090466"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02935C1C" w14:textId="62C48C75" w:rsidR="009D00FA" w:rsidRPr="00090466" w:rsidRDefault="00A06C95" w:rsidP="00993F27">
            <w:pPr>
              <w:spacing w:line="480" w:lineRule="auto"/>
              <w:rPr>
                <w:color w:val="000000"/>
              </w:rPr>
            </w:pPr>
            <w:r w:rsidRPr="00090466">
              <w:rPr>
                <w:color w:val="000000"/>
              </w:rPr>
              <w:t>D</w:t>
            </w:r>
            <w:r w:rsidR="009D00FA" w:rsidRPr="00090466">
              <w:rPr>
                <w:color w:val="000000"/>
              </w:rPr>
              <w:t>eer</w:t>
            </w:r>
            <w:ins w:id="259" w:author="Clayton Lamb" w:date="2025-11-24T12:03:00Z" w16du:dateUtc="2025-11-24T19:03:00Z">
              <w:r w:rsidRPr="00090466">
                <w:rPr>
                  <w:color w:val="000000"/>
                </w:rPr>
                <w:t xml:space="preserve"> sp.</w:t>
              </w:r>
            </w:ins>
          </w:p>
        </w:tc>
        <w:tc>
          <w:tcPr>
            <w:tcW w:w="1107" w:type="dxa"/>
            <w:noWrap/>
            <w:vAlign w:val="bottom"/>
            <w:hideMark/>
          </w:tcPr>
          <w:p w14:paraId="6A41510C" w14:textId="14D37020" w:rsidR="009D00FA" w:rsidRPr="00090466" w:rsidRDefault="009D00FA" w:rsidP="00993F27">
            <w:pPr>
              <w:spacing w:line="480" w:lineRule="auto"/>
              <w:jc w:val="right"/>
              <w:rPr>
                <w:color w:val="000000"/>
              </w:rPr>
            </w:pPr>
            <w:r w:rsidRPr="00090466">
              <w:rPr>
                <w:color w:val="000000"/>
              </w:rPr>
              <w:t>24</w:t>
            </w:r>
          </w:p>
        </w:tc>
        <w:tc>
          <w:tcPr>
            <w:tcW w:w="1754" w:type="dxa"/>
            <w:noWrap/>
            <w:vAlign w:val="bottom"/>
            <w:hideMark/>
          </w:tcPr>
          <w:p w14:paraId="66CF2003" w14:textId="1031C501" w:rsidR="009D00FA" w:rsidRPr="00090466" w:rsidRDefault="009D00FA" w:rsidP="00993F27">
            <w:pPr>
              <w:spacing w:line="480" w:lineRule="auto"/>
              <w:jc w:val="right"/>
              <w:rPr>
                <w:color w:val="000000"/>
              </w:rPr>
            </w:pPr>
            <w:r w:rsidRPr="00090466">
              <w:rPr>
                <w:color w:val="000000"/>
              </w:rPr>
              <w:t>141</w:t>
            </w:r>
          </w:p>
        </w:tc>
        <w:tc>
          <w:tcPr>
            <w:tcW w:w="2235" w:type="dxa"/>
            <w:noWrap/>
            <w:vAlign w:val="bottom"/>
            <w:hideMark/>
          </w:tcPr>
          <w:p w14:paraId="330BFE17" w14:textId="487B614D" w:rsidR="009D00FA" w:rsidRPr="00090466" w:rsidRDefault="009D00FA" w:rsidP="00993F27">
            <w:pPr>
              <w:spacing w:line="480" w:lineRule="auto"/>
              <w:jc w:val="right"/>
              <w:rPr>
                <w:color w:val="000000"/>
              </w:rPr>
            </w:pPr>
            <w:r w:rsidRPr="00090466">
              <w:rPr>
                <w:color w:val="000000"/>
              </w:rPr>
              <w:t>1.1</w:t>
            </w:r>
          </w:p>
        </w:tc>
      </w:tr>
      <w:tr w:rsidR="00E91E1E" w:rsidRPr="00090466" w14:paraId="72109E30" w14:textId="77777777" w:rsidTr="00BB41C4">
        <w:trPr>
          <w:gridAfter w:val="1"/>
          <w:wAfter w:w="290" w:type="dxa"/>
          <w:trHeight w:val="320"/>
        </w:trPr>
        <w:tc>
          <w:tcPr>
            <w:tcW w:w="974" w:type="dxa"/>
            <w:noWrap/>
            <w:vAlign w:val="bottom"/>
            <w:hideMark/>
          </w:tcPr>
          <w:p w14:paraId="48AC02B4" w14:textId="71DCAA39"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09F08AB0" w14:textId="45A4ED78" w:rsidR="009D00FA" w:rsidRPr="00090466" w:rsidRDefault="009D00FA" w:rsidP="00993F27">
            <w:pPr>
              <w:spacing w:line="480" w:lineRule="auto"/>
              <w:rPr>
                <w:color w:val="000000"/>
              </w:rPr>
            </w:pPr>
            <w:r w:rsidRPr="00090466">
              <w:rPr>
                <w:color w:val="000000"/>
              </w:rPr>
              <w:t>grizzly bear</w:t>
            </w:r>
          </w:p>
        </w:tc>
        <w:tc>
          <w:tcPr>
            <w:tcW w:w="1107" w:type="dxa"/>
            <w:noWrap/>
            <w:vAlign w:val="bottom"/>
            <w:hideMark/>
          </w:tcPr>
          <w:p w14:paraId="6C052680" w14:textId="4E3200D0" w:rsidR="009D00FA" w:rsidRPr="00090466" w:rsidRDefault="009D00FA" w:rsidP="00993F27">
            <w:pPr>
              <w:spacing w:line="480" w:lineRule="auto"/>
              <w:jc w:val="right"/>
              <w:rPr>
                <w:color w:val="000000"/>
              </w:rPr>
            </w:pPr>
            <w:r w:rsidRPr="00090466">
              <w:rPr>
                <w:color w:val="000000"/>
              </w:rPr>
              <w:t>20</w:t>
            </w:r>
          </w:p>
        </w:tc>
        <w:tc>
          <w:tcPr>
            <w:tcW w:w="1754" w:type="dxa"/>
            <w:noWrap/>
            <w:vAlign w:val="bottom"/>
            <w:hideMark/>
          </w:tcPr>
          <w:p w14:paraId="1CA2EEEB" w14:textId="542DDA2A" w:rsidR="009D00FA" w:rsidRPr="00090466" w:rsidRDefault="009D00FA" w:rsidP="00993F27">
            <w:pPr>
              <w:spacing w:line="480" w:lineRule="auto"/>
              <w:jc w:val="right"/>
              <w:rPr>
                <w:color w:val="000000"/>
              </w:rPr>
            </w:pPr>
            <w:r w:rsidRPr="00090466">
              <w:rPr>
                <w:color w:val="000000"/>
              </w:rPr>
              <w:t>101</w:t>
            </w:r>
          </w:p>
        </w:tc>
        <w:tc>
          <w:tcPr>
            <w:tcW w:w="2235" w:type="dxa"/>
            <w:noWrap/>
            <w:vAlign w:val="bottom"/>
            <w:hideMark/>
          </w:tcPr>
          <w:p w14:paraId="31B46EEF" w14:textId="6121A3FE" w:rsidR="009D00FA" w:rsidRPr="00090466" w:rsidRDefault="009D00FA" w:rsidP="00993F27">
            <w:pPr>
              <w:spacing w:line="480" w:lineRule="auto"/>
              <w:jc w:val="right"/>
              <w:rPr>
                <w:color w:val="000000"/>
              </w:rPr>
            </w:pPr>
            <w:r w:rsidRPr="00090466">
              <w:rPr>
                <w:color w:val="000000"/>
              </w:rPr>
              <w:t>1</w:t>
            </w:r>
          </w:p>
        </w:tc>
      </w:tr>
      <w:tr w:rsidR="00E91E1E" w:rsidRPr="00090466"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25428E09" w14:textId="40E3A189" w:rsidR="009D00FA" w:rsidRPr="00090466" w:rsidRDefault="009D00FA" w:rsidP="00993F27">
            <w:pPr>
              <w:spacing w:line="480" w:lineRule="auto"/>
              <w:rPr>
                <w:color w:val="000000"/>
              </w:rPr>
            </w:pPr>
            <w:r w:rsidRPr="00090466">
              <w:rPr>
                <w:color w:val="000000"/>
              </w:rPr>
              <w:t>snowshoe hare</w:t>
            </w:r>
          </w:p>
        </w:tc>
        <w:tc>
          <w:tcPr>
            <w:tcW w:w="1107" w:type="dxa"/>
            <w:noWrap/>
            <w:vAlign w:val="bottom"/>
            <w:hideMark/>
          </w:tcPr>
          <w:p w14:paraId="054FB81B" w14:textId="0AE790D9" w:rsidR="009D00FA" w:rsidRPr="00090466" w:rsidRDefault="009D00FA" w:rsidP="00993F27">
            <w:pPr>
              <w:spacing w:line="480" w:lineRule="auto"/>
              <w:jc w:val="right"/>
              <w:rPr>
                <w:color w:val="000000"/>
              </w:rPr>
            </w:pPr>
            <w:r w:rsidRPr="00090466">
              <w:rPr>
                <w:color w:val="000000"/>
              </w:rPr>
              <w:t>7</w:t>
            </w:r>
          </w:p>
        </w:tc>
        <w:tc>
          <w:tcPr>
            <w:tcW w:w="1754" w:type="dxa"/>
            <w:noWrap/>
            <w:vAlign w:val="bottom"/>
            <w:hideMark/>
          </w:tcPr>
          <w:p w14:paraId="5E569D34" w14:textId="2491A069" w:rsidR="009D00FA" w:rsidRPr="00090466" w:rsidRDefault="009D00FA" w:rsidP="00993F27">
            <w:pPr>
              <w:spacing w:line="480" w:lineRule="auto"/>
              <w:jc w:val="right"/>
              <w:rPr>
                <w:color w:val="000000"/>
              </w:rPr>
            </w:pPr>
            <w:r w:rsidRPr="00090466">
              <w:rPr>
                <w:color w:val="000000"/>
              </w:rPr>
              <w:t>85</w:t>
            </w:r>
          </w:p>
        </w:tc>
        <w:tc>
          <w:tcPr>
            <w:tcW w:w="2235" w:type="dxa"/>
            <w:noWrap/>
            <w:vAlign w:val="bottom"/>
            <w:hideMark/>
          </w:tcPr>
          <w:p w14:paraId="3BD9B2FA" w14:textId="482FC400" w:rsidR="009D00FA" w:rsidRPr="00090466" w:rsidRDefault="009D00FA" w:rsidP="00993F27">
            <w:pPr>
              <w:spacing w:line="480" w:lineRule="auto"/>
              <w:jc w:val="right"/>
              <w:rPr>
                <w:color w:val="000000"/>
              </w:rPr>
            </w:pPr>
            <w:r w:rsidRPr="00090466">
              <w:rPr>
                <w:color w:val="000000"/>
              </w:rPr>
              <w:t>0.6</w:t>
            </w:r>
          </w:p>
        </w:tc>
      </w:tr>
      <w:tr w:rsidR="00E91E1E" w:rsidRPr="00090466" w14:paraId="347AB533" w14:textId="77777777" w:rsidTr="00BB41C4">
        <w:trPr>
          <w:gridAfter w:val="1"/>
          <w:wAfter w:w="290" w:type="dxa"/>
          <w:trHeight w:val="320"/>
        </w:trPr>
        <w:tc>
          <w:tcPr>
            <w:tcW w:w="974" w:type="dxa"/>
            <w:noWrap/>
            <w:vAlign w:val="bottom"/>
            <w:hideMark/>
          </w:tcPr>
          <w:p w14:paraId="75C6F80B" w14:textId="0459D8C0"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6D26A672" w14:textId="0783D6BB" w:rsidR="009D00FA" w:rsidRPr="00090466" w:rsidRDefault="009D00FA" w:rsidP="00993F27">
            <w:pPr>
              <w:spacing w:line="480" w:lineRule="auto"/>
              <w:rPr>
                <w:color w:val="000000"/>
              </w:rPr>
            </w:pPr>
            <w:r w:rsidRPr="00090466">
              <w:rPr>
                <w:color w:val="000000"/>
              </w:rPr>
              <w:t>gray wolf</w:t>
            </w:r>
          </w:p>
        </w:tc>
        <w:tc>
          <w:tcPr>
            <w:tcW w:w="1107" w:type="dxa"/>
            <w:noWrap/>
            <w:vAlign w:val="bottom"/>
            <w:hideMark/>
          </w:tcPr>
          <w:p w14:paraId="7ECC4531" w14:textId="68A856C8" w:rsidR="009D00FA" w:rsidRPr="00090466" w:rsidRDefault="009D00FA" w:rsidP="00993F27">
            <w:pPr>
              <w:spacing w:line="480" w:lineRule="auto"/>
              <w:jc w:val="right"/>
              <w:rPr>
                <w:color w:val="000000"/>
              </w:rPr>
            </w:pPr>
            <w:r w:rsidRPr="00090466">
              <w:rPr>
                <w:color w:val="000000"/>
              </w:rPr>
              <w:t>11</w:t>
            </w:r>
          </w:p>
        </w:tc>
        <w:tc>
          <w:tcPr>
            <w:tcW w:w="1754" w:type="dxa"/>
            <w:noWrap/>
            <w:vAlign w:val="bottom"/>
            <w:hideMark/>
          </w:tcPr>
          <w:p w14:paraId="7D876AA6" w14:textId="75E7C2C0" w:rsidR="009D00FA" w:rsidRPr="00090466" w:rsidRDefault="009D00FA" w:rsidP="00993F27">
            <w:pPr>
              <w:spacing w:line="480" w:lineRule="auto"/>
              <w:jc w:val="right"/>
              <w:rPr>
                <w:color w:val="000000"/>
              </w:rPr>
            </w:pPr>
            <w:r w:rsidRPr="00090466">
              <w:rPr>
                <w:color w:val="000000"/>
              </w:rPr>
              <w:t>22</w:t>
            </w:r>
          </w:p>
        </w:tc>
        <w:tc>
          <w:tcPr>
            <w:tcW w:w="2235" w:type="dxa"/>
            <w:noWrap/>
            <w:vAlign w:val="bottom"/>
            <w:hideMark/>
          </w:tcPr>
          <w:p w14:paraId="4F135A44" w14:textId="15326365" w:rsidR="009D00FA" w:rsidRPr="00090466" w:rsidRDefault="009D00FA" w:rsidP="00993F27">
            <w:pPr>
              <w:spacing w:line="480" w:lineRule="auto"/>
              <w:jc w:val="right"/>
              <w:rPr>
                <w:color w:val="000000"/>
              </w:rPr>
            </w:pPr>
            <w:r w:rsidRPr="00090466">
              <w:rPr>
                <w:color w:val="000000"/>
              </w:rPr>
              <w:t>0.2</w:t>
            </w:r>
          </w:p>
        </w:tc>
      </w:tr>
      <w:tr w:rsidR="00E91E1E" w:rsidRPr="00090466"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090466" w:rsidRDefault="009D00FA" w:rsidP="00993F27">
            <w:pPr>
              <w:spacing w:line="480" w:lineRule="auto"/>
              <w:rPr>
                <w:color w:val="000000"/>
              </w:rPr>
            </w:pPr>
            <w:r w:rsidRPr="00090466">
              <w:rPr>
                <w:color w:val="000000"/>
              </w:rPr>
              <w:lastRenderedPageBreak/>
              <w:t>Wild</w:t>
            </w:r>
          </w:p>
        </w:tc>
        <w:tc>
          <w:tcPr>
            <w:tcW w:w="3421" w:type="dxa"/>
            <w:noWrap/>
            <w:vAlign w:val="bottom"/>
            <w:hideMark/>
          </w:tcPr>
          <w:p w14:paraId="5325ABBA" w14:textId="35758EF9" w:rsidR="009D00FA" w:rsidRPr="00090466" w:rsidRDefault="009D00FA" w:rsidP="00993F27">
            <w:pPr>
              <w:spacing w:line="480" w:lineRule="auto"/>
              <w:rPr>
                <w:color w:val="000000"/>
              </w:rPr>
            </w:pPr>
            <w:r w:rsidRPr="00090466">
              <w:rPr>
                <w:color w:val="000000"/>
              </w:rPr>
              <w:t>cougar</w:t>
            </w:r>
          </w:p>
        </w:tc>
        <w:tc>
          <w:tcPr>
            <w:tcW w:w="1107" w:type="dxa"/>
            <w:noWrap/>
            <w:vAlign w:val="bottom"/>
            <w:hideMark/>
          </w:tcPr>
          <w:p w14:paraId="6739CE71" w14:textId="1FC7A24A" w:rsidR="009D00FA" w:rsidRPr="00090466" w:rsidRDefault="009D00FA" w:rsidP="00993F27">
            <w:pPr>
              <w:spacing w:line="480" w:lineRule="auto"/>
              <w:jc w:val="right"/>
              <w:rPr>
                <w:color w:val="000000"/>
              </w:rPr>
            </w:pPr>
            <w:r w:rsidRPr="00090466">
              <w:rPr>
                <w:color w:val="000000"/>
              </w:rPr>
              <w:t>9</w:t>
            </w:r>
          </w:p>
        </w:tc>
        <w:tc>
          <w:tcPr>
            <w:tcW w:w="1754" w:type="dxa"/>
            <w:noWrap/>
            <w:vAlign w:val="bottom"/>
            <w:hideMark/>
          </w:tcPr>
          <w:p w14:paraId="2FB1B705" w14:textId="31355686" w:rsidR="009D00FA" w:rsidRPr="00090466" w:rsidRDefault="009D00FA" w:rsidP="00993F27">
            <w:pPr>
              <w:spacing w:line="480" w:lineRule="auto"/>
              <w:jc w:val="right"/>
              <w:rPr>
                <w:color w:val="000000"/>
              </w:rPr>
            </w:pPr>
            <w:r w:rsidRPr="00090466">
              <w:rPr>
                <w:color w:val="000000"/>
              </w:rPr>
              <w:t>14</w:t>
            </w:r>
          </w:p>
        </w:tc>
        <w:tc>
          <w:tcPr>
            <w:tcW w:w="2235" w:type="dxa"/>
            <w:noWrap/>
            <w:vAlign w:val="bottom"/>
            <w:hideMark/>
          </w:tcPr>
          <w:p w14:paraId="4FC6F8DB" w14:textId="045CD7ED" w:rsidR="009D00FA" w:rsidRPr="00090466" w:rsidRDefault="009D00FA" w:rsidP="00993F27">
            <w:pPr>
              <w:spacing w:line="480" w:lineRule="auto"/>
              <w:jc w:val="right"/>
              <w:rPr>
                <w:color w:val="000000"/>
              </w:rPr>
            </w:pPr>
            <w:r w:rsidRPr="00090466">
              <w:rPr>
                <w:color w:val="000000"/>
              </w:rPr>
              <w:t>0.1</w:t>
            </w:r>
          </w:p>
        </w:tc>
      </w:tr>
      <w:tr w:rsidR="00E91E1E" w:rsidRPr="00090466" w14:paraId="48ED1CB7" w14:textId="77777777" w:rsidTr="00BB41C4">
        <w:trPr>
          <w:gridAfter w:val="1"/>
          <w:wAfter w:w="290" w:type="dxa"/>
          <w:trHeight w:val="320"/>
        </w:trPr>
        <w:tc>
          <w:tcPr>
            <w:tcW w:w="974" w:type="dxa"/>
            <w:noWrap/>
            <w:vAlign w:val="bottom"/>
            <w:hideMark/>
          </w:tcPr>
          <w:p w14:paraId="54B05758" w14:textId="058A5667"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0C13A7A9" w14:textId="49356458" w:rsidR="009D00FA" w:rsidRPr="00090466" w:rsidRDefault="009D00FA" w:rsidP="00993F27">
            <w:pPr>
              <w:spacing w:line="480" w:lineRule="auto"/>
              <w:rPr>
                <w:color w:val="000000"/>
              </w:rPr>
            </w:pPr>
            <w:r w:rsidRPr="00090466">
              <w:rPr>
                <w:color w:val="000000"/>
              </w:rPr>
              <w:t>bird</w:t>
            </w:r>
          </w:p>
        </w:tc>
        <w:tc>
          <w:tcPr>
            <w:tcW w:w="1107" w:type="dxa"/>
            <w:noWrap/>
            <w:vAlign w:val="bottom"/>
            <w:hideMark/>
          </w:tcPr>
          <w:p w14:paraId="6913A5F4" w14:textId="509FF7ED" w:rsidR="009D00FA" w:rsidRPr="00090466" w:rsidRDefault="009D00FA" w:rsidP="00993F27">
            <w:pPr>
              <w:spacing w:line="480" w:lineRule="auto"/>
              <w:jc w:val="right"/>
              <w:rPr>
                <w:color w:val="000000"/>
              </w:rPr>
            </w:pPr>
            <w:r w:rsidRPr="00090466">
              <w:rPr>
                <w:color w:val="000000"/>
              </w:rPr>
              <w:t>9</w:t>
            </w:r>
          </w:p>
        </w:tc>
        <w:tc>
          <w:tcPr>
            <w:tcW w:w="1754" w:type="dxa"/>
            <w:noWrap/>
            <w:vAlign w:val="bottom"/>
            <w:hideMark/>
          </w:tcPr>
          <w:p w14:paraId="31D27E3F" w14:textId="595682ED" w:rsidR="009D00FA" w:rsidRPr="00090466" w:rsidRDefault="009D00FA" w:rsidP="00993F27">
            <w:pPr>
              <w:spacing w:line="480" w:lineRule="auto"/>
              <w:jc w:val="right"/>
              <w:rPr>
                <w:color w:val="000000"/>
              </w:rPr>
            </w:pPr>
            <w:r w:rsidRPr="00090466">
              <w:rPr>
                <w:color w:val="000000"/>
              </w:rPr>
              <w:t>13</w:t>
            </w:r>
          </w:p>
        </w:tc>
        <w:tc>
          <w:tcPr>
            <w:tcW w:w="2235" w:type="dxa"/>
            <w:noWrap/>
            <w:vAlign w:val="bottom"/>
            <w:hideMark/>
          </w:tcPr>
          <w:p w14:paraId="73421358" w14:textId="2E87350B" w:rsidR="009D00FA" w:rsidRPr="00090466" w:rsidRDefault="009D00FA" w:rsidP="00993F27">
            <w:pPr>
              <w:spacing w:line="480" w:lineRule="auto"/>
              <w:jc w:val="right"/>
              <w:rPr>
                <w:color w:val="000000"/>
              </w:rPr>
            </w:pPr>
            <w:r w:rsidRPr="00090466">
              <w:rPr>
                <w:color w:val="000000"/>
              </w:rPr>
              <w:t>0.1</w:t>
            </w:r>
          </w:p>
        </w:tc>
      </w:tr>
      <w:tr w:rsidR="00E91E1E" w:rsidRPr="00090466"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2848B634" w14:textId="44EC7A66" w:rsidR="009D00FA" w:rsidRPr="00090466" w:rsidRDefault="009D00FA" w:rsidP="00993F27">
            <w:pPr>
              <w:spacing w:line="480" w:lineRule="auto"/>
              <w:rPr>
                <w:color w:val="000000"/>
              </w:rPr>
            </w:pPr>
            <w:r w:rsidRPr="00090466">
              <w:rPr>
                <w:color w:val="000000"/>
              </w:rPr>
              <w:t>coyote</w:t>
            </w:r>
          </w:p>
        </w:tc>
        <w:tc>
          <w:tcPr>
            <w:tcW w:w="1107" w:type="dxa"/>
            <w:noWrap/>
            <w:vAlign w:val="bottom"/>
            <w:hideMark/>
          </w:tcPr>
          <w:p w14:paraId="0882A85C" w14:textId="5B708404" w:rsidR="009D00FA" w:rsidRPr="00090466" w:rsidRDefault="009D00FA" w:rsidP="00993F27">
            <w:pPr>
              <w:spacing w:line="480" w:lineRule="auto"/>
              <w:jc w:val="right"/>
              <w:rPr>
                <w:color w:val="000000"/>
              </w:rPr>
            </w:pPr>
            <w:r w:rsidRPr="00090466">
              <w:rPr>
                <w:color w:val="000000"/>
              </w:rPr>
              <w:t>8</w:t>
            </w:r>
          </w:p>
        </w:tc>
        <w:tc>
          <w:tcPr>
            <w:tcW w:w="1754" w:type="dxa"/>
            <w:noWrap/>
            <w:vAlign w:val="bottom"/>
            <w:hideMark/>
          </w:tcPr>
          <w:p w14:paraId="17817F22" w14:textId="4A705089" w:rsidR="009D00FA" w:rsidRPr="00090466" w:rsidRDefault="009D00FA" w:rsidP="00993F27">
            <w:pPr>
              <w:spacing w:line="480" w:lineRule="auto"/>
              <w:jc w:val="right"/>
              <w:rPr>
                <w:color w:val="000000"/>
              </w:rPr>
            </w:pPr>
            <w:r w:rsidRPr="00090466">
              <w:rPr>
                <w:color w:val="000000"/>
              </w:rPr>
              <w:t>10</w:t>
            </w:r>
          </w:p>
        </w:tc>
        <w:tc>
          <w:tcPr>
            <w:tcW w:w="2235" w:type="dxa"/>
            <w:noWrap/>
            <w:vAlign w:val="bottom"/>
            <w:hideMark/>
          </w:tcPr>
          <w:p w14:paraId="5DF6E72F" w14:textId="75B018F3" w:rsidR="009D00FA" w:rsidRPr="00090466" w:rsidRDefault="009D00FA" w:rsidP="00993F27">
            <w:pPr>
              <w:spacing w:line="480" w:lineRule="auto"/>
              <w:jc w:val="right"/>
              <w:rPr>
                <w:color w:val="000000"/>
              </w:rPr>
            </w:pPr>
            <w:r w:rsidRPr="00090466">
              <w:rPr>
                <w:color w:val="000000"/>
              </w:rPr>
              <w:t>0.1</w:t>
            </w:r>
          </w:p>
        </w:tc>
      </w:tr>
      <w:tr w:rsidR="00E91E1E" w:rsidRPr="00090466" w14:paraId="38A64AA5" w14:textId="77777777" w:rsidTr="00BB41C4">
        <w:trPr>
          <w:gridAfter w:val="1"/>
          <w:wAfter w:w="290" w:type="dxa"/>
          <w:trHeight w:val="320"/>
        </w:trPr>
        <w:tc>
          <w:tcPr>
            <w:tcW w:w="974" w:type="dxa"/>
            <w:noWrap/>
            <w:vAlign w:val="bottom"/>
            <w:hideMark/>
          </w:tcPr>
          <w:p w14:paraId="4F26647B" w14:textId="1E854B94" w:rsidR="009D00FA" w:rsidRPr="00090466" w:rsidRDefault="009D00FA" w:rsidP="00993F27">
            <w:pPr>
              <w:spacing w:line="480" w:lineRule="auto"/>
              <w:rPr>
                <w:color w:val="000000"/>
              </w:rPr>
            </w:pPr>
            <w:r w:rsidRPr="00090466">
              <w:rPr>
                <w:color w:val="000000"/>
              </w:rPr>
              <w:t>Wild</w:t>
            </w:r>
          </w:p>
        </w:tc>
        <w:tc>
          <w:tcPr>
            <w:tcW w:w="3421" w:type="dxa"/>
            <w:noWrap/>
            <w:vAlign w:val="bottom"/>
            <w:hideMark/>
          </w:tcPr>
          <w:p w14:paraId="0EE99110" w14:textId="78233CB6" w:rsidR="009D00FA" w:rsidRPr="00090466" w:rsidRDefault="009D00FA" w:rsidP="00993F27">
            <w:pPr>
              <w:spacing w:line="480" w:lineRule="auto"/>
              <w:rPr>
                <w:color w:val="000000"/>
              </w:rPr>
            </w:pPr>
            <w:r w:rsidRPr="00090466">
              <w:rPr>
                <w:color w:val="000000"/>
              </w:rPr>
              <w:t>porcupine</w:t>
            </w:r>
          </w:p>
        </w:tc>
        <w:tc>
          <w:tcPr>
            <w:tcW w:w="1107" w:type="dxa"/>
            <w:noWrap/>
            <w:vAlign w:val="bottom"/>
            <w:hideMark/>
          </w:tcPr>
          <w:p w14:paraId="316EC624" w14:textId="0ABC0C14" w:rsidR="009D00FA" w:rsidRPr="00090466" w:rsidRDefault="009D00FA" w:rsidP="00993F27">
            <w:pPr>
              <w:spacing w:line="480" w:lineRule="auto"/>
              <w:jc w:val="right"/>
              <w:rPr>
                <w:color w:val="000000"/>
              </w:rPr>
            </w:pPr>
            <w:r w:rsidRPr="00090466">
              <w:rPr>
                <w:color w:val="000000"/>
              </w:rPr>
              <w:t>6</w:t>
            </w:r>
          </w:p>
        </w:tc>
        <w:tc>
          <w:tcPr>
            <w:tcW w:w="1754" w:type="dxa"/>
            <w:noWrap/>
            <w:vAlign w:val="bottom"/>
            <w:hideMark/>
          </w:tcPr>
          <w:p w14:paraId="01B416D1" w14:textId="7BD89489" w:rsidR="009D00FA" w:rsidRPr="00090466" w:rsidRDefault="009D00FA" w:rsidP="00993F27">
            <w:pPr>
              <w:spacing w:line="480" w:lineRule="auto"/>
              <w:jc w:val="right"/>
              <w:rPr>
                <w:color w:val="000000"/>
              </w:rPr>
            </w:pPr>
            <w:r w:rsidRPr="00090466">
              <w:rPr>
                <w:color w:val="000000"/>
              </w:rPr>
              <w:t>7</w:t>
            </w:r>
          </w:p>
        </w:tc>
        <w:tc>
          <w:tcPr>
            <w:tcW w:w="2235" w:type="dxa"/>
            <w:noWrap/>
            <w:vAlign w:val="bottom"/>
            <w:hideMark/>
          </w:tcPr>
          <w:p w14:paraId="74DC0B31" w14:textId="7E196871" w:rsidR="009D00FA" w:rsidRPr="00090466" w:rsidRDefault="009D00FA" w:rsidP="00993F27">
            <w:pPr>
              <w:spacing w:line="480" w:lineRule="auto"/>
              <w:jc w:val="right"/>
              <w:rPr>
                <w:color w:val="000000"/>
              </w:rPr>
            </w:pPr>
            <w:r w:rsidRPr="00090466">
              <w:rPr>
                <w:color w:val="000000"/>
              </w:rPr>
              <w:t>0.1</w:t>
            </w:r>
          </w:p>
        </w:tc>
      </w:tr>
    </w:tbl>
    <w:p w14:paraId="6A78185A" w14:textId="5D4B5B35" w:rsidR="001A7303" w:rsidRPr="00090466" w:rsidRDefault="001A7303" w:rsidP="00993F27">
      <w:pPr>
        <w:pStyle w:val="p1"/>
        <w:spacing w:line="480" w:lineRule="auto"/>
      </w:pPr>
    </w:p>
    <w:p w14:paraId="40350A07" w14:textId="77777777" w:rsidR="00B31BDF" w:rsidRPr="00090466" w:rsidRDefault="00B31BDF" w:rsidP="00993F27">
      <w:pPr>
        <w:pStyle w:val="p1"/>
        <w:spacing w:line="480" w:lineRule="auto"/>
        <w:rPr>
          <w:i/>
          <w:iCs/>
        </w:rPr>
      </w:pPr>
      <w:r w:rsidRPr="00090466">
        <w:rPr>
          <w:i/>
          <w:iCs/>
        </w:rPr>
        <w:t>Camera Statistical Analysis</w:t>
      </w:r>
    </w:p>
    <w:p w14:paraId="043F1AD8" w14:textId="282C891F" w:rsidR="00F117FC" w:rsidRPr="00090466" w:rsidRDefault="009D05CD" w:rsidP="00993F27">
      <w:pPr>
        <w:pStyle w:val="p1"/>
        <w:spacing w:line="480" w:lineRule="auto"/>
        <w:rPr>
          <w:ins w:id="260" w:author="Clayton Lamb" w:date="2025-11-24T14:51:00Z" w16du:dateUtc="2025-11-24T21:51:00Z"/>
          <w:rPrChange w:id="261" w:author="Clayton Lamb" w:date="2025-11-28T13:58:00Z" w16du:dateUtc="2025-11-28T20:58:00Z">
            <w:rPr>
              <w:ins w:id="262" w:author="Clayton Lamb" w:date="2025-11-24T14:51:00Z" w16du:dateUtc="2025-11-24T21:51:00Z"/>
              <w:color w:val="BF4E14" w:themeColor="accent2" w:themeShade="BF"/>
            </w:rPr>
          </w:rPrChange>
        </w:rPr>
      </w:pPr>
      <w:r w:rsidRPr="00090466">
        <w:rPr>
          <w:i/>
          <w:iCs/>
        </w:rPr>
        <w:t>Intensity of use</w:t>
      </w:r>
      <w:r w:rsidR="00764249" w:rsidRPr="00090466">
        <w:t>—</w:t>
      </w:r>
      <w:ins w:id="263" w:author="Clayton Lamb" w:date="2025-11-24T14:52:00Z" w16du:dateUtc="2025-11-24T21:52:00Z">
        <w:r w:rsidR="00F117FC" w:rsidRPr="00090466">
          <w:t xml:space="preserve"> </w:t>
        </w:r>
        <w:r w:rsidR="00F117FC" w:rsidRPr="00090466">
          <w:rPr>
            <w:color w:val="BF4E14" w:themeColor="accent2" w:themeShade="BF"/>
            <w:rPrChange w:id="264" w:author="Clayton Lamb" w:date="2025-11-28T13:58:00Z" w16du:dateUtc="2025-11-28T20:58:00Z">
              <w:rPr/>
            </w:rPrChange>
          </w:rPr>
          <w:t xml:space="preserve">We evaluated dispersion in </w:t>
        </w:r>
        <w:r w:rsidR="00F117FC" w:rsidRPr="00090466">
          <w:rPr>
            <w:color w:val="BF4E14" w:themeColor="accent2" w:themeShade="BF"/>
          </w:rPr>
          <w:t>detection models</w:t>
        </w:r>
        <w:r w:rsidR="00F117FC" w:rsidRPr="00090466">
          <w:rPr>
            <w:color w:val="BF4E14" w:themeColor="accent2" w:themeShade="BF"/>
            <w:rPrChange w:id="265" w:author="Clayton Lamb" w:date="2025-11-28T13:58:00Z" w16du:dateUtc="2025-11-28T20:58:00Z">
              <w:rPr/>
            </w:rPrChange>
          </w:rPr>
          <w:t xml:space="preserve"> to determine whether the Poisson distribution was appropriate (</w:t>
        </w:r>
      </w:ins>
      <w:ins w:id="266" w:author="Clayton Lamb" w:date="2025-11-28T13:59:00Z" w16du:dateUtc="2025-11-28T20:59:00Z">
        <w:r w:rsidR="00085F71" w:rsidRPr="00923450">
          <w:rPr>
            <w:color w:val="000000"/>
          </w:rPr>
          <w:t>Supplementary Data S2</w:t>
        </w:r>
      </w:ins>
      <w:ins w:id="267" w:author="Clayton Lamb" w:date="2025-11-24T14:52:00Z" w16du:dateUtc="2025-11-24T21:52:00Z">
        <w:r w:rsidR="00F117FC" w:rsidRPr="00090466">
          <w:rPr>
            <w:color w:val="BF4E14" w:themeColor="accent2" w:themeShade="BF"/>
            <w:rPrChange w:id="268" w:author="Clayton Lamb" w:date="2025-11-28T13:58:00Z" w16du:dateUtc="2025-11-28T20:58:00Z">
              <w:rPr/>
            </w:rPrChange>
          </w:rPr>
          <w:t>). Overall, we found little evidence of overdispersion. Elk showed the highest dispersion (ratio = 2.6), indicating greater variance than expected, but this was not statistically significant. Black bear exhibited a near-significant test (p = 0.056) but only modest dispersion (ratio = 1.6). All other species showed no indication of overdispersion. Based on these results, we retained the Poisson distribution for all models.</w:t>
        </w:r>
      </w:ins>
    </w:p>
    <w:p w14:paraId="08DC955B" w14:textId="77777777" w:rsidR="003E5A25" w:rsidRPr="00090466" w:rsidRDefault="00764249" w:rsidP="003E5A25">
      <w:pPr>
        <w:pStyle w:val="p1"/>
        <w:spacing w:line="480" w:lineRule="auto"/>
        <w:ind w:firstLine="720"/>
        <w:rPr>
          <w:ins w:id="269" w:author="Clayton Lamb" w:date="2025-11-28T13:41:00Z" w16du:dateUtc="2025-11-28T20:41:00Z"/>
        </w:rPr>
      </w:pPr>
      <w:del w:id="270" w:author="Clayton Lamb" w:date="2025-11-24T14:51:00Z" w16du:dateUtc="2025-11-24T21:51:00Z">
        <w:r w:rsidRPr="00090466" w:rsidDel="00F117FC">
          <w:rPr>
            <w:b/>
            <w:bCs/>
            <w:color w:val="0E0E0E"/>
          </w:rPr>
          <w:delText xml:space="preserve"> </w:delText>
        </w:r>
      </w:del>
      <w:r w:rsidR="00B511A3" w:rsidRPr="00090466">
        <w:t xml:space="preserve">Across species, trail </w:t>
      </w:r>
      <w:r w:rsidR="00806382" w:rsidRPr="00090466">
        <w:t>type and</w:t>
      </w:r>
      <w:del w:id="271" w:author="Clayton Lamb" w:date="2025-11-24T12:08:00Z" w16du:dateUtc="2025-11-24T19:08:00Z">
        <w:r w:rsidR="00806382" w:rsidRPr="00090466" w:rsidDel="00A06C95">
          <w:delText xml:space="preserve"> its’</w:delText>
        </w:r>
      </w:del>
      <w:r w:rsidR="00806382" w:rsidRPr="00090466">
        <w:t xml:space="preserve"> surrounding habitat </w:t>
      </w:r>
      <w:r w:rsidR="00B511A3" w:rsidRPr="00090466">
        <w:t xml:space="preserve">influenced detection probabilities and </w:t>
      </w:r>
      <w:ins w:id="272" w:author="Clayton Lamb" w:date="2025-11-24T17:25:00Z" w16du:dateUtc="2025-11-25T00:25:00Z">
        <w:r w:rsidR="008506EC" w:rsidRPr="00090466">
          <w:t>detection frequency</w:t>
        </w:r>
      </w:ins>
      <w:del w:id="273" w:author="Clayton Lamb" w:date="2025-11-24T17:25:00Z" w16du:dateUtc="2025-11-25T00:25:00Z">
        <w:r w:rsidR="00B511A3" w:rsidRPr="00090466" w:rsidDel="008506EC">
          <w:delText>relative abundance</w:delText>
        </w:r>
      </w:del>
      <w:r w:rsidR="00B511A3" w:rsidRPr="00090466">
        <w:t xml:space="preserve">, but effects varied by species and by model component (presence vs. </w:t>
      </w:r>
      <w:ins w:id="274" w:author="Clayton Lamb" w:date="2025-11-24T17:25:00Z" w16du:dateUtc="2025-11-25T00:25:00Z">
        <w:r w:rsidR="008506EC" w:rsidRPr="00090466">
          <w:t>frequency</w:t>
        </w:r>
      </w:ins>
      <w:del w:id="275" w:author="Clayton Lamb" w:date="2025-11-24T17:25:00Z" w16du:dateUtc="2025-11-25T00:25:00Z">
        <w:r w:rsidR="00B511A3" w:rsidRPr="00090466" w:rsidDel="008506EC">
          <w:delText>abundance</w:delText>
        </w:r>
      </w:del>
      <w:r w:rsidR="00B511A3" w:rsidRPr="00090466">
        <w:t>). Trail contrasts were assessed both between the Mt. Fernie trail network and the broader valley, and within the trail network (wildlife vs. recreation</w:t>
      </w:r>
      <w:r w:rsidR="00806382" w:rsidRPr="00090466">
        <w:t xml:space="preserve"> trails</w:t>
      </w:r>
      <w:r w:rsidR="00E91E1E" w:rsidRPr="00090466">
        <w:t xml:space="preserve">, </w:t>
      </w:r>
      <w:r w:rsidR="00E91E1E" w:rsidRPr="00090466">
        <w:fldChar w:fldCharType="begin"/>
      </w:r>
      <w:r w:rsidR="00E91E1E" w:rsidRPr="00090466">
        <w:instrText xml:space="preserve"> REF _Ref203470451 \h </w:instrText>
      </w:r>
      <w:r w:rsidR="00910A3D" w:rsidRPr="00090466">
        <w:instrText xml:space="preserve"> \* MERGEFORMAT </w:instrText>
      </w:r>
      <w:r w:rsidR="00E91E1E" w:rsidRPr="00090466">
        <w:fldChar w:fldCharType="separate"/>
      </w:r>
      <w:ins w:id="276" w:author="Clayton Lamb" w:date="2025-11-24T13:16:00Z" w16du:dateUtc="2025-11-24T20:16:00Z">
        <w:r w:rsidR="008C661B" w:rsidRPr="00090466">
          <w:t xml:space="preserve">Figure </w:t>
        </w:r>
        <w:r w:rsidR="008C661B" w:rsidRPr="00090466">
          <w:rPr>
            <w:noProof/>
          </w:rPr>
          <w:t>2</w:t>
        </w:r>
      </w:ins>
      <w:del w:id="277" w:author="Clayton Lamb" w:date="2025-11-24T13:16:00Z" w16du:dateUtc="2025-11-24T20:16:00Z">
        <w:r w:rsidR="003E5C96" w:rsidRPr="00090466" w:rsidDel="008C661B">
          <w:delText xml:space="preserve">Figure </w:delText>
        </w:r>
        <w:r w:rsidR="003E5C96" w:rsidRPr="00090466" w:rsidDel="008C661B">
          <w:rPr>
            <w:noProof/>
          </w:rPr>
          <w:delText>2</w:delText>
        </w:r>
      </w:del>
      <w:r w:rsidR="00E91E1E" w:rsidRPr="00090466">
        <w:fldChar w:fldCharType="end"/>
      </w:r>
      <w:r w:rsidR="00E91E1E" w:rsidRPr="00090466">
        <w:t>).</w:t>
      </w:r>
      <w:ins w:id="278" w:author="Clayton Lamb" w:date="2025-11-24T14:45:00Z" w16du:dateUtc="2025-11-24T21:45:00Z">
        <w:r w:rsidR="00F117FC" w:rsidRPr="00090466">
          <w:t xml:space="preserve"> </w:t>
        </w:r>
      </w:ins>
      <w:ins w:id="279" w:author="Clayton Lamb" w:date="2025-11-24T14:46:00Z" w16du:dateUtc="2025-11-24T21:46:00Z">
        <w:r w:rsidR="00F117FC" w:rsidRPr="00090466">
          <w:t xml:space="preserve"> </w:t>
        </w:r>
      </w:ins>
    </w:p>
    <w:p w14:paraId="0EE56552" w14:textId="77777777" w:rsidR="003E5A25" w:rsidRPr="00090466" w:rsidRDefault="003E5A25" w:rsidP="003E5A25">
      <w:pPr>
        <w:pStyle w:val="p1"/>
        <w:spacing w:line="480" w:lineRule="auto"/>
        <w:ind w:firstLine="720"/>
        <w:rPr>
          <w:ins w:id="280" w:author="Clayton Lamb" w:date="2025-11-28T13:41:00Z" w16du:dateUtc="2025-11-28T20:41:00Z"/>
        </w:rPr>
      </w:pPr>
      <w:ins w:id="281" w:author="Clayton Lamb" w:date="2025-11-28T13:38:00Z" w16du:dateUtc="2025-11-28T20:38:00Z">
        <w:r w:rsidRPr="00090466">
          <w:t xml:space="preserve">Humans and bikers were overwhelmingly detected on recreation trails. Relative to Landscape-valley cameras, humans were far more likely to be detected within the Mt. Fernie trail network: the odds of at least one monthly human detection were ~124 times higher in the trail network (OR ≈ 124, p &lt; 0.001), and expected monthly detection frequency in areas that bikers were present were ~22 times higher (ratio ≈ 22, p ≈ 0.008). Within the Mt. Fernie network, </w:t>
        </w:r>
        <w:r w:rsidRPr="00090466">
          <w:lastRenderedPageBreak/>
          <w:t>humans were strongly concentrated on recreation trails, with ~613-fold higher odds of detection (OR ≈ 613, p &lt; 0.001) and ~59-fold higher detection frequency (ratio ≈ 59, p &lt; 0.001) on recreation versus wildlife trails. Biker detections showed an even more extreme pattern, with almost no detections in the Landscape-valley or on wildlife trails; presence contrasts indicated orders-of-magnitude higher odds of biker detections on recreation trails, though some frequency contrasts were unstable because of near-zero counts in the valley.</w:t>
        </w:r>
      </w:ins>
    </w:p>
    <w:p w14:paraId="74CF7DE1" w14:textId="77777777" w:rsidR="003E5A25" w:rsidRPr="00090466" w:rsidRDefault="003E5A25" w:rsidP="003E5A25">
      <w:pPr>
        <w:pStyle w:val="p1"/>
        <w:spacing w:line="480" w:lineRule="auto"/>
        <w:ind w:firstLine="720"/>
        <w:rPr>
          <w:ins w:id="282" w:author="Clayton Lamb" w:date="2025-11-28T13:42:00Z" w16du:dateUtc="2025-11-28T20:42:00Z"/>
        </w:rPr>
      </w:pPr>
      <w:ins w:id="283" w:author="Clayton Lamb" w:date="2025-11-28T13:38:00Z" w16du:dateUtc="2025-11-28T20:38:00Z">
        <w:r w:rsidRPr="00090466">
          <w:t xml:space="preserve">Black bear presence was higher within the Mt. Fernie trail network than at Landscape-valley sites (OR ≈ 2.8 in favour of the trail network, p ≈ 0.047), and bears were especially likely to occur on wildlife trails compared to Landscape-valley cameras (OR ≈ 3.7, p ≈ 0.032). </w:t>
        </w:r>
      </w:ins>
      <w:ins w:id="284" w:author="Clayton Lamb" w:date="2025-11-28T13:42:00Z" w16du:dateUtc="2025-11-28T20:42:00Z">
        <w:r w:rsidRPr="00090466">
          <w:t xml:space="preserve">No difference between wildlife trails and recreation trails were detected within the Mt. Fernie network. </w:t>
        </w:r>
      </w:ins>
      <w:ins w:id="285" w:author="Clayton Lamb" w:date="2025-11-28T13:38:00Z" w16du:dateUtc="2025-11-28T20:38:00Z">
        <w:r w:rsidRPr="00090466">
          <w:t>Detection frequency, conditional on presence, did not differ significantly among trail types for black bears.</w:t>
        </w:r>
      </w:ins>
    </w:p>
    <w:p w14:paraId="72761038" w14:textId="77777777" w:rsidR="003E5A25" w:rsidRPr="00090466" w:rsidRDefault="003E5A25" w:rsidP="003E5A25">
      <w:pPr>
        <w:pStyle w:val="p1"/>
        <w:spacing w:line="480" w:lineRule="auto"/>
        <w:ind w:firstLine="720"/>
        <w:rPr>
          <w:ins w:id="286" w:author="Clayton Lamb" w:date="2025-11-28T13:43:00Z" w16du:dateUtc="2025-11-28T20:43:00Z"/>
        </w:rPr>
      </w:pPr>
      <w:ins w:id="287" w:author="Clayton Lamb" w:date="2025-11-28T13:38:00Z" w16du:dateUtc="2025-11-28T20:38:00Z">
        <w:r w:rsidRPr="00090466">
          <w:t>Elk showed the opposite broad-scale pattern. Elk were much more likely to be detected at Landscape-valley sites than within the Mt. Fernie trail network (OR ≈ 36.7 in favour of the Landscape-valley, p ≈ 0.005), and also more likely at Landscape-valley sites than on wildlife trails (OR ≈ 22.7, p ≈ 0.019). Within the trail network, elk were more likely to occur on wildlife trails than recreation trails (OR ≈ 2.6, p ≈ 0.065), consistent with th</w:t>
        </w:r>
      </w:ins>
      <w:ins w:id="288" w:author="Clayton Lamb" w:date="2025-11-28T13:43:00Z" w16du:dateUtc="2025-11-28T20:43:00Z">
        <w:r w:rsidRPr="00090466">
          <w:t>e</w:t>
        </w:r>
      </w:ins>
      <w:ins w:id="289" w:author="Clayton Lamb" w:date="2025-11-28T13:38:00Z" w16du:dateUtc="2025-11-28T20:38:00Z">
        <w:r w:rsidRPr="00090466">
          <w:t xml:space="preserve"> low elk detections on recreation trails. Detection frequency contrasts for elk were not statistically supported.</w:t>
        </w:r>
      </w:ins>
    </w:p>
    <w:p w14:paraId="771368CC" w14:textId="77777777" w:rsidR="003E5A25" w:rsidRPr="00090466" w:rsidRDefault="003E5A25" w:rsidP="003E5A25">
      <w:pPr>
        <w:pStyle w:val="p1"/>
        <w:spacing w:line="480" w:lineRule="auto"/>
        <w:ind w:firstLine="720"/>
        <w:rPr>
          <w:ins w:id="290" w:author="Clayton Lamb" w:date="2025-11-28T13:44:00Z" w16du:dateUtc="2025-11-28T20:44:00Z"/>
        </w:rPr>
      </w:pPr>
      <w:ins w:id="291" w:author="Clayton Lamb" w:date="2025-11-28T13:38:00Z" w16du:dateUtc="2025-11-28T20:38:00Z">
        <w:r w:rsidRPr="00090466">
          <w:t xml:space="preserve">Grizzly bears were detected infrequently, but there was some evidence of trail-type effects. At the broad scale, models suggested that grizzly bears were more likely to occur in the Landscape-valley than in the Mt. Fernie trail network (OR ≈ 2.2 in favour of the Landscape-valley, p ≈ 0.08), and that detection frequency was also higher in the Landscape-valley (ratio ≈ </w:t>
        </w:r>
        <w:r w:rsidRPr="00090466">
          <w:lastRenderedPageBreak/>
          <w:t>2.2, p ≈ 0.10), although both effects were uncertain. Within the Mt. Fernie network, grizzly bear presence was higher on recreation trails than wildlife trails (OR ≈ 4.6 in favour of recreation trails, p ≈ 0.002), while detection frequency remained similar.</w:t>
        </w:r>
      </w:ins>
    </w:p>
    <w:p w14:paraId="0175C675" w14:textId="77777777" w:rsidR="003E5A25" w:rsidRPr="00090466" w:rsidRDefault="003E5A25" w:rsidP="003E5A25">
      <w:pPr>
        <w:pStyle w:val="p1"/>
        <w:spacing w:line="480" w:lineRule="auto"/>
        <w:ind w:firstLine="720"/>
        <w:rPr>
          <w:ins w:id="292" w:author="Clayton Lamb" w:date="2025-11-28T13:44:00Z" w16du:dateUtc="2025-11-28T20:44:00Z"/>
        </w:rPr>
      </w:pPr>
      <w:ins w:id="293" w:author="Clayton Lamb" w:date="2025-11-28T13:38:00Z" w16du:dateUtc="2025-11-28T20:38:00Z">
        <w:r w:rsidRPr="00090466">
          <w:t>Moose showed a strong contrast in presence, but not in detection frequency. Moose were far more likely to be detected within the Mt. Fernie trail network than at Landscape-valley sites: the odds of detection were ~80 times higher in the trail network (OR ≈ 80, p &lt; 0.001), and ~54 times higher on wildlife trails than on Landscape-valley cameras (OR ≈ 54, p &lt; 0.001). Differences in detection frequency were poorly estimated because moose were almost never detected at Landscape-valley sites, and frequency contrasts were not statistically significant.</w:t>
        </w:r>
      </w:ins>
    </w:p>
    <w:p w14:paraId="2ED3BFAA" w14:textId="77777777" w:rsidR="003E5A25" w:rsidRPr="00090466" w:rsidRDefault="003E5A25" w:rsidP="003E5A25">
      <w:pPr>
        <w:pStyle w:val="p1"/>
        <w:spacing w:line="480" w:lineRule="auto"/>
        <w:ind w:firstLine="720"/>
        <w:rPr>
          <w:ins w:id="294" w:author="Clayton Lamb" w:date="2025-11-28T13:45:00Z" w16du:dateUtc="2025-11-28T20:45:00Z"/>
        </w:rPr>
      </w:pPr>
      <w:ins w:id="295" w:author="Clayton Lamb" w:date="2025-11-28T13:38:00Z" w16du:dateUtc="2025-11-28T20:38:00Z">
        <w:r w:rsidRPr="00090466">
          <w:t>Mule deer generally followed a similar pattern to moose at the trail-network scale, but with weaker effects. There was suggestive evidence that monthly detection frequency was higher within the Mt. Fernie trail network than at Landscape-valley sites (ratio ≈ 1.9 in favour of the trail network, p ≈ 0.08). Within the trail network, mule deer were more likely to occur on recreation trails than wildlife trails (OR ≈ 3.3, p ≈ 0.013), and showed marginally higher detection frequency on recreation trails (ratio ≈ 1.8, p ≈ 0.08).</w:t>
        </w:r>
      </w:ins>
    </w:p>
    <w:p w14:paraId="614912D3" w14:textId="77777777" w:rsidR="003E5A25" w:rsidRPr="00090466" w:rsidRDefault="003E5A25" w:rsidP="003E5A25">
      <w:pPr>
        <w:pStyle w:val="p1"/>
        <w:spacing w:line="480" w:lineRule="auto"/>
        <w:ind w:firstLine="720"/>
        <w:rPr>
          <w:ins w:id="296" w:author="Clayton Lamb" w:date="2025-11-28T13:46:00Z" w16du:dateUtc="2025-11-28T20:46:00Z"/>
        </w:rPr>
      </w:pPr>
      <w:ins w:id="297" w:author="Clayton Lamb" w:date="2025-11-28T13:38:00Z" w16du:dateUtc="2025-11-28T20:38:00Z">
        <w:r w:rsidRPr="00090466">
          <w:t>Red foxes were strongly associated with the Mt. Fernie trail network. Foxes were substantially more likely to occur within the trail network than at Landscape-valley sites (OR ≈ 8.9 in favour of the trail network, p ≈ 0.013). Within the network, foxes tended to be more common on recreation trails than wildlife trails: the odds of detection were ~3.7 times higher on recreation trails (OR ≈ 3.7, p ≈ 0.065), and detection frequency was ~5.5 times higher (ratio ≈ 5.5, p ≈ 0.004).</w:t>
        </w:r>
      </w:ins>
    </w:p>
    <w:p w14:paraId="60671101" w14:textId="1ED9756A" w:rsidR="003E5A25" w:rsidRPr="00090466" w:rsidRDefault="003E5A25" w:rsidP="003E5A25">
      <w:pPr>
        <w:pStyle w:val="p1"/>
        <w:spacing w:line="480" w:lineRule="auto"/>
        <w:ind w:firstLine="720"/>
        <w:rPr>
          <w:ins w:id="298" w:author="Clayton Lamb" w:date="2025-11-28T12:19:00Z" w16du:dateUtc="2025-11-28T19:19:00Z"/>
        </w:rPr>
      </w:pPr>
      <w:ins w:id="299" w:author="Clayton Lamb" w:date="2025-11-28T13:38:00Z" w16du:dateUtc="2025-11-28T20:38:00Z">
        <w:r w:rsidRPr="00090466">
          <w:lastRenderedPageBreak/>
          <w:t>White-tailed deer showed relatively similar detection rates across trail types. Although point estimates suggested somewhat higher detections in the Mt. Fernie trail network than in the Landscape-valley, none of the presence or detection-frequency contrasts for white-tailed deer were statistically significant (all p &gt; 0.1). Cougars and gray wolves were rarely detected, and models for these species were unstable; we therefore excluded them from subsequent analyses.</w:t>
        </w:r>
      </w:ins>
    </w:p>
    <w:p w14:paraId="1349AFEC" w14:textId="11165783" w:rsidR="005B4E4E" w:rsidRPr="00090466" w:rsidDel="005B4E4E" w:rsidRDefault="005B4E4E" w:rsidP="005B4E4E">
      <w:pPr>
        <w:pStyle w:val="p1"/>
        <w:spacing w:line="480" w:lineRule="auto"/>
        <w:rPr>
          <w:del w:id="300" w:author="Clayton Lamb" w:date="2025-11-28T12:20:00Z" w16du:dateUtc="2025-11-28T19:20:00Z"/>
        </w:rPr>
      </w:pPr>
    </w:p>
    <w:p w14:paraId="7E2D0C8C" w14:textId="567D826A" w:rsidR="00D61508" w:rsidRPr="00090466" w:rsidDel="005B4E4E" w:rsidRDefault="005B4E4E">
      <w:pPr>
        <w:pStyle w:val="p1"/>
        <w:spacing w:line="480" w:lineRule="auto"/>
        <w:rPr>
          <w:del w:id="301" w:author="Clayton Lamb" w:date="2025-11-28T12:17:00Z" w16du:dateUtc="2025-11-28T19:17:00Z"/>
        </w:rPr>
        <w:pPrChange w:id="302" w:author="Clayton Lamb" w:date="2025-11-28T12:20:00Z" w16du:dateUtc="2025-11-28T19:20:00Z">
          <w:pPr>
            <w:pStyle w:val="p1"/>
            <w:spacing w:line="480" w:lineRule="auto"/>
            <w:ind w:firstLine="720"/>
          </w:pPr>
        </w:pPrChange>
      </w:pPr>
      <w:ins w:id="303" w:author="Clayton Lamb" w:date="2025-11-28T12:20:00Z" w16du:dateUtc="2025-11-28T19:20:00Z">
        <w:r w:rsidRPr="00090466">
          <w:tab/>
        </w:r>
      </w:ins>
      <w:del w:id="304" w:author="Clayton Lamb" w:date="2025-11-28T12:17:00Z" w16du:dateUtc="2025-11-28T19:17:00Z">
        <w:r w:rsidR="00B511A3" w:rsidRPr="00090466" w:rsidDel="005B4E4E">
          <w:delText xml:space="preserve">Humans and bikers were overwhelmingly detected on </w:delText>
        </w:r>
        <w:r w:rsidR="00806382" w:rsidRPr="00090466" w:rsidDel="005B4E4E">
          <w:delText>recreation</w:delText>
        </w:r>
        <w:r w:rsidR="00B511A3" w:rsidRPr="00090466" w:rsidDel="005B4E4E">
          <w:delText xml:space="preserve"> trails. </w:delText>
        </w:r>
        <w:r w:rsidR="00806382" w:rsidRPr="00090466" w:rsidDel="005B4E4E">
          <w:delText>P</w:delText>
        </w:r>
        <w:r w:rsidR="00B511A3" w:rsidRPr="00090466" w:rsidDel="005B4E4E">
          <w:delText xml:space="preserve">resence and </w:delText>
        </w:r>
      </w:del>
      <w:del w:id="305" w:author="Clayton Lamb" w:date="2025-11-24T17:25:00Z" w16du:dateUtc="2025-11-25T00:25:00Z">
        <w:r w:rsidR="00B511A3" w:rsidRPr="00090466" w:rsidDel="008506EC">
          <w:delText xml:space="preserve">abundance </w:delText>
        </w:r>
      </w:del>
      <w:del w:id="306" w:author="Clayton Lamb" w:date="2025-11-28T12:17:00Z" w16du:dateUtc="2025-11-28T19:17:00Z">
        <w:r w:rsidR="00013EBB" w:rsidRPr="00090466" w:rsidDel="005B4E4E">
          <w:delText>(</w:delText>
        </w:r>
        <w:r w:rsidR="00A4691B" w:rsidRPr="00090466" w:rsidDel="005B4E4E">
          <w:delText>given presence</w:delText>
        </w:r>
        <w:r w:rsidR="00013EBB" w:rsidRPr="00090466" w:rsidDel="005B4E4E">
          <w:delText>)</w:delText>
        </w:r>
        <w:r w:rsidR="00A4691B" w:rsidRPr="00090466" w:rsidDel="005B4E4E">
          <w:delText xml:space="preserve"> </w:delText>
        </w:r>
        <w:r w:rsidR="00B511A3" w:rsidRPr="00090466" w:rsidDel="005B4E4E">
          <w:delText xml:space="preserve">were significantly higher in the Mt. Fernie trail network compared to </w:delText>
        </w:r>
        <w:r w:rsidR="005B5D0C" w:rsidRPr="00090466" w:rsidDel="005B4E4E">
          <w:delText>Landscape-</w:delText>
        </w:r>
        <w:r w:rsidR="00B511A3" w:rsidRPr="00090466" w:rsidDel="005B4E4E">
          <w:delText xml:space="preserve">valley sites (human presence </w:delText>
        </w:r>
        <w:r w:rsidR="00806382" w:rsidRPr="00090466" w:rsidDel="005B4E4E">
          <w:delText>Odds Ratio (</w:delText>
        </w:r>
        <w:r w:rsidR="00B511A3" w:rsidRPr="00090466" w:rsidDel="005B4E4E">
          <w:delText>OR</w:delText>
        </w:r>
        <w:r w:rsidR="00806382" w:rsidRPr="00090466" w:rsidDel="005B4E4E">
          <w:delText>)</w:delText>
        </w:r>
        <w:r w:rsidR="00B511A3" w:rsidRPr="00090466" w:rsidDel="005B4E4E">
          <w:delText xml:space="preserve"> </w:delText>
        </w:r>
        <w:r w:rsidR="00806382" w:rsidRPr="00090466" w:rsidDel="005B4E4E">
          <w:delText>&gt;120</w:delText>
        </w:r>
        <w:r w:rsidR="00B511A3" w:rsidRPr="00090466" w:rsidDel="005B4E4E">
          <w:delText xml:space="preserve">, p &lt; 0.001; </w:delText>
        </w:r>
      </w:del>
      <w:del w:id="307" w:author="Clayton Lamb" w:date="2025-11-24T17:25:00Z" w16du:dateUtc="2025-11-25T00:25:00Z">
        <w:r w:rsidR="00B511A3" w:rsidRPr="00090466" w:rsidDel="008506EC">
          <w:delText>abundance</w:delText>
        </w:r>
      </w:del>
      <w:del w:id="308" w:author="Clayton Lamb" w:date="2025-11-28T12:17:00Z" w16du:dateUtc="2025-11-28T19:17:00Z">
        <w:r w:rsidR="00B511A3" w:rsidRPr="00090466" w:rsidDel="005B4E4E">
          <w:delText xml:space="preserve"> ratio </w:delText>
        </w:r>
        <w:r w:rsidR="00806382" w:rsidRPr="00090466" w:rsidDel="005B4E4E">
          <w:delText>&gt;</w:delText>
        </w:r>
        <w:r w:rsidR="00806382" w:rsidRPr="00090466" w:rsidDel="00DC6117">
          <w:delText>8</w:delText>
        </w:r>
        <w:r w:rsidR="00B511A3" w:rsidRPr="00090466" w:rsidDel="005B4E4E">
          <w:delText>, p &lt; 0.001</w:delText>
        </w:r>
        <w:r w:rsidR="00806382" w:rsidRPr="00090466" w:rsidDel="005B4E4E">
          <w:delText>, although bike model struggled with convergence due to near zero bikes detected at Landscape-valley sites</w:delText>
        </w:r>
        <w:r w:rsidR="00B511A3" w:rsidRPr="00090466" w:rsidDel="005B4E4E">
          <w:delText xml:space="preserve">). Within the trail network, detections were strongly concentrated on </w:delText>
        </w:r>
        <w:r w:rsidR="00806382" w:rsidRPr="00090466" w:rsidDel="005B4E4E">
          <w:delText>r</w:delText>
        </w:r>
        <w:r w:rsidR="00B511A3" w:rsidRPr="00090466" w:rsidDel="005B4E4E">
          <w:delText>ec</w:delText>
        </w:r>
        <w:r w:rsidR="00806382" w:rsidRPr="00090466" w:rsidDel="005B4E4E">
          <w:delText>reation</w:delText>
        </w:r>
        <w:r w:rsidR="00B511A3" w:rsidRPr="00090466" w:rsidDel="005B4E4E">
          <w:delText xml:space="preserve"> trails (presence OR</w:delText>
        </w:r>
        <w:r w:rsidR="00806382" w:rsidRPr="00090466" w:rsidDel="005B4E4E">
          <w:delText>&gt;55</w:delText>
        </w:r>
        <w:r w:rsidR="00B511A3" w:rsidRPr="00090466" w:rsidDel="005B4E4E">
          <w:delText xml:space="preserve">, p &lt; 0.001; </w:delText>
        </w:r>
      </w:del>
      <w:del w:id="309" w:author="Clayton Lamb" w:date="2025-11-24T17:26:00Z" w16du:dateUtc="2025-11-25T00:26:00Z">
        <w:r w:rsidR="00B511A3" w:rsidRPr="00090466" w:rsidDel="008506EC">
          <w:delText>abundance</w:delText>
        </w:r>
      </w:del>
      <w:del w:id="310" w:author="Clayton Lamb" w:date="2025-11-28T12:17:00Z" w16du:dateUtc="2025-11-28T19:17:00Z">
        <w:r w:rsidR="00B511A3" w:rsidRPr="00090466" w:rsidDel="005B4E4E">
          <w:delText xml:space="preserve"> ratio </w:delText>
        </w:r>
        <w:r w:rsidR="00806382" w:rsidRPr="00090466" w:rsidDel="005B4E4E">
          <w:delText>&gt;626</w:delText>
        </w:r>
        <w:r w:rsidR="00B511A3" w:rsidRPr="00090466" w:rsidDel="005B4E4E">
          <w:delText>, p &lt; 0.001).</w:delText>
        </w:r>
      </w:del>
    </w:p>
    <w:p w14:paraId="78D7542A" w14:textId="2614F575" w:rsidR="00D61508" w:rsidRPr="00090466" w:rsidDel="005B4E4E" w:rsidRDefault="00B511A3">
      <w:pPr>
        <w:pStyle w:val="p1"/>
        <w:spacing w:line="480" w:lineRule="auto"/>
        <w:rPr>
          <w:del w:id="311" w:author="Clayton Lamb" w:date="2025-11-28T12:19:00Z" w16du:dateUtc="2025-11-28T19:19:00Z"/>
        </w:rPr>
        <w:pPrChange w:id="312" w:author="Clayton Lamb" w:date="2025-11-28T12:20:00Z" w16du:dateUtc="2025-11-28T19:20:00Z">
          <w:pPr>
            <w:pStyle w:val="p1"/>
            <w:spacing w:line="480" w:lineRule="auto"/>
            <w:ind w:firstLine="720"/>
          </w:pPr>
        </w:pPrChange>
      </w:pPr>
      <w:del w:id="313" w:author="Clayton Lamb" w:date="2025-11-28T12:19:00Z" w16du:dateUtc="2025-11-28T19:19:00Z">
        <w:r w:rsidRPr="00090466" w:rsidDel="005B4E4E">
          <w:delText xml:space="preserve">Black bears </w:delText>
        </w:r>
        <w:r w:rsidR="00806382" w:rsidRPr="00090466" w:rsidDel="005B4E4E">
          <w:delText>presence was higher within the trail network overall compared to Landscape-valley sites (OR ≈ 3.6, p ≈ 0.022) and s</w:delText>
        </w:r>
        <w:r w:rsidRPr="00090466" w:rsidDel="005B4E4E">
          <w:delText xml:space="preserve">howed significantly </w:delText>
        </w:r>
        <w:r w:rsidR="00806382" w:rsidRPr="00090466" w:rsidDel="005B4E4E">
          <w:delText>higher</w:delText>
        </w:r>
        <w:r w:rsidRPr="00090466" w:rsidDel="005B4E4E">
          <w:delText xml:space="preserve"> presence on</w:delText>
        </w:r>
        <w:r w:rsidR="00806382" w:rsidRPr="00090466" w:rsidDel="005B4E4E">
          <w:delText xml:space="preserve"> wildlife trails</w:delText>
        </w:r>
        <w:r w:rsidR="005B5D0C" w:rsidRPr="00090466" w:rsidDel="005B4E4E">
          <w:delText xml:space="preserve"> </w:delText>
        </w:r>
        <w:r w:rsidR="00806382" w:rsidRPr="00090466" w:rsidDel="005B4E4E">
          <w:delText xml:space="preserve">within the trail network </w:delText>
        </w:r>
        <w:r w:rsidR="005B5D0C" w:rsidRPr="00090466" w:rsidDel="005B4E4E">
          <w:delText>compared to</w:delText>
        </w:r>
        <w:r w:rsidRPr="00090466" w:rsidDel="005B4E4E">
          <w:delText xml:space="preserve"> </w:delText>
        </w:r>
        <w:r w:rsidR="00806382" w:rsidRPr="00090466" w:rsidDel="005B4E4E">
          <w:delText xml:space="preserve">Landscape-valley sites </w:delText>
        </w:r>
        <w:r w:rsidRPr="00090466" w:rsidDel="005B4E4E">
          <w:delText xml:space="preserve">(OR ≈ </w:delText>
        </w:r>
        <w:r w:rsidR="00806382" w:rsidRPr="00090466" w:rsidDel="005B4E4E">
          <w:delText>4.7</w:delText>
        </w:r>
        <w:r w:rsidRPr="00090466" w:rsidDel="005B4E4E">
          <w:delText xml:space="preserve">, p ≈ 0.016). </w:delText>
        </w:r>
        <w:r w:rsidR="00806382" w:rsidRPr="00090466" w:rsidDel="005B4E4E">
          <w:delText>Black bear</w:delText>
        </w:r>
        <w:r w:rsidRPr="00090466" w:rsidDel="005B4E4E">
          <w:delText xml:space="preserve"> </w:delText>
        </w:r>
      </w:del>
      <w:del w:id="314" w:author="Clayton Lamb" w:date="2025-11-24T17:26:00Z" w16du:dateUtc="2025-11-25T00:26:00Z">
        <w:r w:rsidRPr="00090466" w:rsidDel="008506EC">
          <w:delText>abundance</w:delText>
        </w:r>
      </w:del>
      <w:del w:id="315" w:author="Clayton Lamb" w:date="2025-11-28T12:19:00Z" w16du:dateUtc="2025-11-28T19:19:00Z">
        <w:r w:rsidRPr="00090466" w:rsidDel="005B4E4E">
          <w:delText xml:space="preserve"> did not differ significantly across contexts</w:delText>
        </w:r>
        <w:r w:rsidR="00806382" w:rsidRPr="00090466" w:rsidDel="005B4E4E">
          <w:delText xml:space="preserve"> when present</w:delText>
        </w:r>
        <w:r w:rsidRPr="00090466" w:rsidDel="005B4E4E">
          <w:delText>.</w:delText>
        </w:r>
        <w:r w:rsidR="00D61508" w:rsidRPr="00090466" w:rsidDel="005B4E4E">
          <w:delText xml:space="preserve"> </w:delText>
        </w:r>
        <w:r w:rsidRPr="00090466" w:rsidDel="005B4E4E">
          <w:delText xml:space="preserve">Elk occurred more frequently in </w:delText>
        </w:r>
        <w:r w:rsidR="00806382" w:rsidRPr="00090466" w:rsidDel="005B4E4E">
          <w:delText>Landscape-</w:delText>
        </w:r>
        <w:r w:rsidRPr="00090466" w:rsidDel="005B4E4E">
          <w:delText>valley sites than in the Mt. Fernie trail network (OR ≈</w:delText>
        </w:r>
        <w:r w:rsidR="00806382" w:rsidRPr="00090466" w:rsidDel="005B4E4E">
          <w:delText xml:space="preserve"> 26.7</w:delText>
        </w:r>
        <w:r w:rsidRPr="00090466" w:rsidDel="005B4E4E">
          <w:delText>, p ≈ 0.0</w:delText>
        </w:r>
        <w:r w:rsidR="00806382" w:rsidRPr="00090466" w:rsidDel="005B4E4E">
          <w:delText xml:space="preserve">13). </w:delText>
        </w:r>
        <w:r w:rsidRPr="00090466" w:rsidDel="005B4E4E">
          <w:delText xml:space="preserve">Within the trail network, they were more likely to occur on wildlife trails than </w:delText>
        </w:r>
        <w:r w:rsidR="00F93F01" w:rsidRPr="00090466" w:rsidDel="005B4E4E">
          <w:delText>Recreation trails</w:delText>
        </w:r>
        <w:r w:rsidRPr="00090466" w:rsidDel="005B4E4E">
          <w:delText xml:space="preserve"> (OR ≈ 2.</w:delText>
        </w:r>
        <w:r w:rsidR="00806382" w:rsidRPr="00090466" w:rsidDel="005B4E4E">
          <w:delText>6</w:delText>
        </w:r>
        <w:r w:rsidRPr="00090466" w:rsidDel="005B4E4E">
          <w:delText xml:space="preserve">, p ≈ 0.065), consistent with the near-zero detections on </w:delText>
        </w:r>
        <w:r w:rsidR="00806382" w:rsidRPr="00090466" w:rsidDel="005B4E4E">
          <w:delText>recreation</w:delText>
        </w:r>
        <w:r w:rsidRPr="00090466" w:rsidDel="005B4E4E">
          <w:delText xml:space="preserve"> trails.</w:delText>
        </w:r>
        <w:r w:rsidR="00D61508" w:rsidRPr="00090466" w:rsidDel="005B4E4E">
          <w:delText xml:space="preserve"> </w:delText>
        </w:r>
        <w:r w:rsidRPr="00090466" w:rsidDel="005B4E4E">
          <w:delText xml:space="preserve">Grizzly bears were detected infrequently, but trail </w:delText>
        </w:r>
        <w:r w:rsidR="00806382" w:rsidRPr="00090466" w:rsidDel="005B4E4E">
          <w:delText>type</w:delText>
        </w:r>
        <w:r w:rsidRPr="00090466" w:rsidDel="005B4E4E">
          <w:delText xml:space="preserve"> affected their probability of occurrence.</w:delText>
        </w:r>
        <w:r w:rsidR="00806382" w:rsidRPr="00090466" w:rsidDel="005B4E4E">
          <w:delText xml:space="preserve"> </w:delText>
        </w:r>
      </w:del>
      <w:del w:id="316" w:author="Clayton Lamb" w:date="2025-11-24T17:26:00Z" w16du:dateUtc="2025-11-25T00:26:00Z">
        <w:r w:rsidR="00806382" w:rsidRPr="00090466" w:rsidDel="008506EC">
          <w:delText>Abundance</w:delText>
        </w:r>
        <w:r w:rsidRPr="00090466" w:rsidDel="008506EC">
          <w:delText xml:space="preserve"> </w:delText>
        </w:r>
      </w:del>
      <w:del w:id="317" w:author="Clayton Lamb" w:date="2025-11-28T12:19:00Z" w16du:dateUtc="2025-11-28T19:19:00Z">
        <w:r w:rsidRPr="00090466" w:rsidDel="005B4E4E">
          <w:delText xml:space="preserve">was </w:delText>
        </w:r>
        <w:r w:rsidR="00D61508" w:rsidRPr="00090466" w:rsidDel="005B4E4E">
          <w:delText xml:space="preserve">lower </w:delText>
        </w:r>
        <w:r w:rsidRPr="00090466" w:rsidDel="005B4E4E">
          <w:delText>on</w:delText>
        </w:r>
        <w:r w:rsidR="00806382" w:rsidRPr="00090466" w:rsidDel="005B4E4E">
          <w:delText xml:space="preserve"> the Mt Fernie trail network than</w:delText>
        </w:r>
        <w:r w:rsidRPr="00090466" w:rsidDel="005B4E4E">
          <w:delText xml:space="preserve"> </w:delText>
        </w:r>
        <w:r w:rsidR="00806382" w:rsidRPr="00090466" w:rsidDel="005B4E4E">
          <w:delText>Landscape-valley sites</w:delText>
        </w:r>
        <w:r w:rsidRPr="00090466" w:rsidDel="005B4E4E">
          <w:delText xml:space="preserve"> (</w:delText>
        </w:r>
      </w:del>
      <w:del w:id="318" w:author="Clayton Lamb" w:date="2025-11-24T17:26:00Z" w16du:dateUtc="2025-11-25T00:26:00Z">
        <w:r w:rsidR="00806382" w:rsidRPr="00090466" w:rsidDel="008506EC">
          <w:delText xml:space="preserve">abundance </w:delText>
        </w:r>
      </w:del>
      <w:del w:id="319" w:author="Clayton Lamb" w:date="2025-11-28T12:19:00Z" w16du:dateUtc="2025-11-28T19:19:00Z">
        <w:r w:rsidR="00806382" w:rsidRPr="00090466" w:rsidDel="005B4E4E">
          <w:delText>ratio</w:delText>
        </w:r>
        <w:r w:rsidRPr="00090466" w:rsidDel="005B4E4E">
          <w:delText xml:space="preserve"> ≈ </w:delText>
        </w:r>
        <w:r w:rsidR="00806382" w:rsidRPr="00090466" w:rsidDel="005B4E4E">
          <w:delText>0.45</w:delText>
        </w:r>
        <w:r w:rsidRPr="00090466" w:rsidDel="005B4E4E">
          <w:delText>, p ≈ 0.0</w:delText>
        </w:r>
        <w:r w:rsidR="00806382" w:rsidRPr="00090466" w:rsidDel="005B4E4E">
          <w:delText>6</w:delText>
        </w:r>
        <w:r w:rsidRPr="00090466" w:rsidDel="005B4E4E">
          <w:delText>),</w:delText>
        </w:r>
        <w:r w:rsidR="00806382" w:rsidRPr="00090466" w:rsidDel="005B4E4E">
          <w:delText xml:space="preserve"> but presence appeared unaffected. Within the Mt Fernie trail network, Grizzly bear presence was</w:delText>
        </w:r>
        <w:r w:rsidRPr="00090466" w:rsidDel="005B4E4E">
          <w:delText xml:space="preserve"> </w:delText>
        </w:r>
        <w:r w:rsidR="00806382" w:rsidRPr="00090466" w:rsidDel="005B4E4E">
          <w:delText xml:space="preserve">higher </w:delText>
        </w:r>
        <w:r w:rsidRPr="00090466" w:rsidDel="005B4E4E">
          <w:delText xml:space="preserve">on </w:delText>
        </w:r>
        <w:r w:rsidR="00806382" w:rsidRPr="00090466" w:rsidDel="005B4E4E">
          <w:delText xml:space="preserve">recreation trails than </w:delText>
        </w:r>
        <w:r w:rsidRPr="00090466" w:rsidDel="005B4E4E">
          <w:delText xml:space="preserve">wildlife trails (OR ≈ </w:delText>
        </w:r>
        <w:r w:rsidR="00806382" w:rsidRPr="00090466" w:rsidDel="005B4E4E">
          <w:delText>4.7</w:delText>
        </w:r>
        <w:r w:rsidRPr="00090466" w:rsidDel="005B4E4E">
          <w:delText xml:space="preserve">, p ≈ 0.001). </w:delText>
        </w:r>
      </w:del>
    </w:p>
    <w:p w14:paraId="17999D5D" w14:textId="5044917A" w:rsidR="00D61508" w:rsidRPr="00090466" w:rsidDel="005B4E4E" w:rsidRDefault="00B511A3">
      <w:pPr>
        <w:pStyle w:val="p1"/>
        <w:spacing w:line="480" w:lineRule="auto"/>
        <w:rPr>
          <w:del w:id="320" w:author="Clayton Lamb" w:date="2025-11-28T12:19:00Z" w16du:dateUtc="2025-11-28T19:19:00Z"/>
        </w:rPr>
        <w:pPrChange w:id="321" w:author="Clayton Lamb" w:date="2025-11-28T12:20:00Z" w16du:dateUtc="2025-11-28T19:20:00Z">
          <w:pPr>
            <w:pStyle w:val="p1"/>
            <w:spacing w:line="480" w:lineRule="auto"/>
            <w:ind w:firstLine="720"/>
          </w:pPr>
        </w:pPrChange>
      </w:pPr>
      <w:del w:id="322" w:author="Clayton Lamb" w:date="2025-11-28T12:19:00Z" w16du:dateUtc="2025-11-28T19:19:00Z">
        <w:r w:rsidRPr="00090466" w:rsidDel="005B4E4E">
          <w:delText xml:space="preserve">Moose showed the opposite pattern. Both presence and </w:delText>
        </w:r>
      </w:del>
      <w:del w:id="323" w:author="Clayton Lamb" w:date="2025-11-24T17:26:00Z" w16du:dateUtc="2025-11-25T00:26:00Z">
        <w:r w:rsidRPr="00090466" w:rsidDel="008506EC">
          <w:delText>abundance</w:delText>
        </w:r>
      </w:del>
      <w:del w:id="324" w:author="Clayton Lamb" w:date="2025-11-28T12:19:00Z" w16du:dateUtc="2025-11-28T19:19:00Z">
        <w:r w:rsidRPr="00090466" w:rsidDel="005B4E4E">
          <w:delText xml:space="preserve"> were significantly higher in the trail network compared to </w:delText>
        </w:r>
        <w:r w:rsidR="00806382" w:rsidRPr="00090466" w:rsidDel="005B4E4E">
          <w:delText>Landscape-</w:delText>
        </w:r>
        <w:r w:rsidRPr="00090466" w:rsidDel="005B4E4E">
          <w:delText xml:space="preserve">valley sites (presence OR ≈ </w:delText>
        </w:r>
        <w:r w:rsidR="00806382" w:rsidRPr="00090466" w:rsidDel="005B4E4E">
          <w:delText>59.9</w:delText>
        </w:r>
        <w:r w:rsidRPr="00090466" w:rsidDel="005B4E4E">
          <w:delText xml:space="preserve">, p &lt; 0.001; </w:delText>
        </w:r>
      </w:del>
      <w:del w:id="325" w:author="Clayton Lamb" w:date="2025-11-24T17:26:00Z" w16du:dateUtc="2025-11-25T00:26:00Z">
        <w:r w:rsidRPr="00090466" w:rsidDel="008506EC">
          <w:delText>abundance</w:delText>
        </w:r>
      </w:del>
      <w:del w:id="326" w:author="Clayton Lamb" w:date="2025-11-28T12:19:00Z" w16du:dateUtc="2025-11-28T19:19:00Z">
        <w:r w:rsidRPr="00090466" w:rsidDel="005B4E4E">
          <w:delText xml:space="preserve"> ratio ≈ </w:delText>
        </w:r>
        <w:r w:rsidR="00806382" w:rsidRPr="00090466" w:rsidDel="005B4E4E">
          <w:delText>3.2</w:delText>
        </w:r>
        <w:r w:rsidRPr="00090466" w:rsidDel="005B4E4E">
          <w:delText>, p ≈ 0.0</w:delText>
        </w:r>
        <w:r w:rsidR="00806382" w:rsidRPr="00090466" w:rsidDel="005B4E4E">
          <w:delText>14</w:delText>
        </w:r>
        <w:r w:rsidRPr="00090466" w:rsidDel="005B4E4E">
          <w:delText>). Moose</w:delText>
        </w:r>
        <w:r w:rsidR="00806382" w:rsidRPr="00090466" w:rsidDel="005B4E4E">
          <w:delText xml:space="preserve"> </w:delText>
        </w:r>
        <w:r w:rsidRPr="00090466" w:rsidDel="005B4E4E">
          <w:delText xml:space="preserve"> were most often detected on </w:delText>
        </w:r>
        <w:r w:rsidR="00806382" w:rsidRPr="00090466" w:rsidDel="005B4E4E">
          <w:delText>r</w:delText>
        </w:r>
        <w:r w:rsidRPr="00090466" w:rsidDel="005B4E4E">
          <w:delText>ec</w:delText>
        </w:r>
        <w:r w:rsidR="00806382" w:rsidRPr="00090466" w:rsidDel="005B4E4E">
          <w:delText>reation</w:delText>
        </w:r>
        <w:r w:rsidRPr="00090466" w:rsidDel="005B4E4E">
          <w:delText xml:space="preserve"> trails, but differences between </w:delText>
        </w:r>
        <w:r w:rsidR="00806382" w:rsidRPr="00090466" w:rsidDel="005B4E4E">
          <w:delText>r</w:delText>
        </w:r>
        <w:r w:rsidRPr="00090466" w:rsidDel="005B4E4E">
          <w:delText>ec</w:delText>
        </w:r>
        <w:r w:rsidR="00806382" w:rsidRPr="00090466" w:rsidDel="005B4E4E">
          <w:delText>reation</w:delText>
        </w:r>
        <w:r w:rsidRPr="00090466" w:rsidDel="005B4E4E">
          <w:delText xml:space="preserve"> and wildlife trails </w:delText>
        </w:r>
        <w:r w:rsidR="00806382" w:rsidRPr="00090466" w:rsidDel="005B4E4E">
          <w:delText xml:space="preserve">within the trail network </w:delText>
        </w:r>
        <w:r w:rsidRPr="00090466" w:rsidDel="005B4E4E">
          <w:delText>were not significant.</w:delText>
        </w:r>
        <w:r w:rsidR="00D61508" w:rsidRPr="00090466" w:rsidDel="005B4E4E">
          <w:delText xml:space="preserve"> </w:delText>
        </w:r>
        <w:r w:rsidRPr="00090466" w:rsidDel="005B4E4E">
          <w:delText>Mule deer followed a similar trend to moose.</w:delText>
        </w:r>
        <w:r w:rsidR="00806382" w:rsidRPr="00090466" w:rsidDel="005B4E4E">
          <w:delText xml:space="preserve"> Presence and</w:delText>
        </w:r>
        <w:r w:rsidRPr="00090466" w:rsidDel="005B4E4E">
          <w:delText xml:space="preserve"> </w:delText>
        </w:r>
      </w:del>
      <w:del w:id="327" w:author="Clayton Lamb" w:date="2025-11-24T17:26:00Z" w16du:dateUtc="2025-11-25T00:26:00Z">
        <w:r w:rsidR="00806382" w:rsidRPr="00090466" w:rsidDel="008506EC">
          <w:delText xml:space="preserve">relative abundance </w:delText>
        </w:r>
      </w:del>
      <w:del w:id="328" w:author="Clayton Lamb" w:date="2025-11-28T12:19:00Z" w16du:dateUtc="2025-11-28T19:19:00Z">
        <w:r w:rsidRPr="00090466" w:rsidDel="005B4E4E">
          <w:delText>w</w:delText>
        </w:r>
      </w:del>
      <w:del w:id="329" w:author="Clayton Lamb" w:date="2025-11-24T17:27:00Z" w16du:dateUtc="2025-11-25T00:27:00Z">
        <w:r w:rsidRPr="00090466" w:rsidDel="008506EC">
          <w:delText>as</w:delText>
        </w:r>
      </w:del>
      <w:del w:id="330" w:author="Clayton Lamb" w:date="2025-11-28T12:19:00Z" w16du:dateUtc="2025-11-28T19:19:00Z">
        <w:r w:rsidRPr="00090466" w:rsidDel="005B4E4E">
          <w:delText xml:space="preserve"> </w:delText>
        </w:r>
        <w:r w:rsidR="00806382" w:rsidRPr="00090466" w:rsidDel="005B4E4E">
          <w:delText xml:space="preserve">higher on recreation trails than wildlife trails within the Mt Fernie trail network (presence OR  ≈ 3.2, p &lt; 0.015; </w:delText>
        </w:r>
      </w:del>
      <w:del w:id="331" w:author="Clayton Lamb" w:date="2025-11-24T17:27:00Z" w16du:dateUtc="2025-11-25T00:27:00Z">
        <w:r w:rsidR="00806382" w:rsidRPr="00090466" w:rsidDel="008506EC">
          <w:delText>abundance</w:delText>
        </w:r>
      </w:del>
      <w:del w:id="332" w:author="Clayton Lamb" w:date="2025-11-28T12:19:00Z" w16du:dateUtc="2025-11-28T19:19:00Z">
        <w:r w:rsidR="00806382" w:rsidRPr="00090466" w:rsidDel="005B4E4E">
          <w:delText xml:space="preserve"> ratio &gt;1.8, p ≈ 0.07).</w:delText>
        </w:r>
        <w:r w:rsidRPr="00090466" w:rsidDel="005B4E4E">
          <w:delText xml:space="preserve"> </w:delText>
        </w:r>
        <w:r w:rsidR="00806382" w:rsidRPr="00090466" w:rsidDel="005B4E4E">
          <w:delText>Lan</w:delText>
        </w:r>
        <w:r w:rsidR="001149EB" w:rsidRPr="00090466" w:rsidDel="005B4E4E">
          <w:delText>d</w:delText>
        </w:r>
        <w:r w:rsidR="00806382" w:rsidRPr="00090466" w:rsidDel="005B4E4E">
          <w:delText>scape-level d</w:delText>
        </w:r>
        <w:r w:rsidRPr="00090466" w:rsidDel="005B4E4E">
          <w:delText>ifferences</w:delText>
        </w:r>
        <w:r w:rsidR="00806382" w:rsidRPr="00090466" w:rsidDel="005B4E4E">
          <w:delText xml:space="preserve"> in mule deer detections</w:delText>
        </w:r>
        <w:r w:rsidRPr="00090466" w:rsidDel="005B4E4E">
          <w:delText xml:space="preserve"> between </w:delText>
        </w:r>
        <w:r w:rsidR="00806382" w:rsidRPr="00090466" w:rsidDel="005B4E4E">
          <w:delText>the Mt Fernie trail network and Landscape-valley sites were not notable.</w:delText>
        </w:r>
      </w:del>
    </w:p>
    <w:p w14:paraId="4D4992E6" w14:textId="454832E8" w:rsidR="00D61508" w:rsidRPr="00090466" w:rsidDel="005B4E4E" w:rsidRDefault="00B511A3">
      <w:pPr>
        <w:pStyle w:val="p1"/>
        <w:spacing w:line="480" w:lineRule="auto"/>
        <w:rPr>
          <w:del w:id="333" w:author="Clayton Lamb" w:date="2025-11-28T12:19:00Z" w16du:dateUtc="2025-11-28T19:19:00Z"/>
        </w:rPr>
        <w:pPrChange w:id="334" w:author="Clayton Lamb" w:date="2025-11-28T12:20:00Z" w16du:dateUtc="2025-11-28T19:20:00Z">
          <w:pPr>
            <w:pStyle w:val="p1"/>
            <w:spacing w:line="480" w:lineRule="auto"/>
            <w:ind w:firstLine="720"/>
          </w:pPr>
        </w:pPrChange>
      </w:pPr>
      <w:del w:id="335" w:author="Clayton Lamb" w:date="2025-11-28T12:19:00Z" w16du:dateUtc="2025-11-28T19:19:00Z">
        <w:r w:rsidRPr="00090466" w:rsidDel="005B4E4E">
          <w:delText xml:space="preserve">Red foxes were significantly more likely to occur </w:delText>
        </w:r>
        <w:r w:rsidR="005B5D0C" w:rsidRPr="00090466" w:rsidDel="005B4E4E">
          <w:delText>i</w:delText>
        </w:r>
        <w:r w:rsidR="000A0724" w:rsidRPr="00090466" w:rsidDel="005B4E4E">
          <w:delText>n the</w:delText>
        </w:r>
        <w:r w:rsidR="00806382" w:rsidRPr="00090466" w:rsidDel="005B4E4E">
          <w:delText xml:space="preserve"> Mt Fernie</w:delText>
        </w:r>
        <w:r w:rsidR="000A0724" w:rsidRPr="00090466" w:rsidDel="005B4E4E">
          <w:delText xml:space="preserve"> trail network</w:delText>
        </w:r>
        <w:r w:rsidRPr="00090466" w:rsidDel="005B4E4E">
          <w:delText xml:space="preserve"> than in the </w:delText>
        </w:r>
        <w:r w:rsidR="00806382" w:rsidRPr="00090466" w:rsidDel="005B4E4E">
          <w:delText>Landscape-</w:delText>
        </w:r>
        <w:r w:rsidRPr="00090466" w:rsidDel="005B4E4E">
          <w:delText>valley</w:delText>
        </w:r>
        <w:r w:rsidR="00806382" w:rsidRPr="00090466" w:rsidDel="005B4E4E">
          <w:delText xml:space="preserve"> sites</w:delText>
        </w:r>
        <w:r w:rsidRPr="00090466" w:rsidDel="005B4E4E">
          <w:delText xml:space="preserve"> (presence OR ≈ </w:delText>
        </w:r>
        <w:r w:rsidR="00806382" w:rsidRPr="00090466" w:rsidDel="005B4E4E">
          <w:delText>16.4</w:delText>
        </w:r>
        <w:r w:rsidRPr="00090466" w:rsidDel="005B4E4E">
          <w:delText xml:space="preserve">, p </w:delText>
        </w:r>
        <w:r w:rsidR="00806382" w:rsidRPr="00090466" w:rsidDel="005B4E4E">
          <w:delText>&lt;</w:delText>
        </w:r>
        <w:r w:rsidRPr="00090466" w:rsidDel="005B4E4E">
          <w:delText>0.0</w:delText>
        </w:r>
        <w:r w:rsidR="00806382" w:rsidRPr="00090466" w:rsidDel="005B4E4E">
          <w:delText>01</w:delText>
        </w:r>
        <w:r w:rsidRPr="00090466" w:rsidDel="005B4E4E">
          <w:delText xml:space="preserve">) and were more abundant on </w:delText>
        </w:r>
        <w:r w:rsidR="00806382" w:rsidRPr="00090466" w:rsidDel="005B4E4E">
          <w:delText>recreation</w:delText>
        </w:r>
        <w:r w:rsidRPr="00090466" w:rsidDel="005B4E4E">
          <w:delText xml:space="preserve"> trails than on wildlife trails (</w:delText>
        </w:r>
      </w:del>
      <w:del w:id="336" w:author="Clayton Lamb" w:date="2025-11-24T17:27:00Z" w16du:dateUtc="2025-11-25T00:27:00Z">
        <w:r w:rsidRPr="00090466" w:rsidDel="008506EC">
          <w:delText>abundance</w:delText>
        </w:r>
      </w:del>
      <w:del w:id="337" w:author="Clayton Lamb" w:date="2025-11-28T12:19:00Z" w16du:dateUtc="2025-11-28T19:19:00Z">
        <w:r w:rsidRPr="00090466" w:rsidDel="005B4E4E">
          <w:delText xml:space="preserve"> ratio ≈ </w:delText>
        </w:r>
        <w:r w:rsidR="00806382" w:rsidRPr="00090466" w:rsidDel="005B4E4E">
          <w:delText>3.7</w:delText>
        </w:r>
        <w:r w:rsidRPr="00090466" w:rsidDel="005B4E4E">
          <w:delText xml:space="preserve">, p ≈ 0.005), leading to the highest expected detections on </w:delText>
        </w:r>
        <w:r w:rsidR="00806382" w:rsidRPr="00090466" w:rsidDel="005B4E4E">
          <w:delText>recreation</w:delText>
        </w:r>
        <w:r w:rsidRPr="00090466" w:rsidDel="005B4E4E">
          <w:delText xml:space="preserve"> trails.</w:delText>
        </w:r>
        <w:r w:rsidR="00D61508" w:rsidRPr="00090466" w:rsidDel="005B4E4E">
          <w:delText xml:space="preserve"> </w:delText>
        </w:r>
        <w:r w:rsidRPr="00090466" w:rsidDel="005B4E4E">
          <w:delText xml:space="preserve">White-tailed deer showed somewhat higher detection rates </w:delText>
        </w:r>
        <w:r w:rsidR="00806382" w:rsidRPr="00090466" w:rsidDel="005B4E4E">
          <w:delText>at Landscape-</w:delText>
        </w:r>
        <w:r w:rsidRPr="00090466" w:rsidDel="005B4E4E">
          <w:delText xml:space="preserve">valley </w:delText>
        </w:r>
        <w:r w:rsidR="00806382" w:rsidRPr="00090466" w:rsidDel="005B4E4E">
          <w:delText>sites than the Mt Fernie trail</w:delText>
        </w:r>
        <w:r w:rsidRPr="00090466" w:rsidDel="005B4E4E">
          <w:delText xml:space="preserve">, but none of the presence or </w:delText>
        </w:r>
      </w:del>
      <w:del w:id="338" w:author="Clayton Lamb" w:date="2025-11-24T17:27:00Z" w16du:dateUtc="2025-11-25T00:27:00Z">
        <w:r w:rsidRPr="00090466" w:rsidDel="008506EC">
          <w:delText xml:space="preserve">abundance </w:delText>
        </w:r>
      </w:del>
      <w:del w:id="339" w:author="Clayton Lamb" w:date="2025-11-28T12:19:00Z" w16du:dateUtc="2025-11-28T19:19:00Z">
        <w:r w:rsidRPr="00090466" w:rsidDel="005B4E4E">
          <w:delText>contrasts reached statistical significance.</w:delText>
        </w:r>
        <w:r w:rsidR="00D61508" w:rsidRPr="00090466" w:rsidDel="005B4E4E">
          <w:delText xml:space="preserve"> </w:delText>
        </w:r>
        <w:r w:rsidRPr="00090466" w:rsidDel="005B4E4E">
          <w:delText xml:space="preserve">Cougars and gray wolves were rarely </w:delText>
        </w:r>
        <w:r w:rsidR="001149EB" w:rsidRPr="00090466" w:rsidDel="005B4E4E">
          <w:delText>detected,</w:delText>
        </w:r>
        <w:r w:rsidRPr="00090466" w:rsidDel="005B4E4E">
          <w:delText xml:space="preserve"> </w:delText>
        </w:r>
        <w:r w:rsidR="00D61508" w:rsidRPr="00090466" w:rsidDel="005B4E4E">
          <w:delText xml:space="preserve">and models generally did not converge for these species. We did not consider either species in subsequent analyses. </w:delText>
        </w:r>
      </w:del>
    </w:p>
    <w:p w14:paraId="60698EEC" w14:textId="74C2585A" w:rsidR="00D61508" w:rsidRPr="00090466" w:rsidRDefault="00D61508">
      <w:pPr>
        <w:pStyle w:val="p1"/>
        <w:spacing w:line="480" w:lineRule="auto"/>
        <w:pPrChange w:id="340" w:author="Clayton Lamb" w:date="2025-11-28T12:20:00Z" w16du:dateUtc="2025-11-28T19:20:00Z">
          <w:pPr>
            <w:pStyle w:val="p1"/>
            <w:spacing w:line="480" w:lineRule="auto"/>
            <w:ind w:firstLine="720"/>
          </w:pPr>
        </w:pPrChange>
      </w:pPr>
      <w:r w:rsidRPr="00090466">
        <w:t xml:space="preserve">Species varied in their responses to local recreation activity on single-track trails, but the strength and direction of effects differed by species and model component (presence vs. </w:t>
      </w:r>
      <w:ins w:id="341" w:author="Clayton Lamb" w:date="2025-11-24T17:27:00Z" w16du:dateUtc="2025-11-25T00:27:00Z">
        <w:r w:rsidR="008506EC" w:rsidRPr="00090466">
          <w:t>detection frequency</w:t>
        </w:r>
      </w:ins>
      <w:del w:id="342" w:author="Clayton Lamb" w:date="2025-11-24T17:27:00Z" w16du:dateUtc="2025-11-25T00:27:00Z">
        <w:r w:rsidRPr="00090466" w:rsidDel="008506EC">
          <w:delText>abundance</w:delText>
        </w:r>
      </w:del>
      <w:r w:rsidR="00E91E1E" w:rsidRPr="00090466">
        <w:t xml:space="preserve">, </w:t>
      </w:r>
      <w:r w:rsidR="00E91E1E" w:rsidRPr="00090466">
        <w:fldChar w:fldCharType="begin"/>
      </w:r>
      <w:r w:rsidR="00E91E1E" w:rsidRPr="00090466">
        <w:instrText xml:space="preserve"> REF _Ref203470476 \h </w:instrText>
      </w:r>
      <w:r w:rsidR="00910A3D" w:rsidRPr="00090466">
        <w:instrText xml:space="preserve"> \* MERGEFORMAT </w:instrText>
      </w:r>
      <w:r w:rsidR="00E91E1E" w:rsidRPr="00090466">
        <w:fldChar w:fldCharType="separate"/>
      </w:r>
      <w:ins w:id="343" w:author="Clayton Lamb" w:date="2025-11-24T13:16:00Z" w16du:dateUtc="2025-11-24T20:16:00Z">
        <w:r w:rsidR="008C661B" w:rsidRPr="00090466">
          <w:t xml:space="preserve">Figure </w:t>
        </w:r>
        <w:r w:rsidR="008C661B" w:rsidRPr="00090466">
          <w:rPr>
            <w:noProof/>
          </w:rPr>
          <w:t>3</w:t>
        </w:r>
      </w:ins>
      <w:del w:id="344" w:author="Clayton Lamb" w:date="2025-11-24T13:16:00Z" w16du:dateUtc="2025-11-24T20:16:00Z">
        <w:r w:rsidR="003E5C96" w:rsidRPr="00090466" w:rsidDel="008C661B">
          <w:delText xml:space="preserve">Figure </w:delText>
        </w:r>
        <w:r w:rsidR="003E5C96" w:rsidRPr="00090466" w:rsidDel="008C661B">
          <w:rPr>
            <w:noProof/>
          </w:rPr>
          <w:delText>3</w:delText>
        </w:r>
      </w:del>
      <w:r w:rsidR="00E91E1E" w:rsidRPr="00090466">
        <w:fldChar w:fldCharType="end"/>
      </w:r>
      <w:r w:rsidR="00E91E1E" w:rsidRPr="00090466">
        <w:t>)</w:t>
      </w:r>
      <w:r w:rsidRPr="00090466">
        <w:t xml:space="preserve">. Elk showed the strongest evidence of recreation avoidance: both the probability of occurrence (β ≈ −0.37, p ≈ 0.002) and expected </w:t>
      </w:r>
      <w:ins w:id="345" w:author="Clayton Lamb" w:date="2025-11-24T17:27:00Z" w16du:dateUtc="2025-11-25T00:27:00Z">
        <w:r w:rsidR="008506EC" w:rsidRPr="00090466">
          <w:t xml:space="preserve">detection frequency </w:t>
        </w:r>
      </w:ins>
      <w:del w:id="346" w:author="Clayton Lamb" w:date="2025-11-24T17:27:00Z" w16du:dateUtc="2025-11-25T00:27:00Z">
        <w:r w:rsidRPr="00090466" w:rsidDel="008506EC">
          <w:delText xml:space="preserve">abundance </w:delText>
        </w:r>
      </w:del>
      <w:r w:rsidRPr="00090466">
        <w:t>(β ≈ −0.15, p ≈ 0.038) declined significantly with higher recreation use — a stronger effect than any local habitat variable in the model.</w:t>
      </w:r>
    </w:p>
    <w:p w14:paraId="3920CC89" w14:textId="1B31B66D" w:rsidR="00D61508" w:rsidRPr="00090466" w:rsidRDefault="00D61508" w:rsidP="00993F27">
      <w:pPr>
        <w:pStyle w:val="p1"/>
        <w:spacing w:line="480" w:lineRule="auto"/>
        <w:ind w:firstLine="720"/>
      </w:pPr>
      <w:r w:rsidRPr="00090466">
        <w:t xml:space="preserve">In contrast, mule deer and moose showed positive associations with recreation activity. Mule deer were more frequently detected in areas with greater recreation use, with positive effects on both presence (β ≈ 0.25, p ≈ 0.069) and </w:t>
      </w:r>
      <w:ins w:id="347" w:author="Clayton Lamb" w:date="2025-11-24T17:27:00Z" w16du:dateUtc="2025-11-25T00:27:00Z">
        <w:r w:rsidR="008506EC" w:rsidRPr="00090466">
          <w:t xml:space="preserve">detection frequency </w:t>
        </w:r>
      </w:ins>
      <w:del w:id="348" w:author="Clayton Lamb" w:date="2025-11-24T17:27:00Z" w16du:dateUtc="2025-11-25T00:27:00Z">
        <w:r w:rsidRPr="00090466" w:rsidDel="008506EC">
          <w:delText xml:space="preserve">relative abundance </w:delText>
        </w:r>
      </w:del>
      <w:r w:rsidRPr="00090466">
        <w:t xml:space="preserve">(β ≈ 0.14, p ≈ 0.036), although these effects were moderate in size. Moose also showed a significant increase in </w:t>
      </w:r>
      <w:ins w:id="349" w:author="Clayton Lamb" w:date="2025-11-24T17:27:00Z" w16du:dateUtc="2025-11-25T00:27:00Z">
        <w:r w:rsidR="008506EC" w:rsidRPr="00090466">
          <w:t xml:space="preserve">detection frequency </w:t>
        </w:r>
      </w:ins>
      <w:del w:id="350" w:author="Clayton Lamb" w:date="2025-11-24T17:27:00Z" w16du:dateUtc="2025-11-25T00:27:00Z">
        <w:r w:rsidRPr="00090466" w:rsidDel="008506EC">
          <w:delText xml:space="preserve">relative abundance </w:delText>
        </w:r>
      </w:del>
      <w:r w:rsidRPr="00090466">
        <w:t>with higher recreation levels (β ≈ +0.32, p ≈ 0.009), but presence was not significantly affected (β ≈ +0.11, p = 0.48).</w:t>
      </w:r>
    </w:p>
    <w:p w14:paraId="10083A7A" w14:textId="5ECF3409" w:rsidR="00D42B5B" w:rsidRPr="00090466" w:rsidRDefault="00D61508" w:rsidP="00993F27">
      <w:pPr>
        <w:pStyle w:val="p1"/>
        <w:spacing w:line="480" w:lineRule="auto"/>
        <w:ind w:firstLine="720"/>
      </w:pPr>
      <w:r w:rsidRPr="00090466">
        <w:t xml:space="preserve">Red fox, black bear, white-tailed deer, and grizzly bear showed no clear relationship with local recreation levels. For these species, both presence and </w:t>
      </w:r>
      <w:ins w:id="351" w:author="Clayton Lamb" w:date="2025-11-24T17:27:00Z" w16du:dateUtc="2025-11-25T00:27:00Z">
        <w:r w:rsidR="008506EC" w:rsidRPr="00090466">
          <w:t>detection frequency</w:t>
        </w:r>
      </w:ins>
      <w:del w:id="352" w:author="Clayton Lamb" w:date="2025-11-24T17:27:00Z" w16du:dateUtc="2025-11-25T00:27:00Z">
        <w:r w:rsidRPr="00090466" w:rsidDel="008506EC">
          <w:delText>abundance</w:delText>
        </w:r>
      </w:del>
      <w:r w:rsidRPr="00090466">
        <w:t xml:space="preserve"> estimates were small and statistically non-significant (p &gt; 0.1), indicating little to no consistent response to trail use intensity.</w:t>
      </w:r>
    </w:p>
    <w:p w14:paraId="0B49FA6B" w14:textId="5BFE863B" w:rsidR="00F56DEC" w:rsidRPr="00090466" w:rsidRDefault="00ED3E84" w:rsidP="00993F27">
      <w:pPr>
        <w:pStyle w:val="p1"/>
        <w:spacing w:line="480" w:lineRule="auto"/>
      </w:pPr>
      <w:r w:rsidRPr="00090466">
        <w:rPr>
          <w:i/>
          <w:iCs/>
        </w:rPr>
        <w:lastRenderedPageBreak/>
        <w:t>Diel patterns—</w:t>
      </w:r>
      <w:r w:rsidR="00F56DEC" w:rsidRPr="00090466">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ins w:id="353" w:author="Clayton Lamb" w:date="2025-11-28T07:31:00Z" w16du:dateUtc="2025-11-28T14:31:00Z">
        <w:r w:rsidR="008D7DD2" w:rsidRPr="00090466">
          <w:t>.</w:t>
        </w:r>
      </w:ins>
      <w:del w:id="354" w:author="Clayton Lamb" w:date="2025-11-28T07:31:00Z" w16du:dateUtc="2025-11-28T14:31:00Z">
        <w:r w:rsidR="00E91E1E" w:rsidRPr="00090466" w:rsidDel="008D7DD2">
          <w:delText xml:space="preserve"> (</w:delText>
        </w:r>
        <w:r w:rsidR="0089332C" w:rsidRPr="00090466" w:rsidDel="008D7DD2">
          <w:fldChar w:fldCharType="begin"/>
        </w:r>
        <w:r w:rsidR="0089332C" w:rsidRPr="00090466" w:rsidDel="008D7DD2">
          <w:delInstrText xml:space="preserve"> REF _Ref203470788 \h </w:delInstrText>
        </w:r>
        <w:r w:rsidR="00910A3D" w:rsidRPr="00090466" w:rsidDel="008D7DD2">
          <w:delInstrText xml:space="preserve"> \* MERGEFORMAT </w:delInstrText>
        </w:r>
      </w:del>
      <w:del w:id="355" w:author="Clayton Lamb" w:date="2025-11-24T13:16:00Z" w16du:dateUtc="2025-11-24T20:16:00Z">
        <w:r w:rsidR="0089332C" w:rsidRPr="00090466" w:rsidDel="008D7DD2">
          <w:fldChar w:fldCharType="separate"/>
        </w:r>
        <w:r w:rsidR="003E5C96" w:rsidRPr="00090466" w:rsidDel="008C661B">
          <w:delText xml:space="preserve">Figure </w:delText>
        </w:r>
        <w:r w:rsidR="003E5C96" w:rsidRPr="00090466" w:rsidDel="008C661B">
          <w:rPr>
            <w:noProof/>
          </w:rPr>
          <w:delText>4</w:delText>
        </w:r>
      </w:del>
      <w:del w:id="356" w:author="Clayton Lamb" w:date="2025-11-28T07:31:00Z" w16du:dateUtc="2025-11-28T14:31:00Z">
        <w:r w:rsidR="0089332C" w:rsidRPr="00090466" w:rsidDel="008D7DD2">
          <w:fldChar w:fldCharType="end"/>
        </w:r>
        <w:r w:rsidR="00E91E1E" w:rsidRPr="00090466" w:rsidDel="008D7DD2">
          <w:delText>).</w:delText>
        </w:r>
      </w:del>
    </w:p>
    <w:p w14:paraId="05220046" w14:textId="6B7C46A5" w:rsidR="00255352" w:rsidRPr="00090466" w:rsidRDefault="00F93F01" w:rsidP="00993F27">
      <w:pPr>
        <w:pStyle w:val="p1"/>
        <w:spacing w:line="480" w:lineRule="auto"/>
        <w:ind w:firstLine="720"/>
      </w:pPr>
      <w:r w:rsidRPr="00090466">
        <w:t xml:space="preserve">The overlap estimates reflect how closely each </w:t>
      </w:r>
      <w:r w:rsidR="00BC607D" w:rsidRPr="00090466">
        <w:t xml:space="preserve">wildlife </w:t>
      </w:r>
      <w:r w:rsidRPr="00090466">
        <w:t>species’ daily activity on recreation trails, wildlife trails, landscape-valley</w:t>
      </w:r>
      <w:r w:rsidR="00BC607D" w:rsidRPr="00090466">
        <w:t>,</w:t>
      </w:r>
      <w:r w:rsidRPr="00090466">
        <w:t xml:space="preserve"> and landscape-remote coincides with the peak periods of recreation use on recreation trails, hereafter called the recreation period (</w:t>
      </w:r>
      <w:r w:rsidR="0089332C" w:rsidRPr="00090466">
        <w:fldChar w:fldCharType="begin"/>
      </w:r>
      <w:r w:rsidR="0089332C" w:rsidRPr="00090466">
        <w:instrText xml:space="preserve"> REF _Ref203470802 \h </w:instrText>
      </w:r>
      <w:r w:rsidR="00910A3D" w:rsidRPr="00090466">
        <w:instrText xml:space="preserve"> \* MERGEFORMAT </w:instrText>
      </w:r>
      <w:r w:rsidR="0089332C" w:rsidRPr="00090466">
        <w:fldChar w:fldCharType="separate"/>
      </w:r>
      <w:ins w:id="357" w:author="Clayton Lamb" w:date="2025-11-24T13:16:00Z" w16du:dateUtc="2025-11-24T20:16:00Z">
        <w:r w:rsidR="008C661B" w:rsidRPr="00090466">
          <w:t xml:space="preserve">Figure </w:t>
        </w:r>
        <w:r w:rsidR="008C661B" w:rsidRPr="00090466">
          <w:rPr>
            <w:noProof/>
          </w:rPr>
          <w:t>4</w:t>
        </w:r>
      </w:ins>
      <w:del w:id="358" w:author="Clayton Lamb" w:date="2025-11-24T13:16:00Z" w16du:dateUtc="2025-11-24T20:16:00Z">
        <w:r w:rsidR="003E5C96" w:rsidRPr="00090466" w:rsidDel="008C661B">
          <w:delText xml:space="preserve">Figure </w:delText>
        </w:r>
        <w:r w:rsidR="003E5C96" w:rsidRPr="00090466" w:rsidDel="008C661B">
          <w:rPr>
            <w:noProof/>
          </w:rPr>
          <w:delText>5</w:delText>
        </w:r>
      </w:del>
      <w:r w:rsidR="0089332C" w:rsidRPr="00090466">
        <w:fldChar w:fldCharType="end"/>
      </w:r>
      <w:r w:rsidR="0089332C" w:rsidRPr="00090466">
        <w:t>)</w:t>
      </w:r>
      <w:r w:rsidR="00255352" w:rsidRPr="00090466">
        <w:t xml:space="preserve">. </w:t>
      </w:r>
      <w:r w:rsidRPr="00090466">
        <w:t xml:space="preserve">In this analysis we incorporate </w:t>
      </w:r>
      <w:r w:rsidR="00BC607D" w:rsidRPr="00090466">
        <w:t>the</w:t>
      </w:r>
      <w:r w:rsidRPr="00090466">
        <w:t xml:space="preserve"> Landscape-remote</w:t>
      </w:r>
      <w:r w:rsidR="00BC607D" w:rsidRPr="00090466">
        <w:t xml:space="preserve"> cameras,</w:t>
      </w:r>
      <w:r w:rsidRPr="00090466">
        <w:t xml:space="preserve"> </w:t>
      </w:r>
      <w:r w:rsidR="00BC607D" w:rsidRPr="00090466">
        <w:t>which</w:t>
      </w:r>
      <w:r w:rsidRPr="00090466">
        <w:t xml:space="preserve"> </w:t>
      </w:r>
      <w:r w:rsidR="00BC607D" w:rsidRPr="00090466">
        <w:t>capture</w:t>
      </w:r>
      <w:r w:rsidRPr="00090466">
        <w:t xml:space="preserve"> animal behaviour in higher elevation areas with much lower human pressure than the other areas and perhaps serve as a comparison </w:t>
      </w:r>
      <w:r w:rsidR="00BC607D" w:rsidRPr="00090466">
        <w:t>for</w:t>
      </w:r>
      <w:r w:rsidRPr="00090466">
        <w:t xml:space="preserve"> behavior that is less impacted by people. </w:t>
      </w:r>
      <w:r w:rsidR="00255352" w:rsidRPr="00090466">
        <w:rPr>
          <w:rStyle w:val="s1"/>
          <w:rFonts w:eastAsiaTheme="majorEastAsia"/>
        </w:rPr>
        <w:t>Black bears</w:t>
      </w:r>
      <w:r w:rsidR="00255352" w:rsidRPr="00090466">
        <w:t xml:space="preserve"> had moderately lower diel overlap with recreation periods on </w:t>
      </w:r>
      <w:r w:rsidRPr="00090466">
        <w:t>recreation trails</w:t>
      </w:r>
      <w:r w:rsidR="00255352" w:rsidRPr="00090466">
        <w:t xml:space="preserve"> (mean ≈ 0.62) than on adjacent wildlife trails (0.74; Δ = –0.13, </w:t>
      </w:r>
      <w:r w:rsidR="00255352" w:rsidRPr="00090466">
        <w:rPr>
          <w:i/>
          <w:iCs/>
        </w:rPr>
        <w:t>p</w:t>
      </w:r>
      <w:r w:rsidR="00255352" w:rsidRPr="00090466">
        <w:t xml:space="preserve"> &lt; 0.</w:t>
      </w:r>
      <w:r w:rsidR="00BC607D" w:rsidRPr="00090466">
        <w:t>10</w:t>
      </w:r>
      <w:r w:rsidR="00255352" w:rsidRPr="00090466">
        <w:t xml:space="preserve">). However, overlap did not differ significantly between </w:t>
      </w:r>
      <w:r w:rsidRPr="00090466">
        <w:t>recreation trails</w:t>
      </w:r>
      <w:r w:rsidR="00255352" w:rsidRPr="00090466">
        <w:t xml:space="preserve"> and </w:t>
      </w:r>
      <w:r w:rsidR="00A07D01" w:rsidRPr="00090466">
        <w:t>landscape-</w:t>
      </w:r>
      <w:r w:rsidR="00255352" w:rsidRPr="00090466">
        <w:t xml:space="preserve">valley or </w:t>
      </w:r>
      <w:r w:rsidR="00A07D01" w:rsidRPr="00090466">
        <w:t>landscape-</w:t>
      </w:r>
      <w:r w:rsidR="00255352" w:rsidRPr="00090466">
        <w:t xml:space="preserve">remote sites. </w:t>
      </w:r>
      <w:r w:rsidR="00255352" w:rsidRPr="00090466">
        <w:rPr>
          <w:rStyle w:val="s1"/>
          <w:rFonts w:eastAsiaTheme="majorEastAsia"/>
        </w:rPr>
        <w:t>Elk</w:t>
      </w:r>
      <w:r w:rsidR="00255352" w:rsidRPr="00090466">
        <w:t xml:space="preserve"> exhibited clear diel avoidance: overlap on </w:t>
      </w:r>
      <w:r w:rsidR="00BC607D" w:rsidRPr="00090466">
        <w:t>r</w:t>
      </w:r>
      <w:r w:rsidRPr="00090466">
        <w:t>ecreation trails</w:t>
      </w:r>
      <w:r w:rsidR="00255352" w:rsidRPr="00090466">
        <w:t xml:space="preserve"> (0.28) was significantly lower than on </w:t>
      </w:r>
      <w:r w:rsidR="00BC607D" w:rsidRPr="00090466">
        <w:t xml:space="preserve">adjacent </w:t>
      </w:r>
      <w:r w:rsidR="00255352" w:rsidRPr="00090466">
        <w:t xml:space="preserve">wildlife trails (0.40), </w:t>
      </w:r>
      <w:r w:rsidR="00BC607D" w:rsidRPr="00090466">
        <w:t>landscape-</w:t>
      </w:r>
      <w:r w:rsidR="00255352" w:rsidRPr="00090466">
        <w:t xml:space="preserve">valley sites (0.31), and especially </w:t>
      </w:r>
      <w:r w:rsidR="00BC607D" w:rsidRPr="00090466">
        <w:t>landscape-</w:t>
      </w:r>
      <w:r w:rsidR="00255352" w:rsidRPr="00090466">
        <w:t xml:space="preserve">remote </w:t>
      </w:r>
      <w:r w:rsidR="00BC607D" w:rsidRPr="00090466">
        <w:t>sites</w:t>
      </w:r>
      <w:r w:rsidR="00255352" w:rsidRPr="00090466">
        <w:t xml:space="preserve"> (0.51). The greatest contrast was between </w:t>
      </w:r>
      <w:r w:rsidR="00BC607D" w:rsidRPr="00090466">
        <w:t>r</w:t>
      </w:r>
      <w:r w:rsidRPr="00090466">
        <w:t>ecreation trails</w:t>
      </w:r>
      <w:r w:rsidR="00255352" w:rsidRPr="00090466">
        <w:t xml:space="preserve"> and </w:t>
      </w:r>
      <w:r w:rsidR="00BC607D" w:rsidRPr="00090466">
        <w:t>landscape-</w:t>
      </w:r>
      <w:r w:rsidR="00255352" w:rsidRPr="00090466">
        <w:t xml:space="preserve">remote sites (Δ ≈ –0.24, </w:t>
      </w:r>
      <w:r w:rsidR="00255352" w:rsidRPr="00090466">
        <w:rPr>
          <w:i/>
          <w:iCs/>
        </w:rPr>
        <w:t>p</w:t>
      </w:r>
      <w:r w:rsidR="00255352" w:rsidRPr="00090466">
        <w:t xml:space="preserve"> &lt; 0.</w:t>
      </w:r>
      <w:r w:rsidR="00BC607D" w:rsidRPr="00090466">
        <w:t>10</w:t>
      </w:r>
      <w:r w:rsidR="00255352" w:rsidRPr="00090466">
        <w:t xml:space="preserve">), indicating strong temporal shifts away from human-dominated periods on busy trails. </w:t>
      </w:r>
      <w:r w:rsidR="00255352" w:rsidRPr="00090466">
        <w:rPr>
          <w:rStyle w:val="s1"/>
          <w:rFonts w:eastAsiaTheme="majorEastAsia"/>
        </w:rPr>
        <w:t>Grizzly bears</w:t>
      </w:r>
      <w:r w:rsidR="00255352" w:rsidRPr="00090466">
        <w:t xml:space="preserve"> showed moderate diel differences, with significantly lower overlap on </w:t>
      </w:r>
      <w:r w:rsidR="00BC607D" w:rsidRPr="00090466">
        <w:t>r</w:t>
      </w:r>
      <w:r w:rsidRPr="00090466">
        <w:t>ecreation trails</w:t>
      </w:r>
      <w:r w:rsidR="00255352" w:rsidRPr="00090466">
        <w:t xml:space="preserve"> (0.4</w:t>
      </w:r>
      <w:r w:rsidR="00BC607D" w:rsidRPr="00090466">
        <w:t>4</w:t>
      </w:r>
      <w:r w:rsidR="00255352" w:rsidRPr="00090466">
        <w:t xml:space="preserve">) than in </w:t>
      </w:r>
      <w:r w:rsidR="00BC607D" w:rsidRPr="00090466">
        <w:t>landscape-</w:t>
      </w:r>
      <w:r w:rsidR="00255352" w:rsidRPr="00090466">
        <w:t>remote areas (0.6</w:t>
      </w:r>
      <w:r w:rsidR="00BC607D" w:rsidRPr="00090466">
        <w:t>2</w:t>
      </w:r>
      <w:r w:rsidR="00255352" w:rsidRPr="00090466">
        <w:t>; Δ ≈ –0.1</w:t>
      </w:r>
      <w:r w:rsidR="00BC607D" w:rsidRPr="00090466">
        <w:t>5</w:t>
      </w:r>
      <w:r w:rsidR="00255352" w:rsidRPr="00090466">
        <w:t xml:space="preserve">, </w:t>
      </w:r>
      <w:r w:rsidR="00255352" w:rsidRPr="00090466">
        <w:rPr>
          <w:i/>
          <w:iCs/>
        </w:rPr>
        <w:t>p</w:t>
      </w:r>
      <w:r w:rsidR="00255352" w:rsidRPr="00090466">
        <w:t xml:space="preserve"> &lt; 0.</w:t>
      </w:r>
      <w:r w:rsidR="00BC607D" w:rsidRPr="00090466">
        <w:t>10</w:t>
      </w:r>
      <w:r w:rsidR="00255352" w:rsidRPr="00090466">
        <w:t xml:space="preserve">). Overlap on </w:t>
      </w:r>
      <w:r w:rsidR="00BC607D" w:rsidRPr="00090466">
        <w:t>r</w:t>
      </w:r>
      <w:r w:rsidRPr="00090466">
        <w:t>ecreation trails</w:t>
      </w:r>
      <w:r w:rsidR="00255352" w:rsidRPr="00090466">
        <w:t xml:space="preserve"> vs. </w:t>
      </w:r>
      <w:r w:rsidR="00BC607D" w:rsidRPr="00090466">
        <w:t>landscape-</w:t>
      </w:r>
      <w:r w:rsidR="00255352" w:rsidRPr="00090466">
        <w:t>valley</w:t>
      </w:r>
      <w:r w:rsidR="00BC607D" w:rsidRPr="00090466">
        <w:t xml:space="preserve"> sites</w:t>
      </w:r>
      <w:r w:rsidR="00255352" w:rsidRPr="00090466">
        <w:t xml:space="preserve"> was slightly higher (Δ ≈ 0.1</w:t>
      </w:r>
      <w:r w:rsidR="00BC607D" w:rsidRPr="00090466">
        <w:t>2</w:t>
      </w:r>
      <w:r w:rsidR="00255352" w:rsidRPr="00090466">
        <w:t xml:space="preserve">) but not statistically significant, and no estimate was available for wildlife trails due to </w:t>
      </w:r>
      <w:r w:rsidR="00BC607D" w:rsidRPr="00090466">
        <w:t>too few</w:t>
      </w:r>
      <w:r w:rsidR="00255352" w:rsidRPr="00090466">
        <w:t xml:space="preserve"> detections.</w:t>
      </w:r>
    </w:p>
    <w:p w14:paraId="0690FBF5" w14:textId="5FFD7007" w:rsidR="00255352" w:rsidRPr="00090466" w:rsidRDefault="00255352" w:rsidP="00993F27">
      <w:pPr>
        <w:pStyle w:val="p1"/>
        <w:spacing w:line="480" w:lineRule="auto"/>
        <w:ind w:firstLine="720"/>
      </w:pPr>
      <w:r w:rsidRPr="00090466">
        <w:rPr>
          <w:rStyle w:val="s1"/>
          <w:rFonts w:eastAsiaTheme="majorEastAsia"/>
        </w:rPr>
        <w:lastRenderedPageBreak/>
        <w:t>Moose</w:t>
      </w:r>
      <w:r w:rsidRPr="00090466">
        <w:t xml:space="preserve"> showed minimal diel variation across contexts. Overlap estimates ranged from 0.43 (</w:t>
      </w:r>
      <w:r w:rsidR="00E87EA1" w:rsidRPr="00090466">
        <w:t>r</w:t>
      </w:r>
      <w:r w:rsidRPr="00090466">
        <w:t>ec</w:t>
      </w:r>
      <w:r w:rsidR="00E87EA1" w:rsidRPr="00090466">
        <w:t>reation trail</w:t>
      </w:r>
      <w:r w:rsidRPr="00090466">
        <w:t>) to 0.50 (</w:t>
      </w:r>
      <w:r w:rsidR="00E87EA1" w:rsidRPr="00090466">
        <w:t>landscape-</w:t>
      </w:r>
      <w:r w:rsidRPr="00090466">
        <w:t xml:space="preserve">remote), with only a small difference between </w:t>
      </w:r>
      <w:r w:rsidR="00E87EA1" w:rsidRPr="00090466">
        <w:t>r</w:t>
      </w:r>
      <w:r w:rsidR="00F93F01" w:rsidRPr="00090466">
        <w:t>ecreation trails</w:t>
      </w:r>
      <w:r w:rsidRPr="00090466">
        <w:t xml:space="preserve"> and remote sites (Δ ≈ –0.07, </w:t>
      </w:r>
      <w:r w:rsidRPr="00090466">
        <w:rPr>
          <w:i/>
          <w:iCs/>
        </w:rPr>
        <w:t>p</w:t>
      </w:r>
      <w:r w:rsidRPr="00090466">
        <w:t xml:space="preserve"> </w:t>
      </w:r>
      <w:r w:rsidR="00E87EA1" w:rsidRPr="00090466">
        <w:t>&lt;</w:t>
      </w:r>
      <w:r w:rsidRPr="00090466">
        <w:t xml:space="preserve"> 0.</w:t>
      </w:r>
      <w:r w:rsidR="00E87EA1" w:rsidRPr="00090466">
        <w:t>10</w:t>
      </w:r>
      <w:r w:rsidRPr="00090466">
        <w:t xml:space="preserve">), suggesting modest temporal avoidance of peak human use. </w:t>
      </w:r>
      <w:r w:rsidRPr="00090466">
        <w:rPr>
          <w:rStyle w:val="s1"/>
          <w:rFonts w:eastAsiaTheme="majorEastAsia"/>
        </w:rPr>
        <w:t>Mule deer</w:t>
      </w:r>
      <w:r w:rsidRPr="00090466">
        <w:t xml:space="preserve"> had broadly consistent overlap across </w:t>
      </w:r>
      <w:r w:rsidR="00E87EA1" w:rsidRPr="00090466">
        <w:t>locations but</w:t>
      </w:r>
      <w:r w:rsidRPr="00090466">
        <w:t xml:space="preserve"> showed significantly lower overlap at </w:t>
      </w:r>
      <w:r w:rsidR="00E87EA1" w:rsidRPr="00090466">
        <w:t>landscape-</w:t>
      </w:r>
      <w:r w:rsidRPr="00090466">
        <w:t xml:space="preserve">remote sites (0.44) compared to </w:t>
      </w:r>
      <w:r w:rsidR="00E87EA1" w:rsidRPr="00090466">
        <w:t>r</w:t>
      </w:r>
      <w:r w:rsidR="00F93F01" w:rsidRPr="00090466">
        <w:t>ecreation trails</w:t>
      </w:r>
      <w:r w:rsidRPr="00090466">
        <w:t xml:space="preserve"> (0.51; Δ ≈ -0.09, </w:t>
      </w:r>
      <w:r w:rsidRPr="00090466">
        <w:rPr>
          <w:i/>
          <w:iCs/>
        </w:rPr>
        <w:t>p</w:t>
      </w:r>
      <w:r w:rsidRPr="00090466">
        <w:t xml:space="preserve"> &lt; 0.</w:t>
      </w:r>
      <w:r w:rsidR="00E87EA1" w:rsidRPr="00090466">
        <w:t>10</w:t>
      </w:r>
      <w:r w:rsidRPr="00090466">
        <w:t xml:space="preserve">). Slight differences from </w:t>
      </w:r>
      <w:r w:rsidR="00E87EA1" w:rsidRPr="00090466">
        <w:t>r</w:t>
      </w:r>
      <w:r w:rsidRPr="00090466">
        <w:t>ec</w:t>
      </w:r>
      <w:r w:rsidR="00E87EA1" w:rsidRPr="00090466">
        <w:t>reation</w:t>
      </w:r>
      <w:r w:rsidRPr="00090466">
        <w:t xml:space="preserve"> to wildlife trails (Δ ≈ –0.03) or </w:t>
      </w:r>
      <w:r w:rsidR="00E87EA1" w:rsidRPr="00090466">
        <w:t>landscape-</w:t>
      </w:r>
      <w:r w:rsidRPr="00090466">
        <w:t>valley (Δ ≈ –0.01) were not significant.</w:t>
      </w:r>
    </w:p>
    <w:p w14:paraId="289EDBE7" w14:textId="27425F33" w:rsidR="00255352" w:rsidRPr="00090466" w:rsidRDefault="00255352" w:rsidP="00993F27">
      <w:pPr>
        <w:pStyle w:val="p1"/>
        <w:spacing w:line="480" w:lineRule="auto"/>
        <w:ind w:firstLine="720"/>
      </w:pPr>
      <w:r w:rsidRPr="00090466">
        <w:rPr>
          <w:rStyle w:val="s1"/>
          <w:rFonts w:eastAsiaTheme="majorEastAsia"/>
        </w:rPr>
        <w:t>Red foxes</w:t>
      </w:r>
      <w:r w:rsidRPr="00090466">
        <w:t xml:space="preserve"> exhibited the strongest diel shift: overlap was much lower on </w:t>
      </w:r>
      <w:r w:rsidR="00E87EA1" w:rsidRPr="00090466">
        <w:t>r</w:t>
      </w:r>
      <w:r w:rsidR="00F93F01" w:rsidRPr="00090466">
        <w:t>ecreation trails</w:t>
      </w:r>
      <w:r w:rsidRPr="00090466">
        <w:t xml:space="preserve"> (0.18) than on wildlife trails (0.4</w:t>
      </w:r>
      <w:r w:rsidR="00E87EA1" w:rsidRPr="00090466">
        <w:t>1</w:t>
      </w:r>
      <w:r w:rsidRPr="00090466">
        <w:t xml:space="preserve">; Δ ≈ –0.25, </w:t>
      </w:r>
      <w:r w:rsidRPr="00090466">
        <w:rPr>
          <w:i/>
          <w:iCs/>
        </w:rPr>
        <w:t>p</w:t>
      </w:r>
      <w:r w:rsidRPr="00090466">
        <w:t xml:space="preserve"> &lt; 0.</w:t>
      </w:r>
      <w:r w:rsidR="00E87EA1" w:rsidRPr="00090466">
        <w:t>10</w:t>
      </w:r>
      <w:r w:rsidRPr="00090466">
        <w:t xml:space="preserve">) and valley sites (0.41; Δ ≈ –0.23, </w:t>
      </w:r>
      <w:r w:rsidRPr="00090466">
        <w:rPr>
          <w:i/>
          <w:iCs/>
        </w:rPr>
        <w:t>p</w:t>
      </w:r>
      <w:r w:rsidRPr="00090466">
        <w:t xml:space="preserve"> &lt; 0.</w:t>
      </w:r>
      <w:r w:rsidR="00E87EA1" w:rsidRPr="00090466">
        <w:t>10</w:t>
      </w:r>
      <w:r w:rsidRPr="00090466">
        <w:t xml:space="preserve">), consistent with strong temporal avoidance of human activity in high-use areas. Comparisons with </w:t>
      </w:r>
      <w:r w:rsidR="00E87EA1" w:rsidRPr="00090466">
        <w:t>landscape-</w:t>
      </w:r>
      <w:r w:rsidRPr="00090466">
        <w:t>remote sites were not possible due to</w:t>
      </w:r>
      <w:r w:rsidR="00E87EA1" w:rsidRPr="00090466">
        <w:t xml:space="preserve"> too few</w:t>
      </w:r>
      <w:r w:rsidRPr="00090466">
        <w:t xml:space="preserve"> detections. </w:t>
      </w:r>
      <w:r w:rsidRPr="00090466">
        <w:rPr>
          <w:rStyle w:val="s1"/>
          <w:rFonts w:eastAsiaTheme="majorEastAsia"/>
        </w:rPr>
        <w:t>White-tailed deer</w:t>
      </w:r>
      <w:r w:rsidRPr="00090466">
        <w:t xml:space="preserve"> showed slightly lower diel overlap in </w:t>
      </w:r>
      <w:r w:rsidR="00E87EA1" w:rsidRPr="00090466">
        <w:t>landscape-</w:t>
      </w:r>
      <w:r w:rsidRPr="00090466">
        <w:t xml:space="preserve">valley and remote contexts (≈0.40–0.44) compared to </w:t>
      </w:r>
      <w:r w:rsidR="00E87EA1" w:rsidRPr="00090466">
        <w:t>r</w:t>
      </w:r>
      <w:r w:rsidR="00F93F01" w:rsidRPr="00090466">
        <w:t>ecreation trails</w:t>
      </w:r>
      <w:r w:rsidRPr="00090466">
        <w:t xml:space="preserve"> (0.53), with significantly higher overlap on </w:t>
      </w:r>
      <w:r w:rsidR="00E87EA1" w:rsidRPr="00090466">
        <w:t>r</w:t>
      </w:r>
      <w:r w:rsidR="00F93F01" w:rsidRPr="00090466">
        <w:t>ecreation trails</w:t>
      </w:r>
      <w:r w:rsidRPr="00090466">
        <w:t xml:space="preserve"> vs. </w:t>
      </w:r>
      <w:r w:rsidR="00E87EA1" w:rsidRPr="00090466">
        <w:t>landscape-</w:t>
      </w:r>
      <w:r w:rsidRPr="00090466">
        <w:t xml:space="preserve">valley (Δ ≈ 0.13, </w:t>
      </w:r>
      <w:r w:rsidRPr="00090466">
        <w:rPr>
          <w:i/>
          <w:iCs/>
        </w:rPr>
        <w:t>p</w:t>
      </w:r>
      <w:r w:rsidRPr="00090466">
        <w:t xml:space="preserve"> &lt; 0.</w:t>
      </w:r>
      <w:r w:rsidR="00E87EA1" w:rsidRPr="00090466">
        <w:t>10</w:t>
      </w:r>
      <w:r w:rsidRPr="00090466">
        <w:t xml:space="preserve">) and vs. </w:t>
      </w:r>
      <w:r w:rsidR="00E87EA1" w:rsidRPr="00090466">
        <w:t>landscape-</w:t>
      </w:r>
      <w:r w:rsidRPr="00090466">
        <w:t xml:space="preserve">remote sites (Δ ≈ 0.08, </w:t>
      </w:r>
      <w:r w:rsidRPr="00090466">
        <w:rPr>
          <w:i/>
          <w:iCs/>
        </w:rPr>
        <w:t>p</w:t>
      </w:r>
      <w:r w:rsidRPr="00090466">
        <w:t xml:space="preserve"> &lt; 0.</w:t>
      </w:r>
      <w:r w:rsidR="00E87EA1" w:rsidRPr="00090466">
        <w:t>10</w:t>
      </w:r>
      <w:r w:rsidRPr="00090466">
        <w:t>). This pattern suggests a tolerance of daytime human activity.</w:t>
      </w:r>
    </w:p>
    <w:p w14:paraId="47E7C8AE" w14:textId="246FDEC0" w:rsidR="00FE2ACC" w:rsidRPr="00090466" w:rsidRDefault="009911C0" w:rsidP="00993F27">
      <w:pPr>
        <w:pStyle w:val="p1"/>
        <w:spacing w:line="480" w:lineRule="auto"/>
        <w:rPr>
          <w:ins w:id="359" w:author="Clayton Lamb" w:date="2025-11-25T16:42:00Z" w16du:dateUtc="2025-11-25T23:42:00Z"/>
        </w:rPr>
      </w:pPr>
      <w:r w:rsidRPr="00090466">
        <w:rPr>
          <w:i/>
          <w:iCs/>
        </w:rPr>
        <w:t>Near encounters–</w:t>
      </w:r>
      <w:r w:rsidRPr="00090466">
        <w:t xml:space="preserve"> Across all </w:t>
      </w:r>
      <w:r w:rsidR="00D010A5" w:rsidRPr="00090466">
        <w:t xml:space="preserve">recreation </w:t>
      </w:r>
      <w:r w:rsidRPr="00090466">
        <w:t xml:space="preserve">trail detections, only a small fraction of recreation events were associated with close-in-time wildlife detections. </w:t>
      </w:r>
      <w:ins w:id="360" w:author="Clayton Lamb" w:date="2025-11-25T14:06:00Z" w16du:dateUtc="2025-11-25T21:06:00Z">
        <w:r w:rsidR="00566A30" w:rsidRPr="00090466">
          <w:t xml:space="preserve"> </w:t>
        </w:r>
      </w:ins>
      <w:r w:rsidRPr="00090466">
        <w:t xml:space="preserve">For black bears and moose, </w:t>
      </w:r>
      <w:r w:rsidR="00D010A5" w:rsidRPr="00090466">
        <w:t>a</w:t>
      </w:r>
      <w:r w:rsidRPr="00090466">
        <w:t xml:space="preserve">bout </w:t>
      </w:r>
      <w:r w:rsidRPr="00090466">
        <w:rPr>
          <w:rStyle w:val="s1"/>
          <w:rFonts w:eastAsiaTheme="majorEastAsia"/>
        </w:rPr>
        <w:t>0.1%</w:t>
      </w:r>
      <w:r w:rsidRPr="00090466">
        <w:t xml:space="preserve"> of recreation events had a wildlife detection within 30 minutes (1</w:t>
      </w:r>
      <w:ins w:id="361" w:author="Clayton Lamb" w:date="2025-11-25T13:58:00Z" w16du:dateUtc="2025-11-25T20:58:00Z">
        <w:r w:rsidR="00566A30" w:rsidRPr="00090466">
          <w:t>5</w:t>
        </w:r>
      </w:ins>
      <w:ins w:id="362" w:author="Clayton Lamb" w:date="2025-11-25T13:59:00Z" w16du:dateUtc="2025-11-25T20:59:00Z">
        <w:r w:rsidR="00566A30" w:rsidRPr="00090466">
          <w:t>1</w:t>
        </w:r>
      </w:ins>
      <w:del w:id="363" w:author="Clayton Lamb" w:date="2025-11-25T13:58:00Z" w16du:dateUtc="2025-11-25T20:58:00Z">
        <w:r w:rsidRPr="00090466" w:rsidDel="00566A30">
          <w:delText>49</w:delText>
        </w:r>
      </w:del>
      <w:r w:rsidRPr="00090466">
        <w:t xml:space="preserve"> and</w:t>
      </w:r>
      <w:ins w:id="364" w:author="Clayton Lamb" w:date="2025-11-25T13:59:00Z" w16du:dateUtc="2025-11-25T20:59:00Z">
        <w:r w:rsidR="00566A30" w:rsidRPr="00090466">
          <w:t xml:space="preserve"> </w:t>
        </w:r>
      </w:ins>
      <w:ins w:id="365" w:author="Clayton Lamb" w:date="2025-11-25T14:01:00Z" w16du:dateUtc="2025-11-25T21:01:00Z">
        <w:r w:rsidR="00566A30" w:rsidRPr="00090466">
          <w:t>153</w:t>
        </w:r>
      </w:ins>
      <w:del w:id="366" w:author="Clayton Lamb" w:date="2025-11-25T13:59:00Z" w16du:dateUtc="2025-11-25T20:59:00Z">
        <w:r w:rsidRPr="00090466" w:rsidDel="00566A30">
          <w:delText xml:space="preserve"> 148</w:delText>
        </w:r>
      </w:del>
      <w:r w:rsidRPr="00090466">
        <w:t xml:space="preserve"> cases respectively), and around </w:t>
      </w:r>
      <w:r w:rsidRPr="00090466">
        <w:rPr>
          <w:rStyle w:val="s1"/>
          <w:rFonts w:eastAsiaTheme="majorEastAsia"/>
        </w:rPr>
        <w:t>0.02%</w:t>
      </w:r>
      <w:r w:rsidRPr="00090466">
        <w:t xml:space="preserve"> fell within just 5 minutes</w:t>
      </w:r>
      <w:ins w:id="367" w:author="Clayton Lamb" w:date="2025-11-25T14:06:00Z" w16du:dateUtc="2025-11-25T21:06:00Z">
        <w:r w:rsidR="00566A30" w:rsidRPr="00090466">
          <w:t xml:space="preserve"> </w:t>
        </w:r>
      </w:ins>
      <w:ins w:id="368" w:author="Clayton Lamb" w:date="2025-11-25T14:02:00Z" w16du:dateUtc="2025-11-25T21:02:00Z">
        <w:r w:rsidR="00566A30" w:rsidRPr="00090466">
          <w:t>(20 and 26 cases respectively)</w:t>
        </w:r>
      </w:ins>
      <w:r w:rsidRPr="00090466">
        <w:t xml:space="preserve">. Grizzly bears showed </w:t>
      </w:r>
      <w:del w:id="369" w:author="Clayton Lamb" w:date="2025-11-25T14:02:00Z" w16du:dateUtc="2025-11-25T21:02:00Z">
        <w:r w:rsidRPr="00090466" w:rsidDel="00566A30">
          <w:delText xml:space="preserve">even </w:delText>
        </w:r>
      </w:del>
      <w:r w:rsidRPr="00090466">
        <w:t xml:space="preserve">lower overlap, with only </w:t>
      </w:r>
      <w:r w:rsidRPr="00090466">
        <w:rPr>
          <w:rStyle w:val="s1"/>
          <w:rFonts w:eastAsiaTheme="majorEastAsia"/>
        </w:rPr>
        <w:t>0.01</w:t>
      </w:r>
      <w:ins w:id="370" w:author="Clayton Lamb" w:date="2025-11-25T13:58:00Z" w16du:dateUtc="2025-11-25T20:58:00Z">
        <w:r w:rsidR="00566A30" w:rsidRPr="00090466">
          <w:rPr>
            <w:rStyle w:val="s1"/>
            <w:rFonts w:eastAsiaTheme="majorEastAsia"/>
          </w:rPr>
          <w:t>1</w:t>
        </w:r>
      </w:ins>
      <w:del w:id="371" w:author="Clayton Lamb" w:date="2025-11-25T13:58:00Z" w16du:dateUtc="2025-11-25T20:58:00Z">
        <w:r w:rsidRPr="00090466" w:rsidDel="00566A30">
          <w:rPr>
            <w:rStyle w:val="s1"/>
            <w:rFonts w:eastAsiaTheme="majorEastAsia"/>
          </w:rPr>
          <w:delText>5</w:delText>
        </w:r>
      </w:del>
      <w:r w:rsidRPr="00090466">
        <w:rPr>
          <w:rStyle w:val="s1"/>
          <w:rFonts w:eastAsiaTheme="majorEastAsia"/>
        </w:rPr>
        <w:t>%</w:t>
      </w:r>
      <w:r w:rsidRPr="00090466">
        <w:t xml:space="preserve"> of recreation events within 30 minutes (1</w:t>
      </w:r>
      <w:ins w:id="372" w:author="Clayton Lamb" w:date="2025-11-25T13:59:00Z" w16du:dateUtc="2025-11-25T20:59:00Z">
        <w:r w:rsidR="00566A30" w:rsidRPr="00090466">
          <w:t>4</w:t>
        </w:r>
      </w:ins>
      <w:del w:id="373" w:author="Clayton Lamb" w:date="2025-11-25T13:59:00Z" w16du:dateUtc="2025-11-25T20:59:00Z">
        <w:r w:rsidRPr="00090466" w:rsidDel="00566A30">
          <w:delText>9</w:delText>
        </w:r>
      </w:del>
      <w:r w:rsidRPr="00090466">
        <w:t xml:space="preserve"> cases) </w:t>
      </w:r>
      <w:del w:id="374" w:author="Clayton Lamb" w:date="2025-11-25T13:59:00Z" w16du:dateUtc="2025-11-25T20:59:00Z">
        <w:r w:rsidRPr="00090466" w:rsidDel="00566A30">
          <w:delText>and fewer than 1 in 1000 within 5 minutes (1 case)</w:delText>
        </w:r>
      </w:del>
      <w:ins w:id="375" w:author="Clayton Lamb" w:date="2025-11-25T13:59:00Z" w16du:dateUtc="2025-11-25T20:59:00Z">
        <w:r w:rsidR="00566A30" w:rsidRPr="00090466">
          <w:t>and none within 5 minut</w:t>
        </w:r>
      </w:ins>
      <w:ins w:id="376" w:author="Clayton Lamb" w:date="2025-11-25T14:00:00Z" w16du:dateUtc="2025-11-25T21:00:00Z">
        <w:r w:rsidR="00566A30" w:rsidRPr="00090466">
          <w:t>es</w:t>
        </w:r>
      </w:ins>
      <w:r w:rsidRPr="00090466">
        <w:t xml:space="preserve">. </w:t>
      </w:r>
      <w:ins w:id="377" w:author="Clayton Lamb" w:date="2025-11-25T14:03:00Z" w16du:dateUtc="2025-11-25T21:03:00Z">
        <w:r w:rsidR="00566A30" w:rsidRPr="00090466">
          <w:t>Overall detections of cougars and wolves were low</w:t>
        </w:r>
      </w:ins>
      <w:ins w:id="378" w:author="Clayton Lamb" w:date="2025-11-25T16:41:00Z" w16du:dateUtc="2025-11-25T23:41:00Z">
        <w:r w:rsidR="008563F0" w:rsidRPr="00090466">
          <w:t xml:space="preserve"> on recreation trails, and mostly at </w:t>
        </w:r>
      </w:ins>
      <w:ins w:id="379" w:author="Clayton Lamb" w:date="2025-11-25T16:42:00Z" w16du:dateUtc="2025-11-25T23:42:00Z">
        <w:r w:rsidR="008563F0" w:rsidRPr="00090466">
          <w:t>occurred at night</w:t>
        </w:r>
      </w:ins>
      <w:ins w:id="380" w:author="Clayton Lamb" w:date="2025-11-25T14:05:00Z" w16du:dateUtc="2025-11-25T21:05:00Z">
        <w:r w:rsidR="00566A30" w:rsidRPr="00090466">
          <w:t>.</w:t>
        </w:r>
      </w:ins>
      <w:ins w:id="381" w:author="Clayton Lamb" w:date="2025-11-25T14:04:00Z" w16du:dateUtc="2025-11-25T21:04:00Z">
        <w:r w:rsidR="00566A30" w:rsidRPr="00090466">
          <w:t xml:space="preserve"> </w:t>
        </w:r>
      </w:ins>
      <w:ins w:id="382" w:author="Clayton Lamb" w:date="2025-11-25T16:32:00Z" w16du:dateUtc="2025-11-25T23:32:00Z">
        <w:r w:rsidR="00D86EDB" w:rsidRPr="00090466">
          <w:t xml:space="preserve">Of the recreationist detections, </w:t>
        </w:r>
      </w:ins>
      <w:ins w:id="383" w:author="Clayton Lamb" w:date="2025-11-25T16:33:00Z" w16du:dateUtc="2025-11-25T23:33:00Z">
        <w:r w:rsidR="00D86EDB" w:rsidRPr="00090466">
          <w:t xml:space="preserve"> </w:t>
        </w:r>
      </w:ins>
      <w:ins w:id="384" w:author="Clayton Lamb" w:date="2025-11-25T16:42:00Z" w16du:dateUtc="2025-11-25T23:42:00Z">
        <w:r w:rsidR="008563F0" w:rsidRPr="00090466">
          <w:t>three events</w:t>
        </w:r>
      </w:ins>
      <w:ins w:id="385" w:author="Clayton Lamb" w:date="2025-11-25T16:33:00Z" w16du:dateUtc="2025-11-25T23:33:00Z">
        <w:r w:rsidR="00D86EDB" w:rsidRPr="00090466">
          <w:t xml:space="preserve"> (</w:t>
        </w:r>
        <w:r w:rsidR="00D86EDB" w:rsidRPr="00090466">
          <w:rPr>
            <w:rStyle w:val="s1"/>
            <w:rFonts w:eastAsiaTheme="majorEastAsia"/>
          </w:rPr>
          <w:t>0.003%</w:t>
        </w:r>
        <w:r w:rsidR="00D86EDB" w:rsidRPr="00090466">
          <w:t xml:space="preserve">) </w:t>
        </w:r>
      </w:ins>
      <w:ins w:id="386" w:author="Clayton Lamb" w:date="2025-11-25T14:06:00Z" w16du:dateUtc="2025-11-25T21:06:00Z">
        <w:r w:rsidR="00566A30" w:rsidRPr="00090466">
          <w:t xml:space="preserve">had a </w:t>
        </w:r>
      </w:ins>
      <w:ins w:id="387" w:author="Clayton Lamb" w:date="2025-11-25T16:28:00Z" w16du:dateUtc="2025-11-25T23:28:00Z">
        <w:r w:rsidR="00D86EDB" w:rsidRPr="00090466">
          <w:lastRenderedPageBreak/>
          <w:t xml:space="preserve">cougar </w:t>
        </w:r>
      </w:ins>
      <w:ins w:id="388" w:author="Clayton Lamb" w:date="2025-11-25T14:06:00Z" w16du:dateUtc="2025-11-25T21:06:00Z">
        <w:r w:rsidR="00566A30" w:rsidRPr="00090466">
          <w:t>detection within 30 minutes, and</w:t>
        </w:r>
      </w:ins>
      <w:ins w:id="389" w:author="Clayton Lamb" w:date="2025-11-25T16:33:00Z" w16du:dateUtc="2025-11-25T23:33:00Z">
        <w:r w:rsidR="00D86EDB" w:rsidRPr="00090466">
          <w:t xml:space="preserve"> </w:t>
        </w:r>
      </w:ins>
      <w:ins w:id="390" w:author="Clayton Lamb" w:date="2025-11-25T16:42:00Z" w16du:dateUtc="2025-11-25T23:42:00Z">
        <w:r w:rsidR="008563F0" w:rsidRPr="00090466">
          <w:t>two events</w:t>
        </w:r>
      </w:ins>
      <w:ins w:id="391" w:author="Clayton Lamb" w:date="2025-11-25T16:33:00Z" w16du:dateUtc="2025-11-25T23:33:00Z">
        <w:r w:rsidR="00D86EDB" w:rsidRPr="00090466">
          <w:t xml:space="preserve"> (</w:t>
        </w:r>
      </w:ins>
      <w:ins w:id="392" w:author="Clayton Lamb" w:date="2025-11-25T14:06:00Z" w16du:dateUtc="2025-11-25T21:06:00Z">
        <w:r w:rsidR="00566A30" w:rsidRPr="00090466">
          <w:rPr>
            <w:rStyle w:val="s1"/>
            <w:rFonts w:eastAsiaTheme="majorEastAsia"/>
          </w:rPr>
          <w:t>0.0</w:t>
        </w:r>
      </w:ins>
      <w:ins w:id="393" w:author="Clayton Lamb" w:date="2025-11-25T16:32:00Z" w16du:dateUtc="2025-11-25T23:32:00Z">
        <w:r w:rsidR="00D86EDB" w:rsidRPr="00090466">
          <w:rPr>
            <w:rStyle w:val="s1"/>
            <w:rFonts w:eastAsiaTheme="majorEastAsia"/>
          </w:rPr>
          <w:t>0</w:t>
        </w:r>
      </w:ins>
      <w:ins w:id="394" w:author="Clayton Lamb" w:date="2025-11-25T14:06:00Z" w16du:dateUtc="2025-11-25T21:06:00Z">
        <w:r w:rsidR="00566A30" w:rsidRPr="00090466">
          <w:rPr>
            <w:rStyle w:val="s1"/>
            <w:rFonts w:eastAsiaTheme="majorEastAsia"/>
          </w:rPr>
          <w:t>2%</w:t>
        </w:r>
      </w:ins>
      <w:ins w:id="395" w:author="Clayton Lamb" w:date="2025-11-25T16:33:00Z" w16du:dateUtc="2025-11-25T23:33:00Z">
        <w:r w:rsidR="00D86EDB" w:rsidRPr="00090466">
          <w:rPr>
            <w:rStyle w:val="s1"/>
            <w:rFonts w:eastAsiaTheme="majorEastAsia"/>
          </w:rPr>
          <w:t>)</w:t>
        </w:r>
      </w:ins>
      <w:ins w:id="396" w:author="Clayton Lamb" w:date="2025-11-25T14:06:00Z" w16du:dateUtc="2025-11-25T21:06:00Z">
        <w:r w:rsidR="00566A30" w:rsidRPr="00090466">
          <w:t xml:space="preserve"> fell within just 5 minutes </w:t>
        </w:r>
      </w:ins>
      <w:ins w:id="397" w:author="Clayton Lamb" w:date="2025-11-25T16:33:00Z" w16du:dateUtc="2025-11-25T23:33:00Z">
        <w:r w:rsidR="00D86EDB" w:rsidRPr="00090466">
          <w:t>of a cougar</w:t>
        </w:r>
      </w:ins>
      <w:ins w:id="398" w:author="Clayton Lamb" w:date="2025-11-25T14:06:00Z" w16du:dateUtc="2025-11-25T21:06:00Z">
        <w:r w:rsidR="00566A30" w:rsidRPr="00090466">
          <w:t xml:space="preserve">. </w:t>
        </w:r>
      </w:ins>
      <w:ins w:id="399" w:author="Clayton Lamb" w:date="2025-11-25T16:33:00Z" w16du:dateUtc="2025-11-25T23:33:00Z">
        <w:r w:rsidR="00D86EDB" w:rsidRPr="00090466">
          <w:t>Wolves were only detected &gt;30 minutes from recreationists.</w:t>
        </w:r>
      </w:ins>
      <w:ins w:id="400" w:author="Clayton Lamb" w:date="2025-11-25T14:05:00Z" w16du:dateUtc="2025-11-25T21:05:00Z">
        <w:r w:rsidR="00566A30" w:rsidRPr="00090466">
          <w:t xml:space="preserve"> </w:t>
        </w:r>
      </w:ins>
      <w:ins w:id="401" w:author="Clayton Lamb" w:date="2025-11-25T16:35:00Z" w16du:dateUtc="2025-11-25T23:35:00Z">
        <w:r w:rsidR="00D86EDB" w:rsidRPr="00090466">
          <w:t xml:space="preserve">Histograms </w:t>
        </w:r>
      </w:ins>
      <w:del w:id="402" w:author="Clayton Lamb" w:date="2025-11-25T16:35:00Z" w16du:dateUtc="2025-11-25T23:35:00Z">
        <w:r w:rsidRPr="00090466" w:rsidDel="00D86EDB">
          <w:delText xml:space="preserve">Histograms </w:delText>
        </w:r>
      </w:del>
      <w:r w:rsidRPr="00090466">
        <w:t xml:space="preserve">show that most close calls </w:t>
      </w:r>
      <w:del w:id="403" w:author="Clayton Lamb" w:date="2025-11-28T07:33:00Z" w16du:dateUtc="2025-11-28T14:33:00Z">
        <w:r w:rsidRPr="00090466" w:rsidDel="008D7DD2">
          <w:delText>clustered within 5–30 minutes</w:delText>
        </w:r>
      </w:del>
      <w:ins w:id="404" w:author="Clayton Lamb" w:date="2025-11-28T07:33:00Z" w16du:dateUtc="2025-11-28T14:33:00Z">
        <w:r w:rsidR="008D7DD2" w:rsidRPr="00090466">
          <w:t xml:space="preserve">were </w:t>
        </w:r>
      </w:ins>
      <w:ins w:id="405" w:author="Clayton Lamb" w:date="2025-11-28T07:34:00Z" w16du:dateUtc="2025-11-28T14:34:00Z">
        <w:r w:rsidR="008D7DD2" w:rsidRPr="00090466">
          <w:t>distributed throughout the 0-30 minute period considered</w:t>
        </w:r>
      </w:ins>
      <w:r w:rsidRPr="00090466">
        <w:t>, with no strong bias toward bikers or hikers for any species</w:t>
      </w:r>
      <w:r w:rsidR="0089332C" w:rsidRPr="00090466">
        <w:t xml:space="preserve"> (</w:t>
      </w:r>
      <w:r w:rsidR="0089332C" w:rsidRPr="00090466">
        <w:fldChar w:fldCharType="begin"/>
      </w:r>
      <w:r w:rsidR="0089332C" w:rsidRPr="00090466">
        <w:instrText xml:space="preserve"> REF _Ref203470832 \h </w:instrText>
      </w:r>
      <w:r w:rsidR="00910A3D" w:rsidRPr="00090466">
        <w:instrText xml:space="preserve"> \* MERGEFORMAT </w:instrText>
      </w:r>
      <w:r w:rsidR="0089332C" w:rsidRPr="00090466">
        <w:fldChar w:fldCharType="separate"/>
      </w:r>
      <w:ins w:id="406" w:author="Clayton Lamb" w:date="2025-11-24T13:16:00Z" w16du:dateUtc="2025-11-24T20:16:00Z">
        <w:r w:rsidR="008C661B" w:rsidRPr="00090466">
          <w:t xml:space="preserve">Figure </w:t>
        </w:r>
        <w:r w:rsidR="008C661B" w:rsidRPr="00090466">
          <w:rPr>
            <w:noProof/>
          </w:rPr>
          <w:t>5</w:t>
        </w:r>
      </w:ins>
      <w:del w:id="407" w:author="Clayton Lamb" w:date="2025-11-24T13:16:00Z" w16du:dateUtc="2025-11-24T20:16:00Z">
        <w:r w:rsidR="003E5C96" w:rsidRPr="00090466" w:rsidDel="008C661B">
          <w:delText xml:space="preserve">Figure </w:delText>
        </w:r>
        <w:r w:rsidR="003E5C96" w:rsidRPr="00090466" w:rsidDel="008C661B">
          <w:rPr>
            <w:noProof/>
          </w:rPr>
          <w:delText>6</w:delText>
        </w:r>
      </w:del>
      <w:r w:rsidR="0089332C" w:rsidRPr="00090466">
        <w:fldChar w:fldCharType="end"/>
      </w:r>
      <w:r w:rsidR="0089332C" w:rsidRPr="00090466">
        <w:t>)</w:t>
      </w:r>
      <w:r w:rsidRPr="00090466">
        <w:t>.</w:t>
      </w:r>
    </w:p>
    <w:p w14:paraId="786EFE86" w14:textId="254BA838" w:rsidR="00D86EDB" w:rsidRPr="00090466" w:rsidRDefault="008563F0" w:rsidP="00993F27">
      <w:pPr>
        <w:pStyle w:val="p1"/>
        <w:spacing w:line="480" w:lineRule="auto"/>
      </w:pPr>
      <w:ins w:id="408" w:author="Clayton Lamb" w:date="2025-11-25T16:42:00Z" w16du:dateUtc="2025-11-25T23:42:00Z">
        <w:r w:rsidRPr="00090466">
          <w:tab/>
        </w:r>
      </w:ins>
      <w:ins w:id="409" w:author="Clayton Lamb" w:date="2025-11-25T17:25:00Z" w16du:dateUtc="2025-11-26T00:25:00Z">
        <w:r w:rsidR="00441D84" w:rsidRPr="00090466">
          <w:t xml:space="preserve">Although recreationists were unlikely to encounter dangerous wildlife—both because recreationists were numerous (diluting per-capita risk) and because some species avoided the trail network—wildlife themselves were more likely to encounter a recreationist. We recorded </w:t>
        </w:r>
        <w:r w:rsidR="00441D84" w:rsidRPr="00090466">
          <w:rPr>
            <w:rStyle w:val="s1"/>
            <w:rFonts w:eastAsiaTheme="majorEastAsia"/>
            <w:rPrChange w:id="410" w:author="Clayton Lamb" w:date="2025-11-28T13:58:00Z" w16du:dateUtc="2025-11-28T20:58:00Z">
              <w:rPr>
                <w:rStyle w:val="s1"/>
                <w:rFonts w:eastAsiaTheme="majorEastAsia"/>
                <w:b/>
                <w:bCs/>
              </w:rPr>
            </w:rPrChange>
          </w:rPr>
          <w:t>304 black bear detections</w:t>
        </w:r>
        <w:r w:rsidR="00441D84" w:rsidRPr="00090466">
          <w:t xml:space="preserve"> on recreation trails; </w:t>
        </w:r>
        <w:r w:rsidR="00441D84" w:rsidRPr="00090466">
          <w:rPr>
            <w:rStyle w:val="s1"/>
            <w:rFonts w:eastAsiaTheme="majorEastAsia"/>
            <w:rPrChange w:id="411" w:author="Clayton Lamb" w:date="2025-11-28T13:58:00Z" w16du:dateUtc="2025-11-28T20:58:00Z">
              <w:rPr>
                <w:rStyle w:val="s1"/>
                <w:rFonts w:eastAsiaTheme="majorEastAsia"/>
                <w:b/>
                <w:bCs/>
              </w:rPr>
            </w:rPrChange>
          </w:rPr>
          <w:t>24%</w:t>
        </w:r>
        <w:r w:rsidR="00441D84" w:rsidRPr="00090466">
          <w:t xml:space="preserve"> of these (n = 72) occurred within 30 minutes of a recreationist, and </w:t>
        </w:r>
        <w:r w:rsidR="00441D84" w:rsidRPr="00090466">
          <w:rPr>
            <w:rStyle w:val="s1"/>
            <w:rFonts w:eastAsiaTheme="majorEastAsia"/>
            <w:rPrChange w:id="412" w:author="Clayton Lamb" w:date="2025-11-28T13:58:00Z" w16du:dateUtc="2025-11-28T20:58:00Z">
              <w:rPr>
                <w:rStyle w:val="s1"/>
                <w:rFonts w:eastAsiaTheme="majorEastAsia"/>
                <w:b/>
                <w:bCs/>
              </w:rPr>
            </w:rPrChange>
          </w:rPr>
          <w:t>6%</w:t>
        </w:r>
        <w:r w:rsidR="00441D84" w:rsidRPr="00090466">
          <w:t xml:space="preserve"> (n = 18) occurred within 5 minutes. </w:t>
        </w:r>
        <w:r w:rsidR="00441D84" w:rsidRPr="00090466">
          <w:rPr>
            <w:rStyle w:val="s1"/>
            <w:rFonts w:eastAsiaTheme="majorEastAsia"/>
            <w:rPrChange w:id="413" w:author="Clayton Lamb" w:date="2025-11-28T13:58:00Z" w16du:dateUtc="2025-11-28T20:58:00Z">
              <w:rPr>
                <w:rStyle w:val="s1"/>
                <w:rFonts w:eastAsiaTheme="majorEastAsia"/>
                <w:b/>
                <w:bCs/>
              </w:rPr>
            </w:rPrChange>
          </w:rPr>
          <w:t>Moose</w:t>
        </w:r>
        <w:r w:rsidR="00441D84" w:rsidRPr="00090466">
          <w:t xml:space="preserve"> were detected </w:t>
        </w:r>
        <w:r w:rsidR="00441D84" w:rsidRPr="00090466">
          <w:rPr>
            <w:rStyle w:val="s1"/>
            <w:rFonts w:eastAsiaTheme="majorEastAsia"/>
            <w:rPrChange w:id="414" w:author="Clayton Lamb" w:date="2025-11-28T13:58:00Z" w16du:dateUtc="2025-11-28T20:58:00Z">
              <w:rPr>
                <w:rStyle w:val="s1"/>
                <w:rFonts w:eastAsiaTheme="majorEastAsia"/>
                <w:b/>
                <w:bCs/>
              </w:rPr>
            </w:rPrChange>
          </w:rPr>
          <w:t>563 times</w:t>
        </w:r>
        <w:r w:rsidR="00441D84" w:rsidRPr="00090466">
          <w:t xml:space="preserve">, with </w:t>
        </w:r>
        <w:r w:rsidR="00441D84" w:rsidRPr="00090466">
          <w:rPr>
            <w:rStyle w:val="s1"/>
            <w:rFonts w:eastAsiaTheme="majorEastAsia"/>
            <w:rPrChange w:id="415" w:author="Clayton Lamb" w:date="2025-11-28T13:58:00Z" w16du:dateUtc="2025-11-28T20:58:00Z">
              <w:rPr>
                <w:rStyle w:val="s1"/>
                <w:rFonts w:eastAsiaTheme="majorEastAsia"/>
                <w:b/>
                <w:bCs/>
              </w:rPr>
            </w:rPrChange>
          </w:rPr>
          <w:t>14%</w:t>
        </w:r>
        <w:r w:rsidR="00441D84" w:rsidRPr="00090466">
          <w:t xml:space="preserve"> (n = 79) within 30 minutes and </w:t>
        </w:r>
        <w:r w:rsidR="00441D84" w:rsidRPr="00090466">
          <w:rPr>
            <w:rStyle w:val="s1"/>
            <w:rFonts w:eastAsiaTheme="majorEastAsia"/>
            <w:rPrChange w:id="416" w:author="Clayton Lamb" w:date="2025-11-28T13:58:00Z" w16du:dateUtc="2025-11-28T20:58:00Z">
              <w:rPr>
                <w:rStyle w:val="s1"/>
                <w:rFonts w:eastAsiaTheme="majorEastAsia"/>
                <w:b/>
                <w:bCs/>
              </w:rPr>
            </w:rPrChange>
          </w:rPr>
          <w:t>4%</w:t>
        </w:r>
        <w:r w:rsidR="00441D84" w:rsidRPr="00090466">
          <w:t xml:space="preserve"> (n = 23) within 5 minutes. </w:t>
        </w:r>
        <w:r w:rsidR="00441D84" w:rsidRPr="00090466">
          <w:rPr>
            <w:rStyle w:val="s1"/>
            <w:rFonts w:eastAsiaTheme="majorEastAsia"/>
            <w:rPrChange w:id="417" w:author="Clayton Lamb" w:date="2025-11-28T13:58:00Z" w16du:dateUtc="2025-11-28T20:58:00Z">
              <w:rPr>
                <w:rStyle w:val="s1"/>
                <w:rFonts w:eastAsiaTheme="majorEastAsia"/>
                <w:b/>
                <w:bCs/>
              </w:rPr>
            </w:rPrChange>
          </w:rPr>
          <w:t>Grizzly bears</w:t>
        </w:r>
        <w:r w:rsidR="00441D84" w:rsidRPr="00090466">
          <w:t xml:space="preserve"> were detected </w:t>
        </w:r>
        <w:r w:rsidR="00441D84" w:rsidRPr="00090466">
          <w:rPr>
            <w:rStyle w:val="s1"/>
            <w:rFonts w:eastAsiaTheme="majorEastAsia"/>
            <w:rPrChange w:id="418" w:author="Clayton Lamb" w:date="2025-11-28T13:58:00Z" w16du:dateUtc="2025-11-28T20:58:00Z">
              <w:rPr>
                <w:rStyle w:val="s1"/>
                <w:rFonts w:eastAsiaTheme="majorEastAsia"/>
                <w:b/>
                <w:bCs/>
              </w:rPr>
            </w:rPrChange>
          </w:rPr>
          <w:t>94 times</w:t>
        </w:r>
        <w:r w:rsidR="00441D84" w:rsidRPr="00090466">
          <w:t xml:space="preserve">, </w:t>
        </w:r>
        <w:r w:rsidR="00441D84" w:rsidRPr="00090466">
          <w:rPr>
            <w:rStyle w:val="s1"/>
            <w:rFonts w:eastAsiaTheme="majorEastAsia"/>
            <w:rPrChange w:id="419" w:author="Clayton Lamb" w:date="2025-11-28T13:58:00Z" w16du:dateUtc="2025-11-28T20:58:00Z">
              <w:rPr>
                <w:rStyle w:val="s1"/>
                <w:rFonts w:eastAsiaTheme="majorEastAsia"/>
                <w:b/>
                <w:bCs/>
              </w:rPr>
            </w:rPrChange>
          </w:rPr>
          <w:t>10%</w:t>
        </w:r>
        <w:r w:rsidR="00441D84" w:rsidRPr="00090466">
          <w:t xml:space="preserve"> (n = 9) of which were within 30 minutes of a recreationist. </w:t>
        </w:r>
        <w:r w:rsidR="00441D84" w:rsidRPr="00090466">
          <w:rPr>
            <w:rStyle w:val="s1"/>
            <w:rFonts w:eastAsiaTheme="majorEastAsia"/>
            <w:rPrChange w:id="420" w:author="Clayton Lamb" w:date="2025-11-28T13:58:00Z" w16du:dateUtc="2025-11-28T20:58:00Z">
              <w:rPr>
                <w:rStyle w:val="s1"/>
                <w:rFonts w:eastAsiaTheme="majorEastAsia"/>
                <w:b/>
                <w:bCs/>
              </w:rPr>
            </w:rPrChange>
          </w:rPr>
          <w:t>Cougars</w:t>
        </w:r>
        <w:r w:rsidR="00441D84" w:rsidRPr="00090466">
          <w:t xml:space="preserve"> were detected </w:t>
        </w:r>
        <w:r w:rsidR="00441D84" w:rsidRPr="00090466">
          <w:rPr>
            <w:rStyle w:val="s1"/>
            <w:rFonts w:eastAsiaTheme="majorEastAsia"/>
            <w:rPrChange w:id="421" w:author="Clayton Lamb" w:date="2025-11-28T13:58:00Z" w16du:dateUtc="2025-11-28T20:58:00Z">
              <w:rPr>
                <w:rStyle w:val="s1"/>
                <w:rFonts w:eastAsiaTheme="majorEastAsia"/>
                <w:b/>
                <w:bCs/>
              </w:rPr>
            </w:rPrChange>
          </w:rPr>
          <w:t>30 times</w:t>
        </w:r>
        <w:r w:rsidR="00441D84" w:rsidRPr="00090466">
          <w:t xml:space="preserve">, with </w:t>
        </w:r>
        <w:r w:rsidR="00441D84" w:rsidRPr="00090466">
          <w:rPr>
            <w:rStyle w:val="s1"/>
            <w:rFonts w:eastAsiaTheme="majorEastAsia"/>
            <w:rPrChange w:id="422" w:author="Clayton Lamb" w:date="2025-11-28T13:58:00Z" w16du:dateUtc="2025-11-28T20:58:00Z">
              <w:rPr>
                <w:rStyle w:val="s1"/>
                <w:rFonts w:eastAsiaTheme="majorEastAsia"/>
                <w:b/>
                <w:bCs/>
              </w:rPr>
            </w:rPrChange>
          </w:rPr>
          <w:t>10%</w:t>
        </w:r>
        <w:r w:rsidR="00441D84" w:rsidRPr="00090466">
          <w:t xml:space="preserve"> (n = 3) within 30 minutes and </w:t>
        </w:r>
        <w:r w:rsidR="00441D84" w:rsidRPr="00090466">
          <w:rPr>
            <w:rStyle w:val="s1"/>
            <w:rFonts w:eastAsiaTheme="majorEastAsia"/>
            <w:rPrChange w:id="423" w:author="Clayton Lamb" w:date="2025-11-28T13:58:00Z" w16du:dateUtc="2025-11-28T20:58:00Z">
              <w:rPr>
                <w:rStyle w:val="s1"/>
                <w:rFonts w:eastAsiaTheme="majorEastAsia"/>
                <w:b/>
                <w:bCs/>
              </w:rPr>
            </w:rPrChange>
          </w:rPr>
          <w:t>7%</w:t>
        </w:r>
        <w:r w:rsidR="00441D84" w:rsidRPr="00090466">
          <w:t xml:space="preserve"> (n = 2) within 5 minutes. In many cases, multiple recreationists were detected in the minutes surrounding each wildlife event, indicating that “close calls”</w:t>
        </w:r>
      </w:ins>
      <w:ins w:id="424" w:author="Clayton Lamb" w:date="2025-11-25T17:26:00Z" w16du:dateUtc="2025-11-26T00:26:00Z">
        <w:r w:rsidR="00441D84" w:rsidRPr="00090466">
          <w:t xml:space="preserve"> were </w:t>
        </w:r>
      </w:ins>
      <w:ins w:id="425" w:author="Clayton Lamb" w:date="2025-11-25T17:27:00Z" w16du:dateUtc="2025-11-26T00:27:00Z">
        <w:r w:rsidR="00441D84" w:rsidRPr="00090466">
          <w:t xml:space="preserve">often followed by more close calls, </w:t>
        </w:r>
      </w:ins>
      <w:ins w:id="426" w:author="Clayton Lamb" w:date="2025-11-25T17:26:00Z" w16du:dateUtc="2025-11-26T00:26:00Z">
        <w:r w:rsidR="00441D84" w:rsidRPr="00090466">
          <w:t xml:space="preserve">not restricted to </w:t>
        </w:r>
      </w:ins>
      <w:ins w:id="427" w:author="Clayton Lamb" w:date="2025-11-25T17:25:00Z" w16du:dateUtc="2025-11-26T00:25:00Z">
        <w:r w:rsidR="00441D84" w:rsidRPr="00090466">
          <w:t>solitary encounters</w:t>
        </w:r>
      </w:ins>
      <w:ins w:id="428" w:author="Clayton Lamb" w:date="2025-11-25T17:27:00Z" w16du:dateUtc="2025-11-26T00:27:00Z">
        <w:r w:rsidR="00441D84" w:rsidRPr="00090466">
          <w:t>.</w:t>
        </w:r>
      </w:ins>
    </w:p>
    <w:p w14:paraId="62867B91" w14:textId="77777777" w:rsidR="00CA2FAD" w:rsidRPr="00090466" w:rsidRDefault="00CA2FAD" w:rsidP="00993F27">
      <w:pPr>
        <w:pStyle w:val="p1"/>
        <w:spacing w:line="480" w:lineRule="auto"/>
      </w:pPr>
    </w:p>
    <w:p w14:paraId="48AA561C" w14:textId="7846882A" w:rsidR="00B31BDF" w:rsidRPr="00090466" w:rsidRDefault="00B31BDF" w:rsidP="00993F27">
      <w:pPr>
        <w:pStyle w:val="p1"/>
        <w:spacing w:line="480" w:lineRule="auto"/>
        <w:rPr>
          <w:i/>
          <w:iCs/>
        </w:rPr>
      </w:pPr>
      <w:r w:rsidRPr="00090466">
        <w:rPr>
          <w:i/>
          <w:iCs/>
        </w:rPr>
        <w:t>Collared Grizzly Bears</w:t>
      </w:r>
    </w:p>
    <w:p w14:paraId="47190514" w14:textId="011E6826" w:rsidR="00B31BDF" w:rsidRPr="00090466" w:rsidRDefault="00F53876" w:rsidP="00993F27">
      <w:pPr>
        <w:pStyle w:val="p1"/>
        <w:spacing w:line="480" w:lineRule="auto"/>
      </w:pPr>
      <w:r w:rsidRPr="00090466">
        <w:t xml:space="preserve">After </w:t>
      </w:r>
      <w:r w:rsidR="005B5D0C" w:rsidRPr="00090466">
        <w:t>sub-setting</w:t>
      </w:r>
      <w:r w:rsidRPr="00090466">
        <w:t xml:space="preserve"> to the focal area around Fernie and the desired seasonal window we retained 1</w:t>
      </w:r>
      <w:r w:rsidR="00D34C33" w:rsidRPr="00090466">
        <w:t>9</w:t>
      </w:r>
      <w:r w:rsidRPr="00090466">
        <w:t>,</w:t>
      </w:r>
      <w:r w:rsidR="00D34C33" w:rsidRPr="00090466">
        <w:t>489</w:t>
      </w:r>
      <w:r w:rsidRPr="00090466">
        <w:t xml:space="preserve"> GPS collar locations from 2</w:t>
      </w:r>
      <w:r w:rsidR="000539C4" w:rsidRPr="00090466">
        <w:t>1</w:t>
      </w:r>
      <w:r w:rsidRPr="00090466">
        <w:t xml:space="preserve"> grizzly bear</w:t>
      </w:r>
      <w:r w:rsidR="00C106CD" w:rsidRPr="00090466">
        <w:t xml:space="preserve">s between June 2017 and </w:t>
      </w:r>
      <w:r w:rsidR="00CA2FAD" w:rsidRPr="00090466">
        <w:t>October</w:t>
      </w:r>
      <w:r w:rsidR="00C106CD" w:rsidRPr="00090466">
        <w:t xml:space="preserve"> 2024.</w:t>
      </w:r>
      <w:r w:rsidRPr="00090466">
        <w:t xml:space="preserve"> </w:t>
      </w:r>
      <w:r w:rsidR="00C106CD" w:rsidRPr="00090466">
        <w:t>An average of</w:t>
      </w:r>
      <w:r w:rsidRPr="00090466">
        <w:t xml:space="preserve"> </w:t>
      </w:r>
      <w:r w:rsidR="000539C4" w:rsidRPr="00090466">
        <w:t>92</w:t>
      </w:r>
      <w:r w:rsidR="00CA2FAD" w:rsidRPr="00090466">
        <w:t>8</w:t>
      </w:r>
      <w:r w:rsidRPr="00090466">
        <w:t xml:space="preserve"> locations per bear </w:t>
      </w:r>
      <w:r w:rsidR="00C106CD" w:rsidRPr="00090466">
        <w:t xml:space="preserve">were </w:t>
      </w:r>
      <w:r w:rsidR="007123DE" w:rsidRPr="00090466">
        <w:t>collected</w:t>
      </w:r>
      <w:r w:rsidR="00C106CD" w:rsidRPr="00090466">
        <w:t xml:space="preserve"> within</w:t>
      </w:r>
      <w:r w:rsidRPr="00090466">
        <w:t xml:space="preserve"> the focal area, which ranged from</w:t>
      </w:r>
      <w:r w:rsidR="000539C4" w:rsidRPr="00090466">
        <w:t xml:space="preserve"> 6</w:t>
      </w:r>
      <w:r w:rsidRPr="00090466">
        <w:t>1-</w:t>
      </w:r>
      <w:r w:rsidR="000539C4" w:rsidRPr="00090466">
        <w:t>3,0</w:t>
      </w:r>
      <w:r w:rsidR="00CA2FAD" w:rsidRPr="00090466">
        <w:t>12</w:t>
      </w:r>
      <w:r w:rsidRPr="00090466">
        <w:t xml:space="preserve"> locations across all 2</w:t>
      </w:r>
      <w:r w:rsidR="000539C4" w:rsidRPr="00090466">
        <w:t>1</w:t>
      </w:r>
      <w:r w:rsidRPr="00090466">
        <w:t xml:space="preserve"> bears. </w:t>
      </w:r>
    </w:p>
    <w:p w14:paraId="2BE94BD0" w14:textId="77777777" w:rsidR="00B31BDF" w:rsidRPr="00090466" w:rsidRDefault="00B31BDF" w:rsidP="00993F27">
      <w:pPr>
        <w:pStyle w:val="p1"/>
        <w:spacing w:line="480" w:lineRule="auto"/>
        <w:rPr>
          <w:i/>
          <w:iCs/>
        </w:rPr>
      </w:pPr>
      <w:r w:rsidRPr="00090466">
        <w:rPr>
          <w:i/>
          <w:iCs/>
        </w:rPr>
        <w:lastRenderedPageBreak/>
        <w:t>Grizzly Bear Integrated Step Selection Analysis</w:t>
      </w:r>
    </w:p>
    <w:p w14:paraId="2835CCA2" w14:textId="335FC68F" w:rsidR="005C5B3F" w:rsidRPr="00090466" w:rsidRDefault="005C5B3F" w:rsidP="00993F27">
      <w:pPr>
        <w:pStyle w:val="p1"/>
        <w:spacing w:line="480" w:lineRule="auto"/>
      </w:pPr>
      <w:r w:rsidRPr="00090466">
        <w:t>A suite of candidate iSSA models was compared using AIC to evaluate drivers of wildlife movement</w:t>
      </w:r>
      <w:r w:rsidR="007123DE" w:rsidRPr="00090466">
        <w:t xml:space="preserve">. </w:t>
      </w:r>
      <w:r w:rsidRPr="00090466">
        <w:t>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090466">
        <w:t xml:space="preserve"> (</w:t>
      </w:r>
      <w:r w:rsidR="0089332C" w:rsidRPr="00090466">
        <w:fldChar w:fldCharType="begin"/>
      </w:r>
      <w:r w:rsidR="0089332C" w:rsidRPr="00090466">
        <w:instrText xml:space="preserve"> REF _Ref203470851 \h </w:instrText>
      </w:r>
      <w:r w:rsidR="00910A3D" w:rsidRPr="00090466">
        <w:instrText xml:space="preserve"> \* MERGEFORMAT </w:instrText>
      </w:r>
      <w:r w:rsidR="0089332C" w:rsidRPr="00090466">
        <w:fldChar w:fldCharType="separate"/>
      </w:r>
      <w:ins w:id="429" w:author="Clayton Lamb" w:date="2025-11-24T13:16:00Z" w16du:dateUtc="2025-11-24T20:16:00Z">
        <w:r w:rsidR="008C661B" w:rsidRPr="00090466">
          <w:t xml:space="preserve">Figure </w:t>
        </w:r>
        <w:r w:rsidR="008C661B" w:rsidRPr="00090466">
          <w:rPr>
            <w:noProof/>
          </w:rPr>
          <w:t>6</w:t>
        </w:r>
      </w:ins>
      <w:del w:id="430" w:author="Clayton Lamb" w:date="2025-11-24T13:16:00Z" w16du:dateUtc="2025-11-24T20:16:00Z">
        <w:r w:rsidR="003E5C96" w:rsidRPr="00090466" w:rsidDel="008C661B">
          <w:delText xml:space="preserve">Figure </w:delText>
        </w:r>
        <w:r w:rsidR="003E5C96" w:rsidRPr="00090466" w:rsidDel="008C661B">
          <w:rPr>
            <w:noProof/>
          </w:rPr>
          <w:delText>7</w:delText>
        </w:r>
      </w:del>
      <w:r w:rsidR="0089332C" w:rsidRPr="00090466">
        <w:fldChar w:fldCharType="end"/>
      </w:r>
      <w:r w:rsidR="0089332C" w:rsidRPr="00090466">
        <w:t>)</w:t>
      </w:r>
      <w:r w:rsidRPr="00090466">
        <w:t>.</w:t>
      </w:r>
    </w:p>
    <w:p w14:paraId="32F8241D" w14:textId="6C6C96D6" w:rsidR="005C5B3F" w:rsidRPr="00090466" w:rsidRDefault="005C5B3F" w:rsidP="00993F27">
      <w:pPr>
        <w:spacing w:line="480" w:lineRule="auto"/>
        <w:rPr>
          <w:color w:val="0E0E0E"/>
        </w:rPr>
      </w:pPr>
      <w:r w:rsidRPr="00090466">
        <w:t xml:space="preserve">Among fixed effects, animals selected areas with higher summer greenness (EVI β = 0.44, </w:t>
      </w:r>
      <w:r w:rsidRPr="00090466">
        <w:rPr>
          <w:i/>
          <w:iCs/>
        </w:rPr>
        <w:t>p</w:t>
      </w:r>
      <w:r w:rsidRPr="00090466">
        <w:t xml:space="preserve"> &lt; 0.001) and avoided steep elevation gains (Δelev β = –0.37, </w:t>
      </w:r>
      <w:r w:rsidRPr="00090466">
        <w:rPr>
          <w:i/>
          <w:iCs/>
        </w:rPr>
        <w:t>p</w:t>
      </w:r>
      <w:r w:rsidRPr="00090466">
        <w:t xml:space="preserve"> &lt; 0.001). Distance to trails significantly increased selection (β = 0.088, </w:t>
      </w:r>
      <w:r w:rsidRPr="00090466">
        <w:rPr>
          <w:i/>
          <w:iCs/>
        </w:rPr>
        <w:t>p</w:t>
      </w:r>
      <w:r w:rsidRPr="00090466">
        <w:t xml:space="preserve"> = 0.016), indicating avoidance of trail-adjacent areas. Crossing trails further reduced selection (β = –0.23, </w:t>
      </w:r>
      <w:r w:rsidRPr="00090466">
        <w:rPr>
          <w:i/>
          <w:iCs/>
        </w:rPr>
        <w:t>p</w:t>
      </w:r>
      <w:r w:rsidRPr="00090466">
        <w:t xml:space="preserve"> &lt; 0.001), an effect of smaller magnitude to barrier effects from highways (β = –0.50) and rivers (β = –0.68). Trail-related avoidance was notable but generally weaker than town and highway effects. </w:t>
      </w:r>
      <w:r w:rsidRPr="00090466">
        <w:rPr>
          <w:color w:val="0E0E0E"/>
        </w:rPr>
        <w:t xml:space="preserve">Step–trail interactions revealed that animals took longer steps when closer to trails (β = –0.044, </w:t>
      </w:r>
      <w:r w:rsidRPr="00090466">
        <w:rPr>
          <w:i/>
          <w:iCs/>
          <w:color w:val="0E0E0E"/>
        </w:rPr>
        <w:t>p</w:t>
      </w:r>
      <w:r w:rsidRPr="00090466">
        <w:rPr>
          <w:color w:val="0E0E0E"/>
        </w:rPr>
        <w:t xml:space="preserve"> &lt; 0.001), suggesting faster movement near recreation infrastructure</w:t>
      </w:r>
      <w:r w:rsidRPr="00090466">
        <w:t>. Random slopes revealed substantial individual variation, particularly for barrier responses.</w:t>
      </w:r>
    </w:p>
    <w:p w14:paraId="17673731" w14:textId="77777777" w:rsidR="00D51DEC" w:rsidRPr="00090466" w:rsidRDefault="00D51DEC" w:rsidP="00993F27">
      <w:pPr>
        <w:pStyle w:val="p1"/>
        <w:spacing w:line="480" w:lineRule="auto"/>
        <w:ind w:firstLine="720"/>
      </w:pPr>
    </w:p>
    <w:p w14:paraId="12EAF299" w14:textId="6C6D03F5" w:rsidR="00932FE9" w:rsidRPr="00090466" w:rsidRDefault="00D51DEC" w:rsidP="00993F27">
      <w:pPr>
        <w:pStyle w:val="p1"/>
        <w:keepNext/>
        <w:spacing w:line="480" w:lineRule="auto"/>
      </w:pPr>
      <w:r w:rsidRPr="00090466">
        <w:rPr>
          <w:noProof/>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commentRangeStart w:id="431"/>
      <w:r w:rsidR="00CD5A0A" w:rsidRPr="00090466">
        <w:rPr>
          <w:noProof/>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commentRangeEnd w:id="431"/>
      <w:r w:rsidR="008D7DD2" w:rsidRPr="00090466">
        <w:rPr>
          <w:rStyle w:val="CommentReference"/>
          <w:rFonts w:eastAsiaTheme="minorHAnsi"/>
          <w:kern w:val="2"/>
          <w14:ligatures w14:val="standardContextual"/>
          <w:rPrChange w:id="432" w:author="Clayton Lamb" w:date="2025-11-28T13:58:00Z" w16du:dateUtc="2025-11-28T20:58:00Z">
            <w:rPr>
              <w:rStyle w:val="CommentReference"/>
              <w:rFonts w:asciiTheme="minorHAnsi" w:eastAsiaTheme="minorHAnsi" w:hAnsiTheme="minorHAnsi" w:cstheme="minorBidi"/>
              <w:kern w:val="2"/>
              <w14:ligatures w14:val="standardContextual"/>
            </w:rPr>
          </w:rPrChange>
        </w:rPr>
        <w:commentReference w:id="431"/>
      </w:r>
    </w:p>
    <w:p w14:paraId="54A7D52B" w14:textId="412F784D" w:rsidR="00D51DEC" w:rsidRPr="00090466" w:rsidRDefault="00932FE9" w:rsidP="00993F27">
      <w:pPr>
        <w:pStyle w:val="Caption"/>
        <w:spacing w:line="480" w:lineRule="auto"/>
        <w:rPr>
          <w:rFonts w:ascii="Times New Roman" w:hAnsi="Times New Roman" w:cs="Times New Roman"/>
          <w:sz w:val="24"/>
          <w:szCs w:val="24"/>
        </w:rPr>
      </w:pPr>
      <w:bookmarkStart w:id="433" w:name="_Ref203463327"/>
      <w:r w:rsidRPr="00090466">
        <w:rPr>
          <w:rFonts w:ascii="Times New Roman" w:hAnsi="Times New Roman" w:cs="Times New Roman"/>
          <w:sz w:val="24"/>
          <w:szCs w:val="24"/>
        </w:rPr>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r w:rsidR="008C661B" w:rsidRPr="00090466">
        <w:rPr>
          <w:rFonts w:ascii="Times New Roman" w:hAnsi="Times New Roman" w:cs="Times New Roman"/>
          <w:noProof/>
          <w:sz w:val="24"/>
          <w:szCs w:val="24"/>
        </w:rPr>
        <w:t>1</w:t>
      </w:r>
      <w:r w:rsidRPr="00090466">
        <w:rPr>
          <w:rFonts w:ascii="Times New Roman" w:hAnsi="Times New Roman" w:cs="Times New Roman"/>
          <w:sz w:val="24"/>
          <w:szCs w:val="24"/>
        </w:rPr>
        <w:fldChar w:fldCharType="end"/>
      </w:r>
      <w:bookmarkEnd w:id="433"/>
      <w:r w:rsidRPr="00090466">
        <w:rPr>
          <w:rFonts w:ascii="Times New Roman" w:hAnsi="Times New Roman" w:cs="Times New Roman"/>
          <w:sz w:val="24"/>
          <w:szCs w:val="24"/>
        </w:rPr>
        <w:t xml:space="preserve">. </w:t>
      </w:r>
      <w:r w:rsidR="005C7905" w:rsidRPr="00090466">
        <w:rPr>
          <w:rFonts w:ascii="Times New Roman" w:hAnsi="Times New Roman" w:cs="Times New Roman"/>
          <w:sz w:val="24"/>
          <w:szCs w:val="24"/>
        </w:rPr>
        <w:t xml:space="preserve">Map of study area </w:t>
      </w:r>
      <w:r w:rsidR="002528C9" w:rsidRPr="00090466">
        <w:rPr>
          <w:rFonts w:ascii="Times New Roman" w:hAnsi="Times New Roman" w:cs="Times New Roman"/>
          <w:sz w:val="24"/>
          <w:szCs w:val="24"/>
        </w:rPr>
        <w:t xml:space="preserve">near Fernie, BC, Canada in the southern Canadian Rockies. The Fernie </w:t>
      </w:r>
      <w:r w:rsidR="00F650A6" w:rsidRPr="00090466">
        <w:rPr>
          <w:rFonts w:ascii="Times New Roman" w:hAnsi="Times New Roman" w:cs="Times New Roman"/>
          <w:sz w:val="24"/>
          <w:szCs w:val="24"/>
        </w:rPr>
        <w:t>t</w:t>
      </w:r>
      <w:r w:rsidR="002528C9" w:rsidRPr="00090466">
        <w:rPr>
          <w:rFonts w:ascii="Times New Roman" w:hAnsi="Times New Roman" w:cs="Times New Roman"/>
          <w:sz w:val="24"/>
          <w:szCs w:val="24"/>
        </w:rPr>
        <w:t xml:space="preserve">rail </w:t>
      </w:r>
      <w:r w:rsidR="00F650A6" w:rsidRPr="00090466">
        <w:rPr>
          <w:rFonts w:ascii="Times New Roman" w:hAnsi="Times New Roman" w:cs="Times New Roman"/>
          <w:sz w:val="24"/>
          <w:szCs w:val="24"/>
        </w:rPr>
        <w:t>n</w:t>
      </w:r>
      <w:r w:rsidR="002528C9" w:rsidRPr="00090466">
        <w:rPr>
          <w:rFonts w:ascii="Times New Roman" w:hAnsi="Times New Roman" w:cs="Times New Roman"/>
          <w:sz w:val="24"/>
          <w:szCs w:val="24"/>
        </w:rPr>
        <w:t>etwork was assessed west</w:t>
      </w:r>
      <w:r w:rsidR="008858E2" w:rsidRPr="00090466">
        <w:rPr>
          <w:rFonts w:ascii="Times New Roman" w:hAnsi="Times New Roman" w:cs="Times New Roman"/>
          <w:sz w:val="24"/>
          <w:szCs w:val="24"/>
        </w:rPr>
        <w:t xml:space="preserve"> and north</w:t>
      </w:r>
      <w:r w:rsidR="002528C9" w:rsidRPr="00090466">
        <w:rPr>
          <w:rFonts w:ascii="Times New Roman" w:hAnsi="Times New Roman" w:cs="Times New Roman"/>
          <w:sz w:val="24"/>
          <w:szCs w:val="24"/>
        </w:rPr>
        <w:t xml:space="preserve"> of Fernie BC on the slopes of Mount Fernie and Mount Proctor with cameras on wildlife trails and recreation trails. Landscape-level comparisons </w:t>
      </w:r>
      <w:r w:rsidR="00635041" w:rsidRPr="00090466">
        <w:rPr>
          <w:rFonts w:ascii="Times New Roman" w:hAnsi="Times New Roman" w:cs="Times New Roman"/>
          <w:sz w:val="24"/>
          <w:szCs w:val="24"/>
        </w:rPr>
        <w:t xml:space="preserve">across these habitat contexts </w:t>
      </w:r>
      <w:r w:rsidR="002528C9" w:rsidRPr="00090466">
        <w:rPr>
          <w:rFonts w:ascii="Times New Roman" w:hAnsi="Times New Roman" w:cs="Times New Roman"/>
          <w:sz w:val="24"/>
          <w:szCs w:val="24"/>
        </w:rPr>
        <w:t>were made with ancillary data from neighboring camera projects</w:t>
      </w:r>
      <w:r w:rsidR="00CD5A0A" w:rsidRPr="00090466">
        <w:rPr>
          <w:rFonts w:ascii="Times New Roman" w:hAnsi="Times New Roman" w:cs="Times New Roman"/>
          <w:sz w:val="24"/>
          <w:szCs w:val="24"/>
        </w:rPr>
        <w:t xml:space="preserve"> where landscape-valley were in similar habitats and a multi-use landscape to </w:t>
      </w:r>
      <w:r w:rsidR="00CD5A0A" w:rsidRPr="00090466">
        <w:rPr>
          <w:rFonts w:ascii="Times New Roman" w:hAnsi="Times New Roman" w:cs="Times New Roman"/>
          <w:sz w:val="24"/>
          <w:szCs w:val="24"/>
        </w:rPr>
        <w:lastRenderedPageBreak/>
        <w:t xml:space="preserve">the Fernie </w:t>
      </w:r>
      <w:r w:rsidR="00F650A6" w:rsidRPr="00090466">
        <w:rPr>
          <w:rFonts w:ascii="Times New Roman" w:hAnsi="Times New Roman" w:cs="Times New Roman"/>
          <w:sz w:val="24"/>
          <w:szCs w:val="24"/>
        </w:rPr>
        <w:t>t</w:t>
      </w:r>
      <w:r w:rsidR="00CD5A0A" w:rsidRPr="00090466">
        <w:rPr>
          <w:rFonts w:ascii="Times New Roman" w:hAnsi="Times New Roman" w:cs="Times New Roman"/>
          <w:sz w:val="24"/>
          <w:szCs w:val="24"/>
        </w:rPr>
        <w:t xml:space="preserve">rail </w:t>
      </w:r>
      <w:r w:rsidR="00F650A6" w:rsidRPr="00090466">
        <w:rPr>
          <w:rFonts w:ascii="Times New Roman" w:hAnsi="Times New Roman" w:cs="Times New Roman"/>
          <w:sz w:val="24"/>
          <w:szCs w:val="24"/>
        </w:rPr>
        <w:t>n</w:t>
      </w:r>
      <w:r w:rsidR="00CD5A0A" w:rsidRPr="00090466">
        <w:rPr>
          <w:rFonts w:ascii="Times New Roman" w:hAnsi="Times New Roman" w:cs="Times New Roman"/>
          <w:sz w:val="24"/>
          <w:szCs w:val="24"/>
        </w:rPr>
        <w:t>etwork cameras but with less overall non-motorized recreation pressure. Landscape-remote were</w:t>
      </w:r>
      <w:r w:rsidR="00635041" w:rsidRPr="00090466">
        <w:rPr>
          <w:rFonts w:ascii="Times New Roman" w:hAnsi="Times New Roman" w:cs="Times New Roman"/>
          <w:sz w:val="24"/>
          <w:szCs w:val="24"/>
        </w:rPr>
        <w:t xml:space="preserve"> on wildlife trails</w:t>
      </w:r>
      <w:r w:rsidR="00CD5A0A" w:rsidRPr="00090466">
        <w:rPr>
          <w:rFonts w:ascii="Times New Roman" w:hAnsi="Times New Roman" w:cs="Times New Roman"/>
          <w:sz w:val="24"/>
          <w:szCs w:val="24"/>
        </w:rPr>
        <w:t xml:space="preserve"> in areas with lower levels of human pressures </w:t>
      </w:r>
      <w:r w:rsidR="001149EB" w:rsidRPr="00090466">
        <w:rPr>
          <w:rFonts w:ascii="Times New Roman" w:hAnsi="Times New Roman" w:cs="Times New Roman"/>
          <w:sz w:val="24"/>
          <w:szCs w:val="24"/>
        </w:rPr>
        <w:t>compared</w:t>
      </w:r>
      <w:r w:rsidR="00CD5A0A" w:rsidRPr="00090466">
        <w:rPr>
          <w:rFonts w:ascii="Times New Roman" w:hAnsi="Times New Roman" w:cs="Times New Roman"/>
          <w:sz w:val="24"/>
          <w:szCs w:val="24"/>
        </w:rPr>
        <w:t xml:space="preserve"> to the other </w:t>
      </w:r>
      <w:r w:rsidR="001149EB" w:rsidRPr="00090466">
        <w:rPr>
          <w:rFonts w:ascii="Times New Roman" w:hAnsi="Times New Roman" w:cs="Times New Roman"/>
          <w:sz w:val="24"/>
          <w:szCs w:val="24"/>
        </w:rPr>
        <w:t>cameras but</w:t>
      </w:r>
      <w:r w:rsidR="00CD5A0A" w:rsidRPr="00090466">
        <w:rPr>
          <w:rFonts w:ascii="Times New Roman" w:hAnsi="Times New Roman" w:cs="Times New Roman"/>
          <w:sz w:val="24"/>
          <w:szCs w:val="24"/>
        </w:rPr>
        <w:t xml:space="preserve"> were also in different habitats (often higher elevation) and not thus intensity of use at these cameras were not as directly comparable to other cameras. Landscape-remote cameras were</w:t>
      </w:r>
      <w:r w:rsidR="00635041" w:rsidRPr="00090466">
        <w:rPr>
          <w:rFonts w:ascii="Times New Roman" w:hAnsi="Times New Roman" w:cs="Times New Roman"/>
          <w:sz w:val="24"/>
          <w:szCs w:val="24"/>
        </w:rPr>
        <w:t xml:space="preserve"> also on wildlife trails</w:t>
      </w:r>
      <w:r w:rsidR="008858E2" w:rsidRPr="00090466">
        <w:rPr>
          <w:rFonts w:ascii="Times New Roman" w:hAnsi="Times New Roman" w:cs="Times New Roman"/>
          <w:sz w:val="24"/>
          <w:szCs w:val="24"/>
        </w:rPr>
        <w:t xml:space="preserve"> and </w:t>
      </w:r>
      <w:r w:rsidR="00CD5A0A" w:rsidRPr="00090466">
        <w:rPr>
          <w:rFonts w:ascii="Times New Roman" w:hAnsi="Times New Roman" w:cs="Times New Roman"/>
          <w:sz w:val="24"/>
          <w:szCs w:val="24"/>
        </w:rPr>
        <w:t>used as a baseline for diel patterns in wilder areas.</w:t>
      </w:r>
    </w:p>
    <w:p w14:paraId="4C1E4715" w14:textId="4D04ECD0" w:rsidR="009D05CD" w:rsidRPr="00090466" w:rsidRDefault="009D05CD" w:rsidP="00993F27">
      <w:pPr>
        <w:pStyle w:val="p1"/>
        <w:spacing w:line="480" w:lineRule="auto"/>
        <w:rPr>
          <w:b/>
          <w:bCs/>
        </w:rPr>
      </w:pPr>
    </w:p>
    <w:p w14:paraId="4099CC0B" w14:textId="3FFF87C2" w:rsidR="009D05CD" w:rsidRPr="00090466" w:rsidRDefault="009D05CD" w:rsidP="00993F27">
      <w:pPr>
        <w:pStyle w:val="p1"/>
        <w:spacing w:line="480" w:lineRule="auto"/>
        <w:rPr>
          <w:b/>
          <w:bCs/>
        </w:rPr>
      </w:pPr>
    </w:p>
    <w:p w14:paraId="5659097B" w14:textId="77777777" w:rsidR="00932FE9" w:rsidRPr="00090466" w:rsidRDefault="00384C03" w:rsidP="00993F27">
      <w:pPr>
        <w:pStyle w:val="p1"/>
        <w:keepNext/>
        <w:spacing w:line="480" w:lineRule="auto"/>
      </w:pPr>
      <w:r w:rsidRPr="00090466">
        <w:rPr>
          <w:b/>
          <w:bCs/>
          <w:noProof/>
          <w:lang w:val="en-US"/>
          <w14:ligatures w14:val="standardContextual"/>
        </w:rPr>
        <w:lastRenderedPageBreak/>
        <w:drawing>
          <wp:inline distT="0" distB="0" distL="0" distR="0" wp14:anchorId="2DA41A46" wp14:editId="778E9170">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2B511B24" w:rsidR="009D05CD" w:rsidRPr="00090466" w:rsidRDefault="00932FE9" w:rsidP="007D5441">
      <w:pPr>
        <w:pStyle w:val="Caption"/>
        <w:spacing w:line="480" w:lineRule="auto"/>
        <w:rPr>
          <w:rFonts w:ascii="Times New Roman" w:hAnsi="Times New Roman" w:cs="Times New Roman"/>
          <w:sz w:val="24"/>
          <w:szCs w:val="24"/>
        </w:rPr>
      </w:pPr>
      <w:bookmarkStart w:id="434" w:name="_Ref203470451"/>
      <w:r w:rsidRPr="00090466">
        <w:rPr>
          <w:rFonts w:ascii="Times New Roman" w:hAnsi="Times New Roman" w:cs="Times New Roman"/>
          <w:sz w:val="24"/>
          <w:szCs w:val="24"/>
        </w:rPr>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r w:rsidR="008C661B" w:rsidRPr="00090466">
        <w:rPr>
          <w:rFonts w:ascii="Times New Roman" w:hAnsi="Times New Roman" w:cs="Times New Roman"/>
          <w:noProof/>
          <w:sz w:val="24"/>
          <w:szCs w:val="24"/>
        </w:rPr>
        <w:t>2</w:t>
      </w:r>
      <w:r w:rsidRPr="00090466">
        <w:rPr>
          <w:rFonts w:ascii="Times New Roman" w:hAnsi="Times New Roman" w:cs="Times New Roman"/>
          <w:sz w:val="24"/>
          <w:szCs w:val="24"/>
        </w:rPr>
        <w:fldChar w:fldCharType="end"/>
      </w:r>
      <w:bookmarkEnd w:id="434"/>
      <w:r w:rsidRPr="00090466">
        <w:rPr>
          <w:rFonts w:ascii="Times New Roman" w:hAnsi="Times New Roman" w:cs="Times New Roman"/>
          <w:sz w:val="24"/>
          <w:szCs w:val="24"/>
        </w:rPr>
        <w:t>. Intensity of use</w:t>
      </w:r>
      <w:r w:rsidR="002528C9" w:rsidRPr="00090466">
        <w:rPr>
          <w:rFonts w:ascii="Times New Roman" w:hAnsi="Times New Roman" w:cs="Times New Roman"/>
          <w:sz w:val="24"/>
          <w:szCs w:val="24"/>
        </w:rPr>
        <w:t xml:space="preserve"> (monthly detection rate)</w:t>
      </w:r>
      <w:r w:rsidRPr="00090466">
        <w:rPr>
          <w:rFonts w:ascii="Times New Roman" w:hAnsi="Times New Roman" w:cs="Times New Roman"/>
          <w:sz w:val="24"/>
          <w:szCs w:val="24"/>
        </w:rPr>
        <w:t xml:space="preserve"> </w:t>
      </w:r>
      <w:r w:rsidR="002528C9" w:rsidRPr="00090466">
        <w:rPr>
          <w:rFonts w:ascii="Times New Roman" w:hAnsi="Times New Roman" w:cs="Times New Roman"/>
          <w:sz w:val="24"/>
          <w:szCs w:val="24"/>
        </w:rPr>
        <w:t>assessments for human and wildlife groups across three zones. Results are predictions from a GLMM, and statistical significance show</w:t>
      </w:r>
      <w:r w:rsidR="00C041CF" w:rsidRPr="00090466">
        <w:rPr>
          <w:rFonts w:ascii="Times New Roman" w:hAnsi="Times New Roman" w:cs="Times New Roman"/>
          <w:sz w:val="24"/>
          <w:szCs w:val="24"/>
        </w:rPr>
        <w:t>n</w:t>
      </w:r>
      <w:r w:rsidR="002528C9" w:rsidRPr="00090466">
        <w:rPr>
          <w:rFonts w:ascii="Times New Roman" w:hAnsi="Times New Roman" w:cs="Times New Roman"/>
          <w:sz w:val="24"/>
          <w:szCs w:val="24"/>
        </w:rPr>
        <w:t xml:space="preserve"> as * for p&lt;0.1 and ** for p&lt;0.05 for presence (p) and </w:t>
      </w:r>
      <w:del w:id="435" w:author="Clayton Lamb" w:date="2025-11-24T17:21:00Z" w16du:dateUtc="2025-11-25T00:21:00Z">
        <w:r w:rsidR="002528C9" w:rsidRPr="00090466" w:rsidDel="008506EC">
          <w:rPr>
            <w:rFonts w:ascii="Times New Roman" w:hAnsi="Times New Roman" w:cs="Times New Roman"/>
            <w:sz w:val="24"/>
            <w:szCs w:val="24"/>
          </w:rPr>
          <w:delText>relative abundance counts</w:delText>
        </w:r>
      </w:del>
      <w:ins w:id="436" w:author="Clayton Lamb" w:date="2025-11-24T17:21:00Z" w16du:dateUtc="2025-11-25T00:21:00Z">
        <w:r w:rsidR="008506EC" w:rsidRPr="00090466">
          <w:rPr>
            <w:rFonts w:ascii="Times New Roman" w:hAnsi="Times New Roman" w:cs="Times New Roman"/>
            <w:sz w:val="24"/>
            <w:szCs w:val="24"/>
          </w:rPr>
          <w:t>detection frequency</w:t>
        </w:r>
      </w:ins>
      <w:r w:rsidR="002528C9" w:rsidRPr="00090466">
        <w:rPr>
          <w:rFonts w:ascii="Times New Roman" w:hAnsi="Times New Roman" w:cs="Times New Roman"/>
          <w:sz w:val="24"/>
          <w:szCs w:val="24"/>
        </w:rPr>
        <w:t xml:space="preserve"> (</w:t>
      </w:r>
      <w:ins w:id="437" w:author="Clayton Lamb" w:date="2025-11-24T17:21:00Z" w16du:dateUtc="2025-11-25T00:21:00Z">
        <w:r w:rsidR="008506EC" w:rsidRPr="00090466">
          <w:rPr>
            <w:rFonts w:ascii="Times New Roman" w:hAnsi="Times New Roman" w:cs="Times New Roman"/>
            <w:sz w:val="24"/>
            <w:szCs w:val="24"/>
          </w:rPr>
          <w:t>f</w:t>
        </w:r>
      </w:ins>
      <w:del w:id="438" w:author="Clayton Lamb" w:date="2025-11-24T17:21:00Z" w16du:dateUtc="2025-11-25T00:21:00Z">
        <w:r w:rsidR="002528C9" w:rsidRPr="00090466" w:rsidDel="008506EC">
          <w:rPr>
            <w:rFonts w:ascii="Times New Roman" w:hAnsi="Times New Roman" w:cs="Times New Roman"/>
            <w:sz w:val="24"/>
            <w:szCs w:val="24"/>
          </w:rPr>
          <w:delText>c</w:delText>
        </w:r>
      </w:del>
      <w:r w:rsidR="002528C9" w:rsidRPr="00090466">
        <w:rPr>
          <w:rFonts w:ascii="Times New Roman" w:hAnsi="Times New Roman" w:cs="Times New Roman"/>
          <w:sz w:val="24"/>
          <w:szCs w:val="24"/>
        </w:rPr>
        <w:t>)</w:t>
      </w:r>
      <w:r w:rsidR="00C041CF" w:rsidRPr="00090466">
        <w:rPr>
          <w:rFonts w:ascii="Times New Roman" w:hAnsi="Times New Roman" w:cs="Times New Roman"/>
          <w:sz w:val="24"/>
          <w:szCs w:val="24"/>
        </w:rPr>
        <w:t xml:space="preserve"> under the applicable bar</w:t>
      </w:r>
      <w:r w:rsidR="002528C9" w:rsidRPr="00090466">
        <w:rPr>
          <w:rFonts w:ascii="Times New Roman" w:hAnsi="Times New Roman" w:cs="Times New Roman"/>
          <w:sz w:val="24"/>
          <w:szCs w:val="24"/>
        </w:rPr>
        <w:t xml:space="preserve">. Horizontal Bars indicate comparison between groups. The horizontal bar spanning the full width is a combined comparison between landscape-valley and the Mt Fernie </w:t>
      </w:r>
      <w:r w:rsidR="00F650A6" w:rsidRPr="00090466">
        <w:rPr>
          <w:rFonts w:ascii="Times New Roman" w:hAnsi="Times New Roman" w:cs="Times New Roman"/>
          <w:sz w:val="24"/>
          <w:szCs w:val="24"/>
        </w:rPr>
        <w:t>t</w:t>
      </w:r>
      <w:r w:rsidR="002528C9" w:rsidRPr="00090466">
        <w:rPr>
          <w:rFonts w:ascii="Times New Roman" w:hAnsi="Times New Roman" w:cs="Times New Roman"/>
          <w:sz w:val="24"/>
          <w:szCs w:val="24"/>
        </w:rPr>
        <w:t xml:space="preserve">rail </w:t>
      </w:r>
      <w:r w:rsidR="001149EB" w:rsidRPr="00090466">
        <w:rPr>
          <w:rFonts w:ascii="Times New Roman" w:hAnsi="Times New Roman" w:cs="Times New Roman"/>
          <w:sz w:val="24"/>
          <w:szCs w:val="24"/>
        </w:rPr>
        <w:t>network</w:t>
      </w:r>
      <w:r w:rsidR="002528C9" w:rsidRPr="00090466">
        <w:rPr>
          <w:rFonts w:ascii="Times New Roman" w:hAnsi="Times New Roman" w:cs="Times New Roman"/>
          <w:sz w:val="24"/>
          <w:szCs w:val="24"/>
        </w:rPr>
        <w:t xml:space="preserve"> (i.e., wildlife and </w:t>
      </w:r>
      <w:r w:rsidR="00F93F01" w:rsidRPr="00090466">
        <w:rPr>
          <w:rFonts w:ascii="Times New Roman" w:hAnsi="Times New Roman" w:cs="Times New Roman"/>
          <w:sz w:val="24"/>
          <w:szCs w:val="24"/>
        </w:rPr>
        <w:t>recreation trails</w:t>
      </w:r>
      <w:r w:rsidR="002528C9" w:rsidRPr="00090466">
        <w:rPr>
          <w:rFonts w:ascii="Times New Roman" w:hAnsi="Times New Roman" w:cs="Times New Roman"/>
          <w:sz w:val="24"/>
          <w:szCs w:val="24"/>
        </w:rPr>
        <w:t xml:space="preserve"> pooled).</w:t>
      </w:r>
      <w:r w:rsidR="00B41152" w:rsidRPr="00090466">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090466" w:rsidRDefault="007D5441" w:rsidP="007D5441"/>
    <w:p w14:paraId="4D51C07C" w14:textId="77777777" w:rsidR="00932FE9" w:rsidRPr="00090466" w:rsidRDefault="00324F7E" w:rsidP="00993F27">
      <w:pPr>
        <w:pStyle w:val="p1"/>
        <w:keepNext/>
        <w:spacing w:line="480" w:lineRule="auto"/>
      </w:pPr>
      <w:r w:rsidRPr="00090466">
        <w:rPr>
          <w:b/>
          <w:bCs/>
          <w:noProof/>
          <w:lang w:val="en-US"/>
          <w14:ligatures w14:val="standardContextual"/>
        </w:rPr>
        <w:drawing>
          <wp:inline distT="0" distB="0" distL="0" distR="0" wp14:anchorId="0D35D2B7" wp14:editId="791505C4">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0DAB37F9" w:rsidR="009D05CD" w:rsidRPr="00090466" w:rsidRDefault="00932FE9" w:rsidP="00993F27">
      <w:pPr>
        <w:pStyle w:val="Caption"/>
        <w:spacing w:line="480" w:lineRule="auto"/>
        <w:rPr>
          <w:rFonts w:ascii="Times New Roman" w:hAnsi="Times New Roman" w:cs="Times New Roman"/>
          <w:b/>
          <w:bCs/>
          <w:sz w:val="24"/>
          <w:szCs w:val="24"/>
        </w:rPr>
      </w:pPr>
      <w:bookmarkStart w:id="439" w:name="_Ref203470476"/>
      <w:r w:rsidRPr="00090466">
        <w:rPr>
          <w:rFonts w:ascii="Times New Roman" w:hAnsi="Times New Roman" w:cs="Times New Roman"/>
          <w:sz w:val="24"/>
          <w:szCs w:val="24"/>
        </w:rPr>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r w:rsidR="008C661B" w:rsidRPr="00090466">
        <w:rPr>
          <w:rFonts w:ascii="Times New Roman" w:hAnsi="Times New Roman" w:cs="Times New Roman"/>
          <w:noProof/>
          <w:sz w:val="24"/>
          <w:szCs w:val="24"/>
        </w:rPr>
        <w:t>3</w:t>
      </w:r>
      <w:r w:rsidRPr="00090466">
        <w:rPr>
          <w:rFonts w:ascii="Times New Roman" w:hAnsi="Times New Roman" w:cs="Times New Roman"/>
          <w:sz w:val="24"/>
          <w:szCs w:val="24"/>
        </w:rPr>
        <w:fldChar w:fldCharType="end"/>
      </w:r>
      <w:bookmarkEnd w:id="439"/>
      <w:r w:rsidRPr="00090466">
        <w:rPr>
          <w:rFonts w:ascii="Times New Roman" w:hAnsi="Times New Roman" w:cs="Times New Roman"/>
          <w:sz w:val="24"/>
          <w:szCs w:val="24"/>
        </w:rPr>
        <w:t xml:space="preserve">. </w:t>
      </w:r>
      <w:r w:rsidR="002528C9" w:rsidRPr="00090466">
        <w:rPr>
          <w:rFonts w:ascii="Times New Roman" w:hAnsi="Times New Roman" w:cs="Times New Roman"/>
          <w:sz w:val="24"/>
          <w:szCs w:val="24"/>
        </w:rPr>
        <w:t xml:space="preserve">Influence of the number of recreationists on wildlife detections by species on recreation trails in the Fernie </w:t>
      </w:r>
      <w:r w:rsidR="00F650A6" w:rsidRPr="00090466">
        <w:rPr>
          <w:rFonts w:ascii="Times New Roman" w:hAnsi="Times New Roman" w:cs="Times New Roman"/>
          <w:sz w:val="24"/>
          <w:szCs w:val="24"/>
        </w:rPr>
        <w:t>t</w:t>
      </w:r>
      <w:r w:rsidR="002528C9" w:rsidRPr="00090466">
        <w:rPr>
          <w:rFonts w:ascii="Times New Roman" w:hAnsi="Times New Roman" w:cs="Times New Roman"/>
          <w:sz w:val="24"/>
          <w:szCs w:val="24"/>
        </w:rPr>
        <w:t xml:space="preserve">rail </w:t>
      </w:r>
      <w:r w:rsidR="00F650A6" w:rsidRPr="00090466">
        <w:rPr>
          <w:rFonts w:ascii="Times New Roman" w:hAnsi="Times New Roman" w:cs="Times New Roman"/>
          <w:sz w:val="24"/>
          <w:szCs w:val="24"/>
        </w:rPr>
        <w:t>n</w:t>
      </w:r>
      <w:r w:rsidR="002528C9" w:rsidRPr="00090466">
        <w:rPr>
          <w:rFonts w:ascii="Times New Roman" w:hAnsi="Times New Roman" w:cs="Times New Roman"/>
          <w:sz w:val="24"/>
          <w:szCs w:val="24"/>
        </w:rPr>
        <w:t>etwork. Ancillary habitat variables included to control for additional variation and compare magnitude of response. Filled dots signify statistical significance at p&lt;0.1.</w:t>
      </w:r>
    </w:p>
    <w:p w14:paraId="41AC8A9E" w14:textId="05D97198" w:rsidR="00E91E1E" w:rsidRPr="00090466" w:rsidDel="008C661B" w:rsidRDefault="00E1198E" w:rsidP="00993F27">
      <w:pPr>
        <w:pStyle w:val="p1"/>
        <w:keepNext/>
        <w:spacing w:line="480" w:lineRule="auto"/>
        <w:rPr>
          <w:del w:id="440" w:author="Clayton Lamb" w:date="2025-11-24T13:15:00Z" w16du:dateUtc="2025-11-24T20:15:00Z"/>
        </w:rPr>
      </w:pPr>
      <w:del w:id="441" w:author="Clayton Lamb" w:date="2025-11-24T13:15:00Z" w16du:dateUtc="2025-11-24T20:15:00Z">
        <w:r w:rsidRPr="00090466" w:rsidDel="008C661B">
          <w:rPr>
            <w:b/>
            <w:bCs/>
            <w:noProof/>
            <w:lang w:val="en-US"/>
            <w14:ligatures w14:val="standardContextual"/>
          </w:rPr>
          <w:drawing>
            <wp:inline distT="0" distB="0" distL="0" distR="0" wp14:anchorId="255DFE04" wp14:editId="144AF209">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del>
    </w:p>
    <w:p w14:paraId="7AFF0D70" w14:textId="5F7C42D9" w:rsidR="00932FE9" w:rsidRPr="00090466" w:rsidDel="008C661B" w:rsidRDefault="00E91E1E" w:rsidP="00993F27">
      <w:pPr>
        <w:pStyle w:val="Caption"/>
        <w:spacing w:line="480" w:lineRule="auto"/>
        <w:rPr>
          <w:del w:id="442" w:author="Clayton Lamb" w:date="2025-11-24T13:15:00Z" w16du:dateUtc="2025-11-24T20:15:00Z"/>
          <w:rFonts w:ascii="Times New Roman" w:hAnsi="Times New Roman" w:cs="Times New Roman"/>
          <w:sz w:val="24"/>
          <w:szCs w:val="24"/>
        </w:rPr>
      </w:pPr>
      <w:bookmarkStart w:id="443" w:name="_Ref203470788"/>
      <w:commentRangeStart w:id="444"/>
      <w:del w:id="445" w:author="Clayton Lamb" w:date="2025-11-24T13:15:00Z" w16du:dateUtc="2025-11-24T20:15:00Z">
        <w:r w:rsidRPr="00090466" w:rsidDel="008C661B">
          <w:rPr>
            <w:rFonts w:ascii="Times New Roman" w:hAnsi="Times New Roman" w:cs="Times New Roman"/>
            <w:sz w:val="24"/>
            <w:szCs w:val="24"/>
          </w:rPr>
          <w:delText xml:space="preserve">Figure </w:delText>
        </w:r>
        <w:r w:rsidRPr="00090466" w:rsidDel="008C661B">
          <w:rPr>
            <w:i w:val="0"/>
            <w:iCs w:val="0"/>
          </w:rPr>
          <w:fldChar w:fldCharType="begin"/>
        </w:r>
        <w:r w:rsidRPr="00090466" w:rsidDel="008C661B">
          <w:rPr>
            <w:rFonts w:ascii="Times New Roman" w:hAnsi="Times New Roman" w:cs="Times New Roman"/>
            <w:sz w:val="24"/>
            <w:szCs w:val="24"/>
          </w:rPr>
          <w:delInstrText xml:space="preserve"> SEQ Figure \* ARABIC </w:delInstrText>
        </w:r>
        <w:r w:rsidRPr="00090466" w:rsidDel="008C661B">
          <w:rPr>
            <w:i w:val="0"/>
            <w:iCs w:val="0"/>
          </w:rPr>
          <w:fldChar w:fldCharType="separate"/>
        </w:r>
        <w:r w:rsidR="003E5C96" w:rsidRPr="00090466" w:rsidDel="008C661B">
          <w:rPr>
            <w:rFonts w:ascii="Times New Roman" w:hAnsi="Times New Roman" w:cs="Times New Roman"/>
            <w:noProof/>
            <w:sz w:val="24"/>
            <w:szCs w:val="24"/>
          </w:rPr>
          <w:delText>4</w:delText>
        </w:r>
        <w:r w:rsidRPr="00090466" w:rsidDel="008C661B">
          <w:rPr>
            <w:i w:val="0"/>
            <w:iCs w:val="0"/>
          </w:rPr>
          <w:fldChar w:fldCharType="end"/>
        </w:r>
        <w:bookmarkEnd w:id="443"/>
        <w:r w:rsidRPr="00090466" w:rsidDel="008C661B">
          <w:rPr>
            <w:rFonts w:ascii="Times New Roman" w:hAnsi="Times New Roman" w:cs="Times New Roman"/>
            <w:sz w:val="24"/>
            <w:szCs w:val="24"/>
          </w:rPr>
          <w:delText>. Diel patterns of wildlife and human rec</w:delText>
        </w:r>
        <w:r w:rsidR="00910A3D" w:rsidRPr="00090466" w:rsidDel="008C661B">
          <w:rPr>
            <w:rFonts w:ascii="Times New Roman" w:hAnsi="Times New Roman" w:cs="Times New Roman"/>
            <w:sz w:val="24"/>
            <w:szCs w:val="24"/>
          </w:rPr>
          <w:delText>reation on</w:delText>
        </w:r>
        <w:r w:rsidRPr="00090466" w:rsidDel="008C661B">
          <w:rPr>
            <w:rFonts w:ascii="Times New Roman" w:hAnsi="Times New Roman" w:cs="Times New Roman"/>
            <w:sz w:val="24"/>
            <w:szCs w:val="24"/>
          </w:rPr>
          <w:delText xml:space="preserve">  recreation trails</w:delText>
        </w:r>
        <w:r w:rsidR="00910A3D" w:rsidRPr="00090466" w:rsidDel="008C661B">
          <w:rPr>
            <w:rFonts w:ascii="Times New Roman" w:hAnsi="Times New Roman" w:cs="Times New Roman"/>
            <w:sz w:val="24"/>
            <w:szCs w:val="24"/>
          </w:rPr>
          <w:delText xml:space="preserve"> in the Fernie </w:delText>
        </w:r>
        <w:r w:rsidR="00F650A6" w:rsidRPr="00090466" w:rsidDel="008C661B">
          <w:rPr>
            <w:rFonts w:ascii="Times New Roman" w:hAnsi="Times New Roman" w:cs="Times New Roman"/>
            <w:sz w:val="24"/>
            <w:szCs w:val="24"/>
          </w:rPr>
          <w:delText>t</w:delText>
        </w:r>
        <w:r w:rsidR="00910A3D" w:rsidRPr="00090466" w:rsidDel="008C661B">
          <w:rPr>
            <w:rFonts w:ascii="Times New Roman" w:hAnsi="Times New Roman" w:cs="Times New Roman"/>
            <w:sz w:val="24"/>
            <w:szCs w:val="24"/>
          </w:rPr>
          <w:delText xml:space="preserve">rail </w:delText>
        </w:r>
        <w:r w:rsidR="00F650A6" w:rsidRPr="00090466" w:rsidDel="008C661B">
          <w:rPr>
            <w:rFonts w:ascii="Times New Roman" w:hAnsi="Times New Roman" w:cs="Times New Roman"/>
            <w:sz w:val="24"/>
            <w:szCs w:val="24"/>
          </w:rPr>
          <w:delText>n</w:delText>
        </w:r>
        <w:r w:rsidR="00910A3D" w:rsidRPr="00090466" w:rsidDel="008C661B">
          <w:rPr>
            <w:rFonts w:ascii="Times New Roman" w:hAnsi="Times New Roman" w:cs="Times New Roman"/>
            <w:sz w:val="24"/>
            <w:szCs w:val="24"/>
          </w:rPr>
          <w:delText>etwork.</w:delText>
        </w:r>
        <w:commentRangeEnd w:id="444"/>
        <w:r w:rsidR="002B1DEC" w:rsidRPr="00090466" w:rsidDel="008C661B">
          <w:rPr>
            <w:rStyle w:val="CommentReference"/>
            <w:rFonts w:ascii="Times New Roman" w:hAnsi="Times New Roman" w:cs="Times New Roman"/>
            <w:i w:val="0"/>
            <w:iCs w:val="0"/>
            <w:color w:val="auto"/>
          </w:rPr>
          <w:commentReference w:id="444"/>
        </w:r>
      </w:del>
    </w:p>
    <w:p w14:paraId="58651135" w14:textId="1011C15B" w:rsidR="009D05CD" w:rsidRPr="00090466" w:rsidRDefault="009D05CD" w:rsidP="00993F27">
      <w:pPr>
        <w:pStyle w:val="p1"/>
        <w:spacing w:line="480" w:lineRule="auto"/>
        <w:rPr>
          <w:b/>
          <w:bCs/>
        </w:rPr>
      </w:pPr>
    </w:p>
    <w:p w14:paraId="385200A3" w14:textId="7DA686DD" w:rsidR="009D05CD" w:rsidRPr="00090466" w:rsidRDefault="009D05CD" w:rsidP="00993F27">
      <w:pPr>
        <w:pStyle w:val="p1"/>
        <w:spacing w:line="480" w:lineRule="auto"/>
        <w:rPr>
          <w:b/>
          <w:bCs/>
          <w:noProof/>
          <w14:ligatures w14:val="standardContextual"/>
        </w:rPr>
      </w:pPr>
    </w:p>
    <w:p w14:paraId="05405EFC" w14:textId="77777777" w:rsidR="00F650A6" w:rsidRPr="00090466" w:rsidRDefault="00F650A6" w:rsidP="00993F27">
      <w:pPr>
        <w:pStyle w:val="p1"/>
        <w:spacing w:line="480" w:lineRule="auto"/>
        <w:rPr>
          <w:b/>
          <w:bCs/>
          <w:noProof/>
          <w14:ligatures w14:val="standardContextual"/>
        </w:rPr>
      </w:pPr>
    </w:p>
    <w:p w14:paraId="1F9922A6" w14:textId="77777777" w:rsidR="00F650A6" w:rsidRPr="00090466" w:rsidRDefault="00F650A6" w:rsidP="00993F27">
      <w:pPr>
        <w:pStyle w:val="p1"/>
        <w:spacing w:line="480" w:lineRule="auto"/>
        <w:rPr>
          <w:b/>
          <w:bCs/>
          <w:noProof/>
          <w14:ligatures w14:val="standardContextual"/>
        </w:rPr>
      </w:pPr>
    </w:p>
    <w:p w14:paraId="0831B399" w14:textId="77777777" w:rsidR="00F650A6" w:rsidRPr="00090466" w:rsidRDefault="00F650A6" w:rsidP="00993F27">
      <w:pPr>
        <w:pStyle w:val="p1"/>
        <w:spacing w:line="480" w:lineRule="auto"/>
        <w:rPr>
          <w:b/>
          <w:bCs/>
          <w:noProof/>
          <w14:ligatures w14:val="standardContextual"/>
        </w:rPr>
      </w:pPr>
    </w:p>
    <w:p w14:paraId="55629568" w14:textId="66C0C2E1" w:rsidR="00F650A6" w:rsidRPr="00090466" w:rsidRDefault="00F650A6" w:rsidP="00993F27">
      <w:pPr>
        <w:pStyle w:val="p1"/>
        <w:spacing w:line="480" w:lineRule="auto"/>
        <w:rPr>
          <w:b/>
          <w:bCs/>
          <w:noProof/>
          <w14:ligatures w14:val="standardContextual"/>
        </w:rPr>
      </w:pPr>
    </w:p>
    <w:p w14:paraId="6FADCF12" w14:textId="2181B732" w:rsidR="00932FE9" w:rsidRPr="00090466" w:rsidRDefault="00D87E4F" w:rsidP="00B66399">
      <w:pPr>
        <w:pStyle w:val="p1"/>
        <w:spacing w:line="480" w:lineRule="auto"/>
        <w:ind w:left="1985" w:hanging="851"/>
        <w:rPr>
          <w:b/>
          <w:bCs/>
        </w:rPr>
      </w:pPr>
      <w:r w:rsidRPr="00090466">
        <w:rPr>
          <w:noProof/>
          <w:lang w:val="en-US"/>
          <w14:ligatures w14:val="standardContextual"/>
        </w:rPr>
        <w:lastRenderedPageBreak/>
        <w:drawing>
          <wp:anchor distT="0" distB="0" distL="114300" distR="114300" simplePos="0" relativeHeight="251663360" behindDoc="0" locked="0" layoutInCell="1" allowOverlap="1" wp14:anchorId="5CF8ED3D" wp14:editId="577B3353">
            <wp:simplePos x="0" y="0"/>
            <wp:positionH relativeFrom="column">
              <wp:posOffset>721360</wp:posOffset>
            </wp:positionH>
            <wp:positionV relativeFrom="paragraph">
              <wp:posOffset>2549525</wp:posOffset>
            </wp:positionV>
            <wp:extent cx="4961890" cy="5670550"/>
            <wp:effectExtent l="0" t="0" r="3810" b="6350"/>
            <wp:wrapSquare wrapText="bothSides"/>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61890" cy="5670550"/>
                    </a:xfrm>
                    <a:prstGeom prst="rect">
                      <a:avLst/>
                    </a:prstGeom>
                  </pic:spPr>
                </pic:pic>
              </a:graphicData>
            </a:graphic>
            <wp14:sizeRelH relativeFrom="page">
              <wp14:pctWidth>0</wp14:pctWidth>
            </wp14:sizeRelH>
            <wp14:sizeRelV relativeFrom="page">
              <wp14:pctHeight>0</wp14:pctHeight>
            </wp14:sizeRelV>
          </wp:anchor>
        </w:drawing>
      </w:r>
      <w:r w:rsidRPr="00090466">
        <w:rPr>
          <w:noProof/>
          <w:lang w:val="en-US"/>
          <w14:ligatures w14:val="standardContextual"/>
        </w:rPr>
        <mc:AlternateContent>
          <mc:Choice Requires="wpg">
            <w:drawing>
              <wp:anchor distT="0" distB="0" distL="114300" distR="114300" simplePos="0" relativeHeight="251658240" behindDoc="0" locked="0" layoutInCell="1" allowOverlap="1" wp14:anchorId="5FDE1A72" wp14:editId="481AAA02">
                <wp:simplePos x="0" y="0"/>
                <wp:positionH relativeFrom="column">
                  <wp:posOffset>-61645</wp:posOffset>
                </wp:positionH>
                <wp:positionV relativeFrom="paragraph">
                  <wp:posOffset>0</wp:posOffset>
                </wp:positionV>
                <wp:extent cx="6788864" cy="2471420"/>
                <wp:effectExtent l="0" t="0" r="5715" b="5080"/>
                <wp:wrapSquare wrapText="bothSides"/>
                <wp:docPr id="1371536561" name="Group 2"/>
                <wp:cNvGraphicFramePr/>
                <a:graphic xmlns:a="http://schemas.openxmlformats.org/drawingml/2006/main">
                  <a:graphicData uri="http://schemas.microsoft.com/office/word/2010/wordprocessingGroup">
                    <wpg:wgp>
                      <wpg:cNvGrpSpPr/>
                      <wpg:grpSpPr>
                        <a:xfrm>
                          <a:off x="0" y="0"/>
                          <a:ext cx="6788864" cy="2471420"/>
                          <a:chOff x="0" y="0"/>
                          <a:chExt cx="6788864" cy="2471420"/>
                        </a:xfrm>
                      </wpg:grpSpPr>
                      <pic:pic xmlns:pic="http://schemas.openxmlformats.org/drawingml/2006/picture">
                        <pic:nvPicPr>
                          <pic:cNvPr id="1878710752" name="Picture 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pic:pic xmlns:pic="http://schemas.openxmlformats.org/drawingml/2006/picture">
                        <pic:nvPicPr>
                          <pic:cNvPr id="2043445866" name="Picture 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493214" y="0"/>
                            <a:ext cx="3295650" cy="2471420"/>
                          </a:xfrm>
                          <a:prstGeom prst="rect">
                            <a:avLst/>
                          </a:prstGeom>
                        </pic:spPr>
                      </pic:pic>
                    </wpg:wgp>
                  </a:graphicData>
                </a:graphic>
              </wp:anchor>
            </w:drawing>
          </mc:Choice>
          <mc:Fallback>
            <w:pict>
              <v:group w14:anchorId="07F4BDD5" id="Group 2" o:spid="_x0000_s1026" style="position:absolute;margin-left:-4.85pt;margin-top:0;width:534.55pt;height:194.6pt;z-index:251658240" coordsize="67888,247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2918;height:246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">
                  <v:imagedata r:id="rId25" o:title=""/>
                </v:shape>
                <v:shape id="Picture 4" o:spid="_x0000_s1028" type="#_x0000_t75" style="position:absolute;left:34932;width:32956;height:247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">
                  <v:imagedata r:id="rId26" o:title=""/>
                </v:shape>
                <w10:wrap type="square"/>
              </v:group>
            </w:pict>
          </mc:Fallback>
        </mc:AlternateContent>
      </w:r>
    </w:p>
    <w:p w14:paraId="3CEF33A6" w14:textId="4EC84D96" w:rsidR="009D05CD" w:rsidRPr="00090466" w:rsidRDefault="00932FE9" w:rsidP="00993F27">
      <w:pPr>
        <w:pStyle w:val="Caption"/>
        <w:spacing w:line="480" w:lineRule="auto"/>
        <w:rPr>
          <w:ins w:id="446" w:author="Clayton Lamb" w:date="2025-11-25T19:35:00Z" w16du:dateUtc="2025-11-26T02:35:00Z"/>
          <w:rFonts w:ascii="Times New Roman" w:hAnsi="Times New Roman" w:cs="Times New Roman"/>
          <w:sz w:val="24"/>
          <w:szCs w:val="24"/>
        </w:rPr>
      </w:pPr>
      <w:bookmarkStart w:id="447" w:name="_Ref203470802"/>
      <w:r w:rsidRPr="00090466">
        <w:rPr>
          <w:rFonts w:ascii="Times New Roman" w:hAnsi="Times New Roman" w:cs="Times New Roman"/>
          <w:sz w:val="24"/>
          <w:szCs w:val="24"/>
        </w:rPr>
        <w:lastRenderedPageBreak/>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ins w:id="448" w:author="Clayton Lamb" w:date="2025-11-24T13:16:00Z" w16du:dateUtc="2025-11-24T20:16:00Z">
        <w:r w:rsidR="008C661B" w:rsidRPr="00090466">
          <w:rPr>
            <w:rFonts w:ascii="Times New Roman" w:hAnsi="Times New Roman" w:cs="Times New Roman"/>
            <w:noProof/>
            <w:sz w:val="24"/>
            <w:szCs w:val="24"/>
          </w:rPr>
          <w:t>4</w:t>
        </w:r>
      </w:ins>
      <w:del w:id="449" w:author="Clayton Lamb" w:date="2025-11-24T13:16:00Z" w16du:dateUtc="2025-11-24T20:16:00Z">
        <w:r w:rsidR="003E5C96" w:rsidRPr="00090466" w:rsidDel="008C661B">
          <w:rPr>
            <w:rFonts w:ascii="Times New Roman" w:hAnsi="Times New Roman" w:cs="Times New Roman"/>
            <w:noProof/>
            <w:sz w:val="24"/>
            <w:szCs w:val="24"/>
          </w:rPr>
          <w:delText>5</w:delText>
        </w:r>
      </w:del>
      <w:r w:rsidRPr="00090466">
        <w:rPr>
          <w:rFonts w:ascii="Times New Roman" w:hAnsi="Times New Roman" w:cs="Times New Roman"/>
          <w:sz w:val="24"/>
          <w:szCs w:val="24"/>
        </w:rPr>
        <w:fldChar w:fldCharType="end"/>
      </w:r>
      <w:bookmarkEnd w:id="447"/>
      <w:r w:rsidRPr="00090466">
        <w:rPr>
          <w:rFonts w:ascii="Times New Roman" w:hAnsi="Times New Roman" w:cs="Times New Roman"/>
          <w:sz w:val="24"/>
          <w:szCs w:val="24"/>
        </w:rPr>
        <w:t xml:space="preserve">. </w:t>
      </w:r>
      <w:r w:rsidR="00F650A6" w:rsidRPr="00090466">
        <w:rPr>
          <w:rFonts w:ascii="Times New Roman" w:hAnsi="Times New Roman" w:cs="Times New Roman"/>
          <w:sz w:val="24"/>
          <w:szCs w:val="24"/>
        </w:rPr>
        <w:t>top left</w:t>
      </w:r>
      <w:r w:rsidRPr="00090466">
        <w:rPr>
          <w:rFonts w:ascii="Times New Roman" w:hAnsi="Times New Roman" w:cs="Times New Roman"/>
          <w:sz w:val="24"/>
          <w:szCs w:val="24"/>
        </w:rPr>
        <w:t>) Comparison of recreation, wildlife, and larger landscape diel patterns for mule deer</w:t>
      </w:r>
      <w:r w:rsidR="0020737A" w:rsidRPr="00090466">
        <w:rPr>
          <w:rFonts w:ascii="Times New Roman" w:hAnsi="Times New Roman" w:cs="Times New Roman"/>
          <w:sz w:val="24"/>
          <w:szCs w:val="24"/>
        </w:rPr>
        <w:t xml:space="preserve"> which show little diel changes across </w:t>
      </w:r>
      <w:r w:rsidR="00ED0D06" w:rsidRPr="00090466">
        <w:rPr>
          <w:rFonts w:ascii="Times New Roman" w:hAnsi="Times New Roman" w:cs="Times New Roman"/>
          <w:sz w:val="24"/>
          <w:szCs w:val="24"/>
        </w:rPr>
        <w:t xml:space="preserve">habitat </w:t>
      </w:r>
      <w:r w:rsidR="0020737A" w:rsidRPr="00090466">
        <w:rPr>
          <w:rFonts w:ascii="Times New Roman" w:hAnsi="Times New Roman" w:cs="Times New Roman"/>
          <w:sz w:val="24"/>
          <w:szCs w:val="24"/>
        </w:rPr>
        <w:t>context</w:t>
      </w:r>
      <w:r w:rsidRPr="00090466">
        <w:rPr>
          <w:rFonts w:ascii="Times New Roman" w:hAnsi="Times New Roman" w:cs="Times New Roman"/>
          <w:sz w:val="24"/>
          <w:szCs w:val="24"/>
        </w:rPr>
        <w:t xml:space="preserve">, </w:t>
      </w:r>
      <w:r w:rsidR="00F650A6" w:rsidRPr="00090466">
        <w:rPr>
          <w:rFonts w:ascii="Times New Roman" w:hAnsi="Times New Roman" w:cs="Times New Roman"/>
          <w:sz w:val="24"/>
          <w:szCs w:val="24"/>
        </w:rPr>
        <w:t>top right</w:t>
      </w:r>
      <w:r w:rsidR="0046442B" w:rsidRPr="00090466">
        <w:rPr>
          <w:rFonts w:ascii="Times New Roman" w:hAnsi="Times New Roman" w:cs="Times New Roman"/>
          <w:sz w:val="24"/>
          <w:szCs w:val="24"/>
        </w:rPr>
        <w:t>) Comparison of recreation, wildlife, and larger landscape diel patterns for elk</w:t>
      </w:r>
      <w:r w:rsidR="0020737A" w:rsidRPr="00090466">
        <w:rPr>
          <w:rFonts w:ascii="Times New Roman" w:hAnsi="Times New Roman" w:cs="Times New Roman"/>
          <w:sz w:val="24"/>
          <w:szCs w:val="24"/>
        </w:rPr>
        <w:t xml:space="preserve"> that show more daytime activity in remote areas</w:t>
      </w:r>
      <w:r w:rsidR="0046442B" w:rsidRPr="00090466">
        <w:rPr>
          <w:rFonts w:ascii="Times New Roman" w:hAnsi="Times New Roman" w:cs="Times New Roman"/>
          <w:sz w:val="24"/>
          <w:szCs w:val="24"/>
        </w:rPr>
        <w:t xml:space="preserve">, </w:t>
      </w:r>
      <w:r w:rsidR="00F650A6" w:rsidRPr="00090466">
        <w:rPr>
          <w:rFonts w:ascii="Times New Roman" w:hAnsi="Times New Roman" w:cs="Times New Roman"/>
          <w:sz w:val="24"/>
          <w:szCs w:val="24"/>
        </w:rPr>
        <w:t>bottom</w:t>
      </w:r>
      <w:r w:rsidRPr="00090466">
        <w:rPr>
          <w:rFonts w:ascii="Times New Roman" w:hAnsi="Times New Roman" w:cs="Times New Roman"/>
          <w:sz w:val="24"/>
          <w:szCs w:val="24"/>
        </w:rPr>
        <w:t>) average overlap with peak recreation time from  recreation trails between trail types</w:t>
      </w:r>
      <w:r w:rsidR="0046442B" w:rsidRPr="00090466">
        <w:rPr>
          <w:rFonts w:ascii="Times New Roman" w:hAnsi="Times New Roman" w:cs="Times New Roman"/>
          <w:sz w:val="24"/>
          <w:szCs w:val="24"/>
        </w:rPr>
        <w:t xml:space="preserve"> for all species and areas.</w:t>
      </w:r>
      <w:ins w:id="450" w:author="Clayton Lamb" w:date="2025-11-24T13:34:00Z" w16du:dateUtc="2025-11-24T20:34:00Z">
        <w:r w:rsidR="00176D91" w:rsidRPr="00090466">
          <w:rPr>
            <w:rFonts w:ascii="Times New Roman" w:hAnsi="Times New Roman" w:cs="Times New Roman"/>
            <w:sz w:val="24"/>
            <w:szCs w:val="24"/>
          </w:rPr>
          <w:t xml:space="preserve"> Horizontal bars</w:t>
        </w:r>
      </w:ins>
      <w:ins w:id="451" w:author="Clayton Lamb" w:date="2025-11-24T13:39:00Z" w16du:dateUtc="2025-11-24T20:39:00Z">
        <w:r w:rsidR="00176D91" w:rsidRPr="00090466">
          <w:rPr>
            <w:rFonts w:ascii="Times New Roman" w:hAnsi="Times New Roman" w:cs="Times New Roman"/>
            <w:sz w:val="24"/>
            <w:szCs w:val="24"/>
          </w:rPr>
          <w:t xml:space="preserve"> and asterisks</w:t>
        </w:r>
      </w:ins>
      <w:ins w:id="452" w:author="Clayton Lamb" w:date="2025-11-24T13:34:00Z" w16du:dateUtc="2025-11-24T20:34:00Z">
        <w:r w:rsidR="00176D91" w:rsidRPr="00090466">
          <w:rPr>
            <w:rFonts w:ascii="Times New Roman" w:hAnsi="Times New Roman" w:cs="Times New Roman"/>
            <w:sz w:val="24"/>
            <w:szCs w:val="24"/>
          </w:rPr>
          <w:t xml:space="preserve"> </w:t>
        </w:r>
      </w:ins>
      <w:ins w:id="453" w:author="Clayton Lamb" w:date="2025-11-24T13:35:00Z" w16du:dateUtc="2025-11-24T20:35:00Z">
        <w:r w:rsidR="00176D91" w:rsidRPr="00090466">
          <w:rPr>
            <w:rFonts w:ascii="Times New Roman" w:hAnsi="Times New Roman" w:cs="Times New Roman"/>
            <w:sz w:val="24"/>
            <w:szCs w:val="24"/>
          </w:rPr>
          <w:t>indicate if overlap at other location are statistically different than those observed on recreation trails.</w:t>
        </w:r>
      </w:ins>
      <w:ins w:id="454" w:author="Clayton Lamb" w:date="2025-11-24T13:36:00Z" w16du:dateUtc="2025-11-24T20:36:00Z">
        <w:r w:rsidR="00176D91" w:rsidRPr="00090466">
          <w:rPr>
            <w:rFonts w:ascii="Times New Roman" w:hAnsi="Times New Roman" w:cs="Times New Roman"/>
            <w:sz w:val="24"/>
            <w:szCs w:val="24"/>
          </w:rPr>
          <w:t xml:space="preserve"> Statistical significance shown as * for p&lt;0.</w:t>
        </w:r>
      </w:ins>
      <w:ins w:id="455" w:author="Clayton Lamb" w:date="2025-11-24T13:38:00Z" w16du:dateUtc="2025-11-24T20:38:00Z">
        <w:r w:rsidR="00176D91" w:rsidRPr="00090466">
          <w:rPr>
            <w:rFonts w:ascii="Times New Roman" w:hAnsi="Times New Roman" w:cs="Times New Roman"/>
            <w:sz w:val="24"/>
            <w:szCs w:val="24"/>
          </w:rPr>
          <w:t>1.</w:t>
        </w:r>
      </w:ins>
    </w:p>
    <w:p w14:paraId="6D42581C" w14:textId="77777777" w:rsidR="00BB0E3B" w:rsidRPr="00090466" w:rsidRDefault="00BB0E3B" w:rsidP="00BB0E3B">
      <w:pPr>
        <w:rPr>
          <w:ins w:id="456" w:author="Clayton Lamb" w:date="2025-11-25T19:35:00Z" w16du:dateUtc="2025-11-26T02:35:00Z"/>
        </w:rPr>
      </w:pPr>
    </w:p>
    <w:p w14:paraId="2A4371CB" w14:textId="77777777" w:rsidR="00BB0E3B" w:rsidRPr="00090466" w:rsidRDefault="00BB0E3B" w:rsidP="00BB0E3B">
      <w:pPr>
        <w:rPr>
          <w:ins w:id="457" w:author="Clayton Lamb" w:date="2025-11-25T19:35:00Z" w16du:dateUtc="2025-11-26T02:35:00Z"/>
        </w:rPr>
      </w:pPr>
    </w:p>
    <w:p w14:paraId="65110DB4" w14:textId="77777777" w:rsidR="00BB0E3B" w:rsidRPr="00090466" w:rsidRDefault="00BB0E3B" w:rsidP="00BB0E3B">
      <w:pPr>
        <w:rPr>
          <w:ins w:id="458" w:author="Clayton Lamb" w:date="2025-11-25T19:35:00Z" w16du:dateUtc="2025-11-26T02:35:00Z"/>
        </w:rPr>
      </w:pPr>
    </w:p>
    <w:p w14:paraId="6449E48C" w14:textId="77777777" w:rsidR="00BB0E3B" w:rsidRPr="00090466" w:rsidRDefault="00BB0E3B" w:rsidP="00BB0E3B">
      <w:pPr>
        <w:rPr>
          <w:ins w:id="459" w:author="Clayton Lamb" w:date="2025-11-25T19:35:00Z" w16du:dateUtc="2025-11-26T02:35:00Z"/>
        </w:rPr>
      </w:pPr>
    </w:p>
    <w:p w14:paraId="67223130" w14:textId="77777777" w:rsidR="00BB0E3B" w:rsidRPr="00090466" w:rsidRDefault="00BB0E3B" w:rsidP="00BB0E3B">
      <w:pPr>
        <w:rPr>
          <w:ins w:id="460" w:author="Clayton Lamb" w:date="2025-11-25T19:35:00Z" w16du:dateUtc="2025-11-26T02:35:00Z"/>
        </w:rPr>
      </w:pPr>
    </w:p>
    <w:p w14:paraId="25849004" w14:textId="77777777" w:rsidR="00BB0E3B" w:rsidRPr="00090466" w:rsidRDefault="00BB0E3B" w:rsidP="00BB0E3B">
      <w:pPr>
        <w:rPr>
          <w:ins w:id="461" w:author="Clayton Lamb" w:date="2025-11-25T19:35:00Z" w16du:dateUtc="2025-11-26T02:35:00Z"/>
        </w:rPr>
      </w:pPr>
    </w:p>
    <w:p w14:paraId="23398CA1" w14:textId="77777777" w:rsidR="00BB0E3B" w:rsidRPr="00090466" w:rsidRDefault="00BB0E3B" w:rsidP="00BB0E3B">
      <w:pPr>
        <w:rPr>
          <w:ins w:id="462" w:author="Clayton Lamb" w:date="2025-11-25T19:35:00Z" w16du:dateUtc="2025-11-26T02:35:00Z"/>
        </w:rPr>
      </w:pPr>
    </w:p>
    <w:p w14:paraId="70977B3E" w14:textId="77777777" w:rsidR="00BB0E3B" w:rsidRPr="00090466" w:rsidRDefault="00BB0E3B" w:rsidP="00BB0E3B">
      <w:pPr>
        <w:rPr>
          <w:ins w:id="463" w:author="Clayton Lamb" w:date="2025-11-25T19:35:00Z" w16du:dateUtc="2025-11-26T02:35:00Z"/>
        </w:rPr>
      </w:pPr>
    </w:p>
    <w:p w14:paraId="0D156F52" w14:textId="77777777" w:rsidR="00BB0E3B" w:rsidRPr="00090466" w:rsidRDefault="00BB0E3B" w:rsidP="00BB0E3B">
      <w:pPr>
        <w:rPr>
          <w:ins w:id="464" w:author="Clayton Lamb" w:date="2025-11-25T19:35:00Z" w16du:dateUtc="2025-11-26T02:35:00Z"/>
        </w:rPr>
      </w:pPr>
    </w:p>
    <w:p w14:paraId="47944BDC" w14:textId="77777777" w:rsidR="00BB0E3B" w:rsidRPr="00090466" w:rsidRDefault="00BB0E3B" w:rsidP="00BB0E3B">
      <w:pPr>
        <w:rPr>
          <w:ins w:id="465" w:author="Clayton Lamb" w:date="2025-11-25T19:35:00Z" w16du:dateUtc="2025-11-26T02:35:00Z"/>
        </w:rPr>
      </w:pPr>
    </w:p>
    <w:p w14:paraId="08E2DF87" w14:textId="77777777" w:rsidR="00BB0E3B" w:rsidRPr="00090466" w:rsidRDefault="00BB0E3B" w:rsidP="00BB0E3B">
      <w:pPr>
        <w:rPr>
          <w:ins w:id="466" w:author="Clayton Lamb" w:date="2025-11-25T19:35:00Z" w16du:dateUtc="2025-11-26T02:35:00Z"/>
        </w:rPr>
      </w:pPr>
    </w:p>
    <w:p w14:paraId="1F7C77D5" w14:textId="77777777" w:rsidR="00BB0E3B" w:rsidRPr="00090466" w:rsidRDefault="00BB0E3B" w:rsidP="00BB0E3B">
      <w:pPr>
        <w:rPr>
          <w:ins w:id="467" w:author="Clayton Lamb" w:date="2025-11-25T19:35:00Z" w16du:dateUtc="2025-11-26T02:35:00Z"/>
        </w:rPr>
      </w:pPr>
    </w:p>
    <w:p w14:paraId="57CF6642" w14:textId="77777777" w:rsidR="00BB0E3B" w:rsidRPr="00090466" w:rsidRDefault="00BB0E3B" w:rsidP="00BB0E3B">
      <w:pPr>
        <w:rPr>
          <w:ins w:id="468" w:author="Clayton Lamb" w:date="2025-11-25T19:35:00Z" w16du:dateUtc="2025-11-26T02:35:00Z"/>
        </w:rPr>
      </w:pPr>
    </w:p>
    <w:p w14:paraId="5C19295D" w14:textId="77777777" w:rsidR="00BB0E3B" w:rsidRPr="00090466" w:rsidRDefault="00BB0E3B" w:rsidP="00BB0E3B">
      <w:pPr>
        <w:rPr>
          <w:ins w:id="469" w:author="Clayton Lamb" w:date="2025-11-25T19:35:00Z" w16du:dateUtc="2025-11-26T02:35:00Z"/>
        </w:rPr>
      </w:pPr>
    </w:p>
    <w:p w14:paraId="458AD799" w14:textId="77777777" w:rsidR="00BB0E3B" w:rsidRPr="00090466" w:rsidRDefault="00BB0E3B" w:rsidP="00BB0E3B">
      <w:pPr>
        <w:rPr>
          <w:ins w:id="470" w:author="Clayton Lamb" w:date="2025-11-25T19:35:00Z" w16du:dateUtc="2025-11-26T02:35:00Z"/>
        </w:rPr>
      </w:pPr>
    </w:p>
    <w:p w14:paraId="28557E69" w14:textId="77777777" w:rsidR="00BB0E3B" w:rsidRPr="00090466" w:rsidRDefault="00BB0E3B" w:rsidP="00BB0E3B">
      <w:pPr>
        <w:rPr>
          <w:ins w:id="471" w:author="Clayton Lamb" w:date="2025-11-25T19:35:00Z" w16du:dateUtc="2025-11-26T02:35:00Z"/>
        </w:rPr>
      </w:pPr>
    </w:p>
    <w:p w14:paraId="7E463453" w14:textId="77777777" w:rsidR="00BB0E3B" w:rsidRPr="00090466" w:rsidRDefault="00BB0E3B">
      <w:pPr>
        <w:pPrChange w:id="472" w:author="Clayton Lamb" w:date="2025-11-25T19:35:00Z" w16du:dateUtc="2025-11-26T02:35:00Z">
          <w:pPr>
            <w:pStyle w:val="Caption"/>
            <w:spacing w:line="480" w:lineRule="auto"/>
          </w:pPr>
        </w:pPrChange>
      </w:pPr>
    </w:p>
    <w:p w14:paraId="509F097F" w14:textId="77777777" w:rsidR="00824BE2" w:rsidRPr="00090466" w:rsidRDefault="00824BE2" w:rsidP="00993F27">
      <w:pPr>
        <w:spacing w:line="480" w:lineRule="auto"/>
      </w:pPr>
    </w:p>
    <w:p w14:paraId="3F9D3741" w14:textId="304A77D1" w:rsidR="009D05CD" w:rsidRPr="00090466" w:rsidRDefault="00D87E4F" w:rsidP="00993F27">
      <w:pPr>
        <w:pStyle w:val="p1"/>
        <w:spacing w:line="480" w:lineRule="auto"/>
      </w:pPr>
      <w:del w:id="473" w:author="Clayton Lamb" w:date="2025-11-28T07:38:00Z" w16du:dateUtc="2025-11-28T14:38:00Z">
        <w:r w:rsidRPr="00090466" w:rsidDel="00AF29B4">
          <w:rPr>
            <w:noProof/>
            <w14:ligatures w14:val="standardContextual"/>
          </w:rPr>
          <mc:AlternateContent>
            <mc:Choice Requires="wpg">
              <w:drawing>
                <wp:anchor distT="0" distB="0" distL="114300" distR="114300" simplePos="0" relativeHeight="251662336" behindDoc="0" locked="0" layoutInCell="1" allowOverlap="1" wp14:anchorId="68FE2A78" wp14:editId="33E34D84">
                  <wp:simplePos x="0" y="0"/>
                  <wp:positionH relativeFrom="column">
                    <wp:posOffset>0</wp:posOffset>
                  </wp:positionH>
                  <wp:positionV relativeFrom="paragraph">
                    <wp:posOffset>51884</wp:posOffset>
                  </wp:positionV>
                  <wp:extent cx="6558879" cy="1520190"/>
                  <wp:effectExtent l="0" t="0" r="0" b="3810"/>
                  <wp:wrapNone/>
                  <wp:docPr id="1603147603" name="Group 1"/>
                  <wp:cNvGraphicFramePr/>
                  <a:graphic xmlns:a="http://schemas.openxmlformats.org/drawingml/2006/main">
                    <a:graphicData uri="http://schemas.microsoft.com/office/word/2010/wordprocessingGroup">
                      <wpg:wgp>
                        <wpg:cNvGrpSpPr/>
                        <wpg:grpSpPr>
                          <a:xfrm>
                            <a:off x="0" y="0"/>
                            <a:ext cx="6558879" cy="1520190"/>
                            <a:chOff x="0" y="0"/>
                            <a:chExt cx="6558879" cy="1520190"/>
                          </a:xfrm>
                        </wpg:grpSpPr>
                        <pic:pic xmlns:pic="http://schemas.openxmlformats.org/drawingml/2006/picture">
                          <pic:nvPicPr>
                            <pic:cNvPr id="37834255" name="Picture 3" descr="A person riding a bike in the woods&#10;&#10;AI-generated content may be incorrect."/>
                            <pic:cNvPicPr>
                              <a:picLocks noChangeAspect="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4397339" y="0"/>
                              <a:ext cx="2161540" cy="1520190"/>
                            </a:xfrm>
                            <a:prstGeom prst="rect">
                              <a:avLst/>
                            </a:prstGeom>
                          </pic:spPr>
                        </pic:pic>
                        <pic:pic xmlns:pic="http://schemas.openxmlformats.org/drawingml/2006/picture">
                          <pic:nvPicPr>
                            <pic:cNvPr id="1426459177" name="Picture 1" descr="A person riding a bike in the woods&#10;&#10;AI-generated content may be incorrect."/>
                            <pic:cNvPicPr>
                              <a:picLocks noChangeAspect="1"/>
                            </pic:cNvPicPr>
                          </pic:nvPicPr>
                          <pic:blipFill>
                            <a:blip r:embed="rId29" cstate="print">
                              <a:extLst>
                                <a:ext uri="{BEBA8EAE-BF5A-486C-A8C5-ECC9F3942E4B}">
                                  <a14:imgProps xmlns:a14="http://schemas.microsoft.com/office/drawing/2010/main">
                                    <a14:imgLayer r:embed="rId30">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810" cy="1520190"/>
                            </a:xfrm>
                            <a:prstGeom prst="rect">
                              <a:avLst/>
                            </a:prstGeom>
                          </pic:spPr>
                        </pic:pic>
                        <pic:pic xmlns:pic="http://schemas.openxmlformats.org/drawingml/2006/picture">
                          <pic:nvPicPr>
                            <pic:cNvPr id="905896411" name="Picture 2" descr="A bear walking in the woods&#10;&#10;AI-generated content may be incorrect."/>
                            <pic:cNvPicPr>
                              <a:picLocks noChangeAspect="1"/>
                            </pic:cNvPicPr>
                          </pic:nvPicPr>
                          <pic:blipFill>
                            <a:blip r:embed="rId31" cstate="print">
                              <a:extLst>
                                <a:ext uri="{BEBA8EAE-BF5A-486C-A8C5-ECC9F3942E4B}">
                                  <a14:imgProps xmlns:a14="http://schemas.microsoft.com/office/drawing/2010/main">
                                    <a14:imgLayer r:embed="rId3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2198670" y="0"/>
                              <a:ext cx="2161540" cy="1520190"/>
                            </a:xfrm>
                            <a:prstGeom prst="rect">
                              <a:avLst/>
                            </a:prstGeom>
                          </pic:spPr>
                        </pic:pic>
                      </wpg:wgp>
                    </a:graphicData>
                  </a:graphic>
                </wp:anchor>
              </w:drawing>
            </mc:Choice>
            <mc:Fallback>
              <w:pict>
                <v:group w14:anchorId="487128AA" id="Group 1" o:spid="_x0000_s1026" style="position:absolute;margin-left:0;margin-top:4.1pt;width:516.45pt;height:119.7pt;z-index:251662336" coordsize="65588,15201"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A person riding a bike in the woods&#10;&#10;AI-generated content may be incorrect." style="position:absolute;left:43973;width:21615;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">
                    <v:imagedata r:id="rId33" o:title="A person riding a bike in the woods&#10;&#10;AI-generated content may be incorrect"/>
                  </v:shape>
                  <v:shape id="Picture 1" o:spid="_x0000_s1028" type="#_x0000_t75" alt="A person riding a bike in the woods&#10;&#10;AI-generated content may be incorrect." style="position:absolute;width:21628;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">
                    <v:imagedata r:id="rId34" o:title="A person riding a bike in the woods&#10;&#10;AI-generated content may be incorrect"/>
                  </v:shape>
                  <v:shape id="Picture 2" o:spid="_x0000_s1029" type="#_x0000_t75" alt="A bear walking in the woods&#10;&#10;AI-generated content may be incorrect." style="position:absolute;left:21986;width:21616;height:15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">
                    <v:imagedata r:id="rId35" o:title="A bear walking in the woods&#10;&#10;AI-generated content may be incorrect"/>
                  </v:shape>
                </v:group>
              </w:pict>
            </mc:Fallback>
          </mc:AlternateContent>
        </w:r>
      </w:del>
    </w:p>
    <w:p w14:paraId="153D06DF" w14:textId="0882404F" w:rsidR="00022D94" w:rsidRPr="00090466" w:rsidRDefault="00022D94" w:rsidP="00993F27">
      <w:pPr>
        <w:pStyle w:val="p1"/>
        <w:spacing w:line="480" w:lineRule="auto"/>
      </w:pPr>
    </w:p>
    <w:p w14:paraId="1308CAD7" w14:textId="0EC8BF92" w:rsidR="00160602" w:rsidRPr="00090466" w:rsidRDefault="00AF29B4" w:rsidP="00993F27">
      <w:pPr>
        <w:pStyle w:val="p1"/>
        <w:spacing w:line="480" w:lineRule="auto"/>
      </w:pPr>
      <w:ins w:id="474" w:author="Clayton Lamb" w:date="2025-11-28T07:40:00Z" w16du:dateUtc="2025-11-28T14:40:00Z">
        <w:r w:rsidRPr="00090466">
          <w:rPr>
            <w:noProof/>
            <w14:ligatures w14:val="standardContextual"/>
          </w:rPr>
          <w:lastRenderedPageBreak/>
          <w:drawing>
            <wp:inline distT="0" distB="0" distL="0" distR="0" wp14:anchorId="4669F0FF" wp14:editId="6CA33C6D">
              <wp:extent cx="5943600" cy="1455420"/>
              <wp:effectExtent l="0" t="0" r="0" b="5080"/>
              <wp:docPr id="159851367" name="Picture 3" descr="A bear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1367" name="Picture 3" descr="A bear in the woods&#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1455420"/>
                      </a:xfrm>
                      <a:prstGeom prst="rect">
                        <a:avLst/>
                      </a:prstGeom>
                    </pic:spPr>
                  </pic:pic>
                </a:graphicData>
              </a:graphic>
            </wp:inline>
          </w:drawing>
        </w:r>
      </w:ins>
    </w:p>
    <w:p w14:paraId="45285AAE" w14:textId="7E4DDF7B" w:rsidR="00932FE9" w:rsidRPr="00090466" w:rsidRDefault="00F337D6" w:rsidP="00943A84">
      <w:pPr>
        <w:pStyle w:val="p1"/>
        <w:keepNext/>
        <w:spacing w:line="480" w:lineRule="auto"/>
        <w:ind w:firstLine="426"/>
      </w:pPr>
      <w:ins w:id="475" w:author="Clayton Lamb" w:date="2025-11-25T17:33:00Z" w16du:dateUtc="2025-11-26T00:33:00Z">
        <w:r w:rsidRPr="00090466">
          <w:rPr>
            <w:noProof/>
            <w:lang w:val="en-US"/>
            <w14:ligatures w14:val="standardContextual"/>
          </w:rPr>
          <w:drawing>
            <wp:inline distT="0" distB="0" distL="0" distR="0" wp14:anchorId="0C8363A7" wp14:editId="0532102D">
              <wp:extent cx="5943600" cy="2971800"/>
              <wp:effectExtent l="0" t="0" r="0" b="0"/>
              <wp:docPr id="1848379670" name="Picture 2" descr="A graph of bear and moo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379670" name="Picture 2" descr="A graph of bear and moose&#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476" w:author="Clayton Lamb" w:date="2025-11-25T17:33:00Z" w16du:dateUtc="2025-11-26T00:33:00Z">
        <w:r w:rsidR="001A33DF" w:rsidRPr="00090466" w:rsidDel="00F337D6">
          <w:rPr>
            <w:noProof/>
            <w:lang w:val="en-US"/>
            <w14:ligatures w14:val="standardContextual"/>
          </w:rPr>
          <w:drawing>
            <wp:inline distT="0" distB="0" distL="0" distR="0" wp14:anchorId="7FEF5998" wp14:editId="1A4932E4">
              <wp:extent cx="6207760" cy="3103880"/>
              <wp:effectExtent l="0" t="0" r="254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207760" cy="3103880"/>
                      </a:xfrm>
                      <a:prstGeom prst="rect">
                        <a:avLst/>
                      </a:prstGeom>
                    </pic:spPr>
                  </pic:pic>
                </a:graphicData>
              </a:graphic>
            </wp:inline>
          </w:drawing>
        </w:r>
      </w:del>
    </w:p>
    <w:p w14:paraId="294A0E8F" w14:textId="6CB2959C" w:rsidR="009D05CD" w:rsidRPr="00090466" w:rsidRDefault="00932FE9" w:rsidP="00993F27">
      <w:pPr>
        <w:pStyle w:val="Caption"/>
        <w:spacing w:line="480" w:lineRule="auto"/>
        <w:rPr>
          <w:rFonts w:ascii="Times New Roman" w:hAnsi="Times New Roman" w:cs="Times New Roman"/>
          <w:sz w:val="24"/>
          <w:szCs w:val="24"/>
        </w:rPr>
      </w:pPr>
      <w:bookmarkStart w:id="477" w:name="_Ref203470832"/>
      <w:r w:rsidRPr="00090466">
        <w:rPr>
          <w:rFonts w:ascii="Times New Roman" w:hAnsi="Times New Roman" w:cs="Times New Roman"/>
          <w:sz w:val="24"/>
          <w:szCs w:val="24"/>
        </w:rPr>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ins w:id="478" w:author="Clayton Lamb" w:date="2025-11-24T13:16:00Z" w16du:dateUtc="2025-11-24T20:16:00Z">
        <w:r w:rsidR="008C661B" w:rsidRPr="00090466">
          <w:rPr>
            <w:rFonts w:ascii="Times New Roman" w:hAnsi="Times New Roman" w:cs="Times New Roman"/>
            <w:noProof/>
            <w:sz w:val="24"/>
            <w:szCs w:val="24"/>
          </w:rPr>
          <w:t>5</w:t>
        </w:r>
      </w:ins>
      <w:del w:id="479" w:author="Clayton Lamb" w:date="2025-11-24T13:16:00Z" w16du:dateUtc="2025-11-24T20:16:00Z">
        <w:r w:rsidR="003E5C96" w:rsidRPr="00090466" w:rsidDel="008C661B">
          <w:rPr>
            <w:rFonts w:ascii="Times New Roman" w:hAnsi="Times New Roman" w:cs="Times New Roman"/>
            <w:noProof/>
            <w:sz w:val="24"/>
            <w:szCs w:val="24"/>
          </w:rPr>
          <w:delText>6</w:delText>
        </w:r>
      </w:del>
      <w:r w:rsidRPr="00090466">
        <w:rPr>
          <w:rFonts w:ascii="Times New Roman" w:hAnsi="Times New Roman" w:cs="Times New Roman"/>
          <w:sz w:val="24"/>
          <w:szCs w:val="24"/>
        </w:rPr>
        <w:fldChar w:fldCharType="end"/>
      </w:r>
      <w:bookmarkEnd w:id="477"/>
      <w:r w:rsidRPr="00090466">
        <w:rPr>
          <w:rFonts w:ascii="Times New Roman" w:hAnsi="Times New Roman" w:cs="Times New Roman"/>
          <w:sz w:val="24"/>
          <w:szCs w:val="24"/>
        </w:rPr>
        <w:t xml:space="preserve">. </w:t>
      </w:r>
      <w:r w:rsidR="00910A3D" w:rsidRPr="00090466">
        <w:rPr>
          <w:rFonts w:ascii="Times New Roman" w:hAnsi="Times New Roman" w:cs="Times New Roman"/>
          <w:sz w:val="24"/>
          <w:szCs w:val="24"/>
        </w:rPr>
        <w:t xml:space="preserve">Near encounters between recreationists and three species of wildlife that can be dangerous to people. </w:t>
      </w:r>
      <w:r w:rsidR="00F650A6" w:rsidRPr="00090466">
        <w:rPr>
          <w:rFonts w:ascii="Times New Roman" w:hAnsi="Times New Roman" w:cs="Times New Roman"/>
          <w:sz w:val="24"/>
          <w:szCs w:val="24"/>
        </w:rPr>
        <w:t>top</w:t>
      </w:r>
      <w:r w:rsidR="00910A3D" w:rsidRPr="00090466">
        <w:rPr>
          <w:rFonts w:ascii="Times New Roman" w:hAnsi="Times New Roman" w:cs="Times New Roman"/>
          <w:sz w:val="24"/>
          <w:szCs w:val="24"/>
        </w:rPr>
        <w:t xml:space="preserve">) Example sequence showing bikers detected 2 minutes before and 5 minutes after a black bear on a </w:t>
      </w:r>
      <w:r w:rsidR="001149EB" w:rsidRPr="00090466">
        <w:rPr>
          <w:rFonts w:ascii="Times New Roman" w:hAnsi="Times New Roman" w:cs="Times New Roman"/>
          <w:sz w:val="24"/>
          <w:szCs w:val="24"/>
        </w:rPr>
        <w:t>single-track</w:t>
      </w:r>
      <w:r w:rsidR="00910A3D" w:rsidRPr="00090466">
        <w:rPr>
          <w:rFonts w:ascii="Times New Roman" w:hAnsi="Times New Roman" w:cs="Times New Roman"/>
          <w:sz w:val="24"/>
          <w:szCs w:val="24"/>
        </w:rPr>
        <w:t xml:space="preserve"> trail, and </w:t>
      </w:r>
      <w:r w:rsidR="00F650A6" w:rsidRPr="00090466">
        <w:rPr>
          <w:rFonts w:ascii="Times New Roman" w:hAnsi="Times New Roman" w:cs="Times New Roman"/>
          <w:sz w:val="24"/>
          <w:szCs w:val="24"/>
        </w:rPr>
        <w:t>bottom</w:t>
      </w:r>
      <w:r w:rsidR="00910A3D" w:rsidRPr="00090466">
        <w:rPr>
          <w:rFonts w:ascii="Times New Roman" w:hAnsi="Times New Roman" w:cs="Times New Roman"/>
          <w:sz w:val="24"/>
          <w:szCs w:val="24"/>
        </w:rPr>
        <w:t>) histogram of minutes between recreationists and select wildlife species between 2021-2024.</w:t>
      </w:r>
    </w:p>
    <w:p w14:paraId="52AD3595" w14:textId="77777777" w:rsidR="001E5557" w:rsidRPr="00090466" w:rsidRDefault="001E5557" w:rsidP="00993F27">
      <w:pPr>
        <w:spacing w:line="480" w:lineRule="auto"/>
      </w:pPr>
    </w:p>
    <w:p w14:paraId="3B2731CD" w14:textId="77777777" w:rsidR="00932FE9" w:rsidRPr="00090466" w:rsidRDefault="008F08A6" w:rsidP="00993F27">
      <w:pPr>
        <w:keepNext/>
        <w:spacing w:line="480" w:lineRule="auto"/>
      </w:pPr>
      <w:r w:rsidRPr="00090466">
        <w:rPr>
          <w:noProof/>
          <w:lang w:val="en-US"/>
        </w:rPr>
        <w:lastRenderedPageBreak/>
        <w:drawing>
          <wp:inline distT="0" distB="0" distL="0" distR="0" wp14:anchorId="720577D4" wp14:editId="1897DF7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18193DB2" w:rsidR="0007199E" w:rsidRPr="00090466" w:rsidRDefault="00932FE9" w:rsidP="00993F27">
      <w:pPr>
        <w:pStyle w:val="Caption"/>
        <w:spacing w:line="480" w:lineRule="auto"/>
        <w:rPr>
          <w:ins w:id="480" w:author="Clayton Lamb" w:date="2025-11-24T13:16:00Z" w16du:dateUtc="2025-11-24T20:16:00Z"/>
          <w:rFonts w:ascii="Times New Roman" w:hAnsi="Times New Roman" w:cs="Times New Roman"/>
          <w:sz w:val="24"/>
          <w:szCs w:val="24"/>
        </w:rPr>
      </w:pPr>
      <w:bookmarkStart w:id="481" w:name="_Ref203470851"/>
      <w:r w:rsidRPr="00090466">
        <w:rPr>
          <w:rFonts w:ascii="Times New Roman" w:hAnsi="Times New Roman" w:cs="Times New Roman"/>
          <w:sz w:val="24"/>
          <w:szCs w:val="24"/>
        </w:rPr>
        <w:t xml:space="preserve">Figur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Figure \* ARABIC </w:instrText>
      </w:r>
      <w:r w:rsidRPr="00090466">
        <w:rPr>
          <w:rFonts w:ascii="Times New Roman" w:hAnsi="Times New Roman" w:cs="Times New Roman"/>
          <w:sz w:val="24"/>
          <w:szCs w:val="24"/>
        </w:rPr>
        <w:fldChar w:fldCharType="separate"/>
      </w:r>
      <w:ins w:id="482" w:author="Clayton Lamb" w:date="2025-11-24T13:16:00Z" w16du:dateUtc="2025-11-24T20:16:00Z">
        <w:r w:rsidR="008C661B" w:rsidRPr="00090466">
          <w:rPr>
            <w:rFonts w:ascii="Times New Roman" w:hAnsi="Times New Roman" w:cs="Times New Roman"/>
            <w:noProof/>
            <w:sz w:val="24"/>
            <w:szCs w:val="24"/>
          </w:rPr>
          <w:t>6</w:t>
        </w:r>
      </w:ins>
      <w:del w:id="483" w:author="Clayton Lamb" w:date="2025-11-24T13:16:00Z" w16du:dateUtc="2025-11-24T20:16:00Z">
        <w:r w:rsidR="003E5C96" w:rsidRPr="00090466" w:rsidDel="008C661B">
          <w:rPr>
            <w:rFonts w:ascii="Times New Roman" w:hAnsi="Times New Roman" w:cs="Times New Roman"/>
            <w:noProof/>
            <w:sz w:val="24"/>
            <w:szCs w:val="24"/>
          </w:rPr>
          <w:delText>7</w:delText>
        </w:r>
      </w:del>
      <w:r w:rsidRPr="00090466">
        <w:rPr>
          <w:rFonts w:ascii="Times New Roman" w:hAnsi="Times New Roman" w:cs="Times New Roman"/>
          <w:sz w:val="24"/>
          <w:szCs w:val="24"/>
        </w:rPr>
        <w:fldChar w:fldCharType="end"/>
      </w:r>
      <w:bookmarkEnd w:id="481"/>
      <w:r w:rsidRPr="00090466">
        <w:rPr>
          <w:rFonts w:ascii="Times New Roman" w:hAnsi="Times New Roman" w:cs="Times New Roman"/>
          <w:sz w:val="24"/>
          <w:szCs w:val="24"/>
        </w:rPr>
        <w:t xml:space="preserve">. </w:t>
      </w:r>
      <w:r w:rsidR="00910A3D" w:rsidRPr="00090466">
        <w:rPr>
          <w:rFonts w:ascii="Times New Roman" w:hAnsi="Times New Roman" w:cs="Times New Roman"/>
          <w:sz w:val="24"/>
          <w:szCs w:val="24"/>
        </w:rPr>
        <w:t>Integrated step selection results for grizzly bears near Fernie, BC. Response to human features shown  A)decrease in selection for crossing various human features, B) effect of d</w:t>
      </w:r>
      <w:r w:rsidR="00E91044" w:rsidRPr="00090466">
        <w:rPr>
          <w:rFonts w:ascii="Times New Roman" w:hAnsi="Times New Roman" w:cs="Times New Roman"/>
          <w:sz w:val="24"/>
          <w:szCs w:val="24"/>
        </w:rPr>
        <w:t>i</w:t>
      </w:r>
      <w:r w:rsidR="00910A3D" w:rsidRPr="00090466">
        <w:rPr>
          <w:rFonts w:ascii="Times New Roman" w:hAnsi="Times New Roman" w:cs="Times New Roman"/>
          <w:sz w:val="24"/>
          <w:szCs w:val="24"/>
        </w:rPr>
        <w:t>s</w:t>
      </w:r>
      <w:r w:rsidR="00E91044" w:rsidRPr="00090466">
        <w:rPr>
          <w:rFonts w:ascii="Times New Roman" w:hAnsi="Times New Roman" w:cs="Times New Roman"/>
          <w:sz w:val="24"/>
          <w:szCs w:val="24"/>
        </w:rPr>
        <w:t>t</w:t>
      </w:r>
      <w:r w:rsidR="00910A3D" w:rsidRPr="00090466">
        <w:rPr>
          <w:rFonts w:ascii="Times New Roman" w:hAnsi="Times New Roman" w:cs="Times New Roman"/>
          <w:sz w:val="24"/>
          <w:szCs w:val="24"/>
        </w:rPr>
        <w:t>ance to</w:t>
      </w:r>
      <w:r w:rsidR="00B41152" w:rsidRPr="00090466">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3A9E6D42" w14:textId="77777777" w:rsidR="008C661B" w:rsidRPr="00090466" w:rsidRDefault="008C661B" w:rsidP="008C661B">
      <w:pPr>
        <w:rPr>
          <w:ins w:id="484" w:author="Clayton Lamb" w:date="2025-11-24T13:16:00Z" w16du:dateUtc="2025-11-24T20:16:00Z"/>
        </w:rPr>
      </w:pPr>
    </w:p>
    <w:p w14:paraId="4C189644" w14:textId="77777777" w:rsidR="008C661B" w:rsidRPr="00090466" w:rsidRDefault="008C661B">
      <w:pPr>
        <w:pPrChange w:id="485" w:author="Clayton Lamb" w:date="2025-11-24T13:16:00Z" w16du:dateUtc="2025-11-24T20:16:00Z">
          <w:pPr>
            <w:pStyle w:val="Caption"/>
            <w:spacing w:line="480" w:lineRule="auto"/>
          </w:pPr>
        </w:pPrChange>
      </w:pPr>
    </w:p>
    <w:p w14:paraId="79D81C8A" w14:textId="019AFB20" w:rsidR="00525A23" w:rsidRPr="00090466" w:rsidRDefault="008C661B" w:rsidP="00993F27">
      <w:pPr>
        <w:spacing w:line="480" w:lineRule="auto"/>
        <w:rPr>
          <w:ins w:id="486" w:author="Clayton Lamb" w:date="2025-11-24T13:18:00Z" w16du:dateUtc="2025-11-24T20:18:00Z"/>
        </w:rPr>
      </w:pPr>
      <w:ins w:id="487" w:author="Clayton Lamb" w:date="2025-11-24T13:16:00Z" w16du:dateUtc="2025-11-24T20:16:00Z">
        <w:r w:rsidRPr="00090466">
          <w:rPr>
            <w:noProof/>
          </w:rPr>
          <w:lastRenderedPageBreak/>
          <w:drawing>
            <wp:inline distT="0" distB="0" distL="0" distR="0" wp14:anchorId="31A0A08A" wp14:editId="7A509049">
              <wp:extent cx="5943600" cy="4556760"/>
              <wp:effectExtent l="0" t="0" r="0" b="2540"/>
              <wp:docPr id="1216457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457851" name="Picture 1216457851"/>
                      <pic:cNvPicPr/>
                    </pic:nvPicPr>
                    <pic:blipFill>
                      <a:blip r:embed="rId40"/>
                      <a:stretch>
                        <a:fillRect/>
                      </a:stretch>
                    </pic:blipFill>
                    <pic:spPr>
                      <a:xfrm>
                        <a:off x="0" y="0"/>
                        <a:ext cx="5943600" cy="4556760"/>
                      </a:xfrm>
                      <a:prstGeom prst="rect">
                        <a:avLst/>
                      </a:prstGeom>
                    </pic:spPr>
                  </pic:pic>
                </a:graphicData>
              </a:graphic>
            </wp:inline>
          </w:drawing>
        </w:r>
      </w:ins>
    </w:p>
    <w:p w14:paraId="05D52DB6" w14:textId="72053519" w:rsidR="00CF281A" w:rsidRPr="00D46F18" w:rsidRDefault="008C661B">
      <w:pPr>
        <w:pStyle w:val="Caption"/>
        <w:rPr>
          <w:ins w:id="488" w:author="Clayton Lamb" w:date="2025-11-24T13:24:00Z" w16du:dateUtc="2025-11-24T20:24:00Z"/>
        </w:rPr>
        <w:pPrChange w:id="489" w:author="Clayton Lamb" w:date="2025-11-24T13:24:00Z" w16du:dateUtc="2025-11-24T20:24:00Z">
          <w:pPr>
            <w:pStyle w:val="p1"/>
          </w:pPr>
        </w:pPrChange>
      </w:pPr>
      <w:bookmarkStart w:id="490" w:name="_Ref215209186"/>
      <w:ins w:id="491" w:author="Clayton Lamb" w:date="2025-11-24T13:19:00Z" w16du:dateUtc="2025-11-24T20:19:00Z">
        <w:r w:rsidRPr="00090466">
          <w:rPr>
            <w:rFonts w:ascii="Times New Roman" w:hAnsi="Times New Roman" w:cs="Times New Roman"/>
            <w:sz w:val="24"/>
            <w:szCs w:val="24"/>
            <w:rPrChange w:id="492" w:author="Clayton Lamb" w:date="2025-11-28T13:58:00Z" w16du:dateUtc="2025-11-28T20:58:00Z">
              <w:rPr>
                <w:i/>
                <w:iCs/>
              </w:rPr>
            </w:rPrChange>
          </w:rPr>
          <w:t xml:space="preserve">Figure </w:t>
        </w:r>
        <w:r w:rsidRPr="00090466">
          <w:rPr>
            <w:rFonts w:ascii="Times New Roman" w:hAnsi="Times New Roman" w:cs="Times New Roman"/>
            <w:sz w:val="24"/>
            <w:szCs w:val="24"/>
            <w:rPrChange w:id="493" w:author="Clayton Lamb" w:date="2025-11-28T13:58:00Z" w16du:dateUtc="2025-11-28T20:58:00Z">
              <w:rPr>
                <w:i/>
                <w:iCs/>
              </w:rPr>
            </w:rPrChange>
          </w:rPr>
          <w:fldChar w:fldCharType="begin"/>
        </w:r>
        <w:r w:rsidRPr="00090466">
          <w:rPr>
            <w:rFonts w:ascii="Times New Roman" w:hAnsi="Times New Roman" w:cs="Times New Roman"/>
            <w:sz w:val="24"/>
            <w:szCs w:val="24"/>
            <w:rPrChange w:id="494" w:author="Clayton Lamb" w:date="2025-11-28T13:58:00Z" w16du:dateUtc="2025-11-28T20:58:00Z">
              <w:rPr>
                <w:i/>
                <w:iCs/>
              </w:rPr>
            </w:rPrChange>
          </w:rPr>
          <w:instrText xml:space="preserve"> SEQ Figure \* ARABIC </w:instrText>
        </w:r>
      </w:ins>
      <w:r w:rsidRPr="00090466">
        <w:rPr>
          <w:rFonts w:ascii="Times New Roman" w:hAnsi="Times New Roman" w:cs="Times New Roman"/>
          <w:sz w:val="24"/>
          <w:szCs w:val="24"/>
          <w:rPrChange w:id="495" w:author="Clayton Lamb" w:date="2025-11-28T13:58:00Z" w16du:dateUtc="2025-11-28T20:58:00Z">
            <w:rPr>
              <w:i/>
              <w:iCs/>
            </w:rPr>
          </w:rPrChange>
        </w:rPr>
        <w:fldChar w:fldCharType="separate"/>
      </w:r>
      <w:ins w:id="496" w:author="Clayton Lamb" w:date="2025-11-24T13:19:00Z" w16du:dateUtc="2025-11-24T20:19:00Z">
        <w:r w:rsidRPr="00090466">
          <w:rPr>
            <w:rFonts w:ascii="Times New Roman" w:hAnsi="Times New Roman" w:cs="Times New Roman"/>
            <w:sz w:val="24"/>
            <w:szCs w:val="24"/>
            <w:rPrChange w:id="497" w:author="Clayton Lamb" w:date="2025-11-28T13:58:00Z" w16du:dateUtc="2025-11-28T20:58:00Z">
              <w:rPr>
                <w:i/>
                <w:iCs/>
                <w:noProof/>
              </w:rPr>
            </w:rPrChange>
          </w:rPr>
          <w:t>7</w:t>
        </w:r>
        <w:r w:rsidRPr="00090466">
          <w:rPr>
            <w:rFonts w:ascii="Times New Roman" w:hAnsi="Times New Roman" w:cs="Times New Roman"/>
            <w:sz w:val="24"/>
            <w:szCs w:val="24"/>
            <w:rPrChange w:id="498" w:author="Clayton Lamb" w:date="2025-11-28T13:58:00Z" w16du:dateUtc="2025-11-28T20:58:00Z">
              <w:rPr>
                <w:i/>
                <w:iCs/>
              </w:rPr>
            </w:rPrChange>
          </w:rPr>
          <w:fldChar w:fldCharType="end"/>
        </w:r>
        <w:bookmarkEnd w:id="490"/>
        <w:r w:rsidRPr="00090466">
          <w:rPr>
            <w:rFonts w:ascii="Times New Roman" w:hAnsi="Times New Roman" w:cs="Times New Roman"/>
            <w:sz w:val="24"/>
            <w:szCs w:val="24"/>
            <w:rPrChange w:id="499" w:author="Clayton Lamb" w:date="2025-11-28T13:58:00Z" w16du:dateUtc="2025-11-28T20:58:00Z">
              <w:rPr>
                <w:i/>
                <w:iCs/>
              </w:rPr>
            </w:rPrChange>
          </w:rPr>
          <w:t xml:space="preserve">. </w:t>
        </w:r>
      </w:ins>
      <w:ins w:id="500" w:author="Clayton Lamb" w:date="2025-11-24T13:24:00Z" w16du:dateUtc="2025-11-24T20:24:00Z">
        <w:r w:rsidR="00CF281A" w:rsidRPr="00090466">
          <w:rPr>
            <w:rFonts w:ascii="Times New Roman" w:hAnsi="Times New Roman" w:cs="Times New Roman"/>
            <w:sz w:val="24"/>
            <w:szCs w:val="24"/>
            <w:rPrChange w:id="501" w:author="Clayton Lamb" w:date="2025-11-28T13:58:00Z" w16du:dateUtc="2025-11-28T20:58:00Z">
              <w:rPr>
                <w:i/>
                <w:iCs/>
              </w:rPr>
            </w:rPrChange>
          </w:rPr>
          <w:t xml:space="preserve">Educational signage created by the Fernie Trails Alliance using findings from this study. The signs </w:t>
        </w:r>
      </w:ins>
      <w:ins w:id="502" w:author="Clayton Lamb" w:date="2025-11-28T07:41:00Z" w16du:dateUtc="2025-11-28T14:41:00Z">
        <w:r w:rsidR="00AF29B4" w:rsidRPr="00090466">
          <w:rPr>
            <w:rFonts w:ascii="Times New Roman" w:hAnsi="Times New Roman" w:cs="Times New Roman"/>
            <w:sz w:val="24"/>
            <w:szCs w:val="24"/>
            <w:rPrChange w:id="503" w:author="Clayton Lamb" w:date="2025-11-28T13:58:00Z" w16du:dateUtc="2025-11-28T20:58:00Z">
              <w:rPr>
                <w:i/>
                <w:iCs/>
              </w:rPr>
            </w:rPrChange>
          </w:rPr>
          <w:t>were</w:t>
        </w:r>
      </w:ins>
      <w:ins w:id="504" w:author="Clayton Lamb" w:date="2025-11-24T13:24:00Z" w16du:dateUtc="2025-11-24T20:24:00Z">
        <w:r w:rsidR="00CF281A" w:rsidRPr="00090466">
          <w:rPr>
            <w:rFonts w:ascii="Times New Roman" w:hAnsi="Times New Roman" w:cs="Times New Roman"/>
            <w:sz w:val="24"/>
            <w:szCs w:val="24"/>
            <w:rPrChange w:id="505" w:author="Clayton Lamb" w:date="2025-11-28T13:58:00Z" w16du:dateUtc="2025-11-28T20:58:00Z">
              <w:rPr>
                <w:i/>
                <w:iCs/>
              </w:rPr>
            </w:rPrChange>
          </w:rPr>
          <w:t xml:space="preserve"> installed at high-use trailheads to communicate evidence-informed actions that recreationists can take to help minimize disturbance to wildlife. This example highlights an effective research-to-practice pathway and the </w:t>
        </w:r>
      </w:ins>
      <w:ins w:id="506" w:author="Clayton Lamb" w:date="2025-11-28T07:41:00Z" w16du:dateUtc="2025-11-28T14:41:00Z">
        <w:r w:rsidR="00AF29B4" w:rsidRPr="00090466">
          <w:rPr>
            <w:rFonts w:ascii="Times New Roman" w:hAnsi="Times New Roman" w:cs="Times New Roman"/>
            <w:sz w:val="24"/>
            <w:szCs w:val="24"/>
            <w:rPrChange w:id="507" w:author="Clayton Lamb" w:date="2025-11-28T13:58:00Z" w16du:dateUtc="2025-11-28T20:58:00Z">
              <w:rPr>
                <w:i/>
                <w:iCs/>
              </w:rPr>
            </w:rPrChange>
          </w:rPr>
          <w:t>value</w:t>
        </w:r>
      </w:ins>
      <w:ins w:id="508" w:author="Clayton Lamb" w:date="2025-11-24T13:24:00Z" w16du:dateUtc="2025-11-24T20:24:00Z">
        <w:r w:rsidR="00CF281A" w:rsidRPr="00090466">
          <w:rPr>
            <w:rFonts w:ascii="Times New Roman" w:hAnsi="Times New Roman" w:cs="Times New Roman"/>
            <w:sz w:val="24"/>
            <w:szCs w:val="24"/>
            <w:rPrChange w:id="509" w:author="Clayton Lamb" w:date="2025-11-28T13:58:00Z" w16du:dateUtc="2025-11-28T20:58:00Z">
              <w:rPr>
                <w:i/>
                <w:iCs/>
              </w:rPr>
            </w:rPrChange>
          </w:rPr>
          <w:t xml:space="preserve"> of working with recreation organizations to enhance outreach and adoption of wildlife-supportive measures.</w:t>
        </w:r>
      </w:ins>
      <w:ins w:id="510" w:author="Clayton Lamb" w:date="2025-11-28T13:58:00Z" w16du:dateUtc="2025-11-28T20:58:00Z">
        <w:r w:rsidR="00090466" w:rsidRPr="00090466">
          <w:rPr>
            <w:rFonts w:ascii="Times New Roman" w:hAnsi="Times New Roman" w:cs="Times New Roman"/>
            <w:sz w:val="24"/>
            <w:szCs w:val="24"/>
            <w:rPrChange w:id="511" w:author="Clayton Lamb" w:date="2025-11-28T13:58:00Z" w16du:dateUtc="2025-11-28T20:58:00Z">
              <w:rPr>
                <w:i/>
                <w:iCs/>
              </w:rPr>
            </w:rPrChange>
          </w:rPr>
          <w:t xml:space="preserve"> Non-stylized version of these activity patterns shown in </w:t>
        </w:r>
        <w:r w:rsidR="00090466" w:rsidRPr="00090466">
          <w:rPr>
            <w:rFonts w:ascii="Times New Roman" w:hAnsi="Times New Roman" w:cs="Times New Roman"/>
            <w:color w:val="000000"/>
            <w:rPrChange w:id="512" w:author="Clayton Lamb" w:date="2025-11-28T13:58:00Z" w16du:dateUtc="2025-11-28T20:58:00Z">
              <w:rPr>
                <w:rFonts w:ascii="Helvetica" w:hAnsi="Helvetica"/>
                <w:i/>
                <w:iCs/>
                <w:color w:val="000000"/>
              </w:rPr>
            </w:rPrChange>
          </w:rPr>
          <w:t>Supplementary Data S3.</w:t>
        </w:r>
      </w:ins>
    </w:p>
    <w:p w14:paraId="6244CB88" w14:textId="5E476241" w:rsidR="008C661B" w:rsidRPr="00D46F18" w:rsidRDefault="008C661B">
      <w:pPr>
        <w:pStyle w:val="Caption"/>
        <w:pPrChange w:id="513" w:author="Clayton Lamb" w:date="2025-11-24T13:23:00Z" w16du:dateUtc="2025-11-24T20:23:00Z">
          <w:pPr>
            <w:spacing w:line="480" w:lineRule="auto"/>
          </w:pPr>
        </w:pPrChange>
      </w:pPr>
    </w:p>
    <w:p w14:paraId="19E57E52" w14:textId="0D3A7E6F" w:rsidR="00686D33" w:rsidRPr="00090466" w:rsidRDefault="00686D33" w:rsidP="00993F27">
      <w:pPr>
        <w:spacing w:line="480" w:lineRule="auto"/>
        <w:rPr>
          <w:color w:val="000000"/>
        </w:rPr>
      </w:pPr>
    </w:p>
    <w:p w14:paraId="3CCFCD0D" w14:textId="77777777" w:rsidR="00943A84" w:rsidRPr="00090466" w:rsidRDefault="00943A84" w:rsidP="00993F27">
      <w:pPr>
        <w:spacing w:line="480" w:lineRule="auto"/>
        <w:rPr>
          <w:color w:val="000000"/>
        </w:rPr>
      </w:pPr>
    </w:p>
    <w:p w14:paraId="0C8A808A" w14:textId="77777777" w:rsidR="00F650A6" w:rsidRPr="00090466" w:rsidRDefault="00F650A6" w:rsidP="00993F27">
      <w:pPr>
        <w:spacing w:line="480" w:lineRule="auto"/>
        <w:rPr>
          <w:color w:val="000000"/>
        </w:rPr>
      </w:pPr>
    </w:p>
    <w:p w14:paraId="78D8BE54" w14:textId="61166A1C" w:rsidR="00932FE9" w:rsidRPr="00090466" w:rsidRDefault="00932FE9" w:rsidP="00993F27">
      <w:pPr>
        <w:pStyle w:val="Caption"/>
        <w:keepNext/>
        <w:spacing w:line="480" w:lineRule="auto"/>
        <w:rPr>
          <w:rFonts w:ascii="Times New Roman" w:hAnsi="Times New Roman" w:cs="Times New Roman"/>
          <w:sz w:val="24"/>
          <w:szCs w:val="24"/>
        </w:rPr>
      </w:pPr>
      <w:r w:rsidRPr="00090466">
        <w:rPr>
          <w:rFonts w:ascii="Times New Roman" w:hAnsi="Times New Roman" w:cs="Times New Roman"/>
          <w:sz w:val="24"/>
          <w:szCs w:val="24"/>
        </w:rPr>
        <w:t xml:space="preserve">Table </w:t>
      </w:r>
      <w:r w:rsidRPr="00090466">
        <w:rPr>
          <w:rFonts w:ascii="Times New Roman" w:hAnsi="Times New Roman" w:cs="Times New Roman"/>
          <w:sz w:val="24"/>
          <w:szCs w:val="24"/>
        </w:rPr>
        <w:fldChar w:fldCharType="begin"/>
      </w:r>
      <w:r w:rsidRPr="00090466">
        <w:rPr>
          <w:rFonts w:ascii="Times New Roman" w:hAnsi="Times New Roman" w:cs="Times New Roman"/>
          <w:sz w:val="24"/>
          <w:szCs w:val="24"/>
        </w:rPr>
        <w:instrText xml:space="preserve"> SEQ Table \* ARABIC </w:instrText>
      </w:r>
      <w:r w:rsidRPr="00090466">
        <w:rPr>
          <w:rFonts w:ascii="Times New Roman" w:hAnsi="Times New Roman" w:cs="Times New Roman"/>
          <w:sz w:val="24"/>
          <w:szCs w:val="24"/>
        </w:rPr>
        <w:fldChar w:fldCharType="separate"/>
      </w:r>
      <w:r w:rsidR="008C661B" w:rsidRPr="00090466">
        <w:rPr>
          <w:rFonts w:ascii="Times New Roman" w:hAnsi="Times New Roman" w:cs="Times New Roman"/>
          <w:noProof/>
          <w:sz w:val="24"/>
          <w:szCs w:val="24"/>
        </w:rPr>
        <w:t>2</w:t>
      </w:r>
      <w:r w:rsidRPr="00090466">
        <w:rPr>
          <w:rFonts w:ascii="Times New Roman" w:hAnsi="Times New Roman" w:cs="Times New Roman"/>
          <w:sz w:val="24"/>
          <w:szCs w:val="24"/>
        </w:rPr>
        <w:fldChar w:fldCharType="end"/>
      </w:r>
      <w:r w:rsidRPr="00090466">
        <w:rPr>
          <w:rFonts w:ascii="Times New Roman" w:hAnsi="Times New Roman" w:cs="Times New Roman"/>
          <w:sz w:val="24"/>
          <w:szCs w:val="24"/>
        </w:rPr>
        <w:t xml:space="preserve">. Summary of </w:t>
      </w:r>
      <w:r w:rsidR="00B41152" w:rsidRPr="00090466">
        <w:rPr>
          <w:rFonts w:ascii="Times New Roman" w:hAnsi="Times New Roman" w:cs="Times New Roman"/>
          <w:sz w:val="24"/>
          <w:szCs w:val="24"/>
        </w:rPr>
        <w:t>recreation effects</w:t>
      </w:r>
      <w:r w:rsidRPr="00090466">
        <w:rPr>
          <w:rFonts w:ascii="Times New Roman" w:hAnsi="Times New Roman" w:cs="Times New Roman"/>
          <w:sz w:val="24"/>
          <w:szCs w:val="24"/>
        </w:rPr>
        <w:t xml:space="preserve"> across scales and species.</w:t>
      </w:r>
    </w:p>
    <w:tbl>
      <w:tblPr>
        <w:tblW w:w="14214" w:type="dxa"/>
        <w:tblInd w:w="-747" w:type="dxa"/>
        <w:tblLayout w:type="fixed"/>
        <w:tblLook w:val="04A0" w:firstRow="1" w:lastRow="0" w:firstColumn="1" w:lastColumn="0" w:noHBand="0" w:noVBand="1"/>
      </w:tblPr>
      <w:tblGrid>
        <w:gridCol w:w="1840"/>
        <w:gridCol w:w="2026"/>
        <w:gridCol w:w="1843"/>
        <w:gridCol w:w="2126"/>
        <w:gridCol w:w="1701"/>
        <w:gridCol w:w="4678"/>
        <w:tblGridChange w:id="514">
          <w:tblGrid>
            <w:gridCol w:w="747"/>
            <w:gridCol w:w="1093"/>
            <w:gridCol w:w="747"/>
            <w:gridCol w:w="1279"/>
            <w:gridCol w:w="747"/>
            <w:gridCol w:w="1096"/>
            <w:gridCol w:w="747"/>
            <w:gridCol w:w="1379"/>
            <w:gridCol w:w="747"/>
            <w:gridCol w:w="954"/>
            <w:gridCol w:w="747"/>
            <w:gridCol w:w="3931"/>
            <w:gridCol w:w="747"/>
          </w:tblGrid>
        </w:tblGridChange>
      </w:tblGrid>
      <w:tr w:rsidR="006E1667" w:rsidRPr="00090466" w14:paraId="61AAA2A4" w14:textId="77777777" w:rsidTr="006E1667">
        <w:trPr>
          <w:trHeight w:val="320"/>
        </w:trPr>
        <w:tc>
          <w:tcPr>
            <w:tcW w:w="1840" w:type="dxa"/>
            <w:tcBorders>
              <w:top w:val="single" w:sz="4" w:space="0" w:color="auto"/>
              <w:left w:val="nil"/>
              <w:bottom w:val="nil"/>
              <w:right w:val="nil"/>
            </w:tcBorders>
            <w:noWrap/>
            <w:vAlign w:val="bottom"/>
            <w:hideMark/>
          </w:tcPr>
          <w:p w14:paraId="38245D15" w14:textId="77777777" w:rsidR="00943A84" w:rsidRPr="00090466" w:rsidRDefault="00943A84" w:rsidP="00943A84">
            <w:pPr>
              <w:rPr>
                <w:b/>
                <w:bCs/>
                <w:color w:val="000000"/>
                <w:sz w:val="20"/>
                <w:szCs w:val="20"/>
              </w:rPr>
            </w:pPr>
            <w:r w:rsidRPr="00090466">
              <w:rPr>
                <w:b/>
                <w:bCs/>
                <w:color w:val="000000"/>
                <w:sz w:val="20"/>
                <w:szCs w:val="20"/>
              </w:rPr>
              <w:t>Selection Order</w:t>
            </w:r>
          </w:p>
        </w:tc>
        <w:tc>
          <w:tcPr>
            <w:tcW w:w="5995" w:type="dxa"/>
            <w:gridSpan w:val="3"/>
            <w:tcBorders>
              <w:top w:val="single" w:sz="4" w:space="0" w:color="auto"/>
              <w:left w:val="nil"/>
              <w:bottom w:val="nil"/>
              <w:right w:val="nil"/>
            </w:tcBorders>
            <w:noWrap/>
            <w:vAlign w:val="bottom"/>
            <w:hideMark/>
          </w:tcPr>
          <w:p w14:paraId="6613B582" w14:textId="77777777" w:rsidR="00943A84" w:rsidRPr="00090466" w:rsidRDefault="00943A84" w:rsidP="00943A84">
            <w:pPr>
              <w:jc w:val="center"/>
              <w:rPr>
                <w:b/>
                <w:bCs/>
                <w:color w:val="000000"/>
                <w:sz w:val="20"/>
                <w:szCs w:val="20"/>
              </w:rPr>
            </w:pPr>
            <w:r w:rsidRPr="00090466">
              <w:rPr>
                <w:b/>
                <w:bCs/>
                <w:color w:val="000000"/>
                <w:sz w:val="20"/>
                <w:szCs w:val="20"/>
              </w:rPr>
              <w:t>3rd</w:t>
            </w:r>
          </w:p>
        </w:tc>
        <w:tc>
          <w:tcPr>
            <w:tcW w:w="1701" w:type="dxa"/>
            <w:tcBorders>
              <w:top w:val="single" w:sz="4" w:space="0" w:color="auto"/>
              <w:left w:val="nil"/>
              <w:bottom w:val="nil"/>
              <w:right w:val="nil"/>
            </w:tcBorders>
            <w:noWrap/>
            <w:vAlign w:val="bottom"/>
            <w:hideMark/>
          </w:tcPr>
          <w:p w14:paraId="1D2735FD" w14:textId="77777777" w:rsidR="00943A84" w:rsidRPr="00090466" w:rsidRDefault="00943A84" w:rsidP="00943A84">
            <w:pPr>
              <w:jc w:val="center"/>
              <w:rPr>
                <w:b/>
                <w:bCs/>
                <w:color w:val="000000"/>
                <w:sz w:val="20"/>
                <w:szCs w:val="20"/>
              </w:rPr>
            </w:pPr>
            <w:r w:rsidRPr="00090466">
              <w:rPr>
                <w:b/>
                <w:bCs/>
                <w:color w:val="000000"/>
                <w:sz w:val="20"/>
                <w:szCs w:val="20"/>
              </w:rPr>
              <w:t>4th</w:t>
            </w:r>
          </w:p>
        </w:tc>
        <w:tc>
          <w:tcPr>
            <w:tcW w:w="4678" w:type="dxa"/>
            <w:tcBorders>
              <w:top w:val="nil"/>
              <w:left w:val="nil"/>
              <w:bottom w:val="nil"/>
              <w:right w:val="nil"/>
            </w:tcBorders>
            <w:noWrap/>
            <w:vAlign w:val="bottom"/>
            <w:hideMark/>
          </w:tcPr>
          <w:p w14:paraId="044EE4C2" w14:textId="77777777" w:rsidR="00943A84" w:rsidRPr="00090466" w:rsidRDefault="00943A84" w:rsidP="00943A84">
            <w:pPr>
              <w:jc w:val="center"/>
              <w:rPr>
                <w:b/>
                <w:bCs/>
                <w:color w:val="000000"/>
                <w:sz w:val="20"/>
                <w:szCs w:val="20"/>
              </w:rPr>
            </w:pPr>
          </w:p>
        </w:tc>
      </w:tr>
      <w:tr w:rsidR="006E1667" w:rsidRPr="00090466" w14:paraId="138B7594" w14:textId="77777777" w:rsidTr="006E1667">
        <w:trPr>
          <w:trHeight w:val="560"/>
        </w:trPr>
        <w:tc>
          <w:tcPr>
            <w:tcW w:w="1840" w:type="dxa"/>
            <w:tcBorders>
              <w:top w:val="nil"/>
              <w:left w:val="nil"/>
              <w:bottom w:val="nil"/>
              <w:right w:val="nil"/>
            </w:tcBorders>
            <w:vAlign w:val="center"/>
            <w:hideMark/>
          </w:tcPr>
          <w:p w14:paraId="6A2E684F" w14:textId="77777777" w:rsidR="00943A84" w:rsidRPr="00090466" w:rsidRDefault="00943A84" w:rsidP="00943A84">
            <w:pPr>
              <w:rPr>
                <w:b/>
                <w:bCs/>
                <w:color w:val="000000"/>
                <w:sz w:val="20"/>
                <w:szCs w:val="20"/>
              </w:rPr>
            </w:pPr>
            <w:r w:rsidRPr="00090466">
              <w:rPr>
                <w:b/>
                <w:bCs/>
                <w:color w:val="000000"/>
                <w:sz w:val="20"/>
                <w:szCs w:val="20"/>
              </w:rPr>
              <w:lastRenderedPageBreak/>
              <w:t>Species</w:t>
            </w:r>
          </w:p>
        </w:tc>
        <w:tc>
          <w:tcPr>
            <w:tcW w:w="2026" w:type="dxa"/>
            <w:tcBorders>
              <w:top w:val="single" w:sz="4" w:space="0" w:color="auto"/>
              <w:left w:val="nil"/>
              <w:bottom w:val="single" w:sz="4" w:space="0" w:color="auto"/>
              <w:right w:val="nil"/>
            </w:tcBorders>
            <w:vAlign w:val="center"/>
            <w:hideMark/>
          </w:tcPr>
          <w:p w14:paraId="11648CC6" w14:textId="77777777" w:rsidR="00943A84" w:rsidRPr="00090466" w:rsidRDefault="00943A84" w:rsidP="00943A84">
            <w:pPr>
              <w:rPr>
                <w:i/>
                <w:iCs/>
                <w:color w:val="000000"/>
                <w:sz w:val="20"/>
                <w:szCs w:val="20"/>
              </w:rPr>
            </w:pPr>
            <w:r w:rsidRPr="00090466">
              <w:rPr>
                <w:i/>
                <w:iCs/>
                <w:color w:val="000000"/>
                <w:sz w:val="20"/>
                <w:szCs w:val="20"/>
              </w:rPr>
              <w:t>Response to trail network at landscape scale</w:t>
            </w:r>
          </w:p>
        </w:tc>
        <w:tc>
          <w:tcPr>
            <w:tcW w:w="1843" w:type="dxa"/>
            <w:tcBorders>
              <w:top w:val="single" w:sz="4" w:space="0" w:color="auto"/>
              <w:left w:val="nil"/>
              <w:bottom w:val="single" w:sz="4" w:space="0" w:color="auto"/>
              <w:right w:val="nil"/>
            </w:tcBorders>
            <w:vAlign w:val="center"/>
            <w:hideMark/>
          </w:tcPr>
          <w:p w14:paraId="597934E3" w14:textId="77777777" w:rsidR="00943A84" w:rsidRPr="00090466" w:rsidRDefault="00943A84" w:rsidP="00943A84">
            <w:pPr>
              <w:rPr>
                <w:i/>
                <w:iCs/>
                <w:color w:val="000000"/>
                <w:sz w:val="20"/>
                <w:szCs w:val="20"/>
              </w:rPr>
            </w:pPr>
            <w:r w:rsidRPr="00090466">
              <w:rPr>
                <w:i/>
                <w:iCs/>
                <w:color w:val="000000"/>
                <w:sz w:val="20"/>
                <w:szCs w:val="20"/>
              </w:rPr>
              <w:t>Fine scale use of trails vs nearby wildlife trail</w:t>
            </w:r>
          </w:p>
        </w:tc>
        <w:tc>
          <w:tcPr>
            <w:tcW w:w="2126" w:type="dxa"/>
            <w:tcBorders>
              <w:top w:val="single" w:sz="4" w:space="0" w:color="auto"/>
              <w:left w:val="nil"/>
              <w:bottom w:val="single" w:sz="4" w:space="0" w:color="auto"/>
              <w:right w:val="nil"/>
            </w:tcBorders>
            <w:vAlign w:val="center"/>
            <w:hideMark/>
          </w:tcPr>
          <w:p w14:paraId="19EEC1B5" w14:textId="2489E958" w:rsidR="00943A84" w:rsidRPr="00090466" w:rsidRDefault="00943A84" w:rsidP="00943A84">
            <w:pPr>
              <w:rPr>
                <w:i/>
                <w:iCs/>
                <w:color w:val="000000"/>
                <w:sz w:val="20"/>
                <w:szCs w:val="20"/>
              </w:rPr>
            </w:pPr>
            <w:r w:rsidRPr="00090466">
              <w:rPr>
                <w:i/>
                <w:iCs/>
                <w:color w:val="000000"/>
                <w:sz w:val="20"/>
                <w:szCs w:val="20"/>
              </w:rPr>
              <w:t xml:space="preserve">Use of </w:t>
            </w:r>
            <w:r w:rsidR="001149EB" w:rsidRPr="00090466">
              <w:rPr>
                <w:i/>
                <w:iCs/>
                <w:color w:val="000000"/>
                <w:sz w:val="20"/>
                <w:szCs w:val="20"/>
              </w:rPr>
              <w:t>single-track</w:t>
            </w:r>
            <w:r w:rsidRPr="00090466">
              <w:rPr>
                <w:i/>
                <w:iCs/>
                <w:color w:val="000000"/>
                <w:sz w:val="20"/>
                <w:szCs w:val="20"/>
              </w:rPr>
              <w:t xml:space="preserve"> trails with increasing recreational pressure</w:t>
            </w:r>
          </w:p>
        </w:tc>
        <w:tc>
          <w:tcPr>
            <w:tcW w:w="1701" w:type="dxa"/>
            <w:tcBorders>
              <w:top w:val="single" w:sz="4" w:space="0" w:color="auto"/>
              <w:left w:val="nil"/>
              <w:bottom w:val="single" w:sz="4" w:space="0" w:color="auto"/>
              <w:right w:val="nil"/>
            </w:tcBorders>
            <w:vAlign w:val="center"/>
            <w:hideMark/>
          </w:tcPr>
          <w:p w14:paraId="7789FD0A" w14:textId="77777777" w:rsidR="00943A84" w:rsidRPr="00090466" w:rsidRDefault="00943A84" w:rsidP="00943A84">
            <w:pPr>
              <w:rPr>
                <w:i/>
                <w:iCs/>
                <w:color w:val="000000"/>
                <w:sz w:val="20"/>
                <w:szCs w:val="20"/>
              </w:rPr>
            </w:pPr>
            <w:r w:rsidRPr="00090466">
              <w:rPr>
                <w:i/>
                <w:iCs/>
                <w:color w:val="000000"/>
                <w:sz w:val="20"/>
                <w:szCs w:val="20"/>
              </w:rPr>
              <w:t>diel patterns on trails when people are active</w:t>
            </w:r>
          </w:p>
        </w:tc>
        <w:tc>
          <w:tcPr>
            <w:tcW w:w="4678" w:type="dxa"/>
            <w:tcBorders>
              <w:top w:val="nil"/>
              <w:left w:val="nil"/>
              <w:bottom w:val="nil"/>
              <w:right w:val="nil"/>
            </w:tcBorders>
            <w:noWrap/>
            <w:vAlign w:val="bottom"/>
            <w:hideMark/>
          </w:tcPr>
          <w:p w14:paraId="03BD62FF" w14:textId="4E1143AA" w:rsidR="00943A84" w:rsidRPr="00090466" w:rsidRDefault="00943A84" w:rsidP="00943A84">
            <w:pPr>
              <w:rPr>
                <w:b/>
                <w:bCs/>
                <w:color w:val="000000"/>
                <w:sz w:val="20"/>
                <w:szCs w:val="20"/>
              </w:rPr>
            </w:pPr>
            <w:r w:rsidRPr="00090466">
              <w:rPr>
                <w:b/>
                <w:bCs/>
                <w:color w:val="000000"/>
                <w:sz w:val="20"/>
                <w:szCs w:val="20"/>
              </w:rPr>
              <w:t xml:space="preserve">Overall </w:t>
            </w:r>
            <w:ins w:id="515" w:author="Clayton Lamb" w:date="2025-11-25T07:15:00Z" w16du:dateUtc="2025-11-25T14:15:00Z">
              <w:r w:rsidR="00F36FA8" w:rsidRPr="00090466">
                <w:rPr>
                  <w:b/>
                  <w:bCs/>
                  <w:color w:val="000000"/>
                  <w:sz w:val="20"/>
                  <w:szCs w:val="20"/>
                </w:rPr>
                <w:t xml:space="preserve">recreation </w:t>
              </w:r>
            </w:ins>
            <w:r w:rsidRPr="00090466">
              <w:rPr>
                <w:b/>
                <w:bCs/>
                <w:color w:val="000000"/>
                <w:sz w:val="20"/>
                <w:szCs w:val="20"/>
              </w:rPr>
              <w:t>effect</w:t>
            </w:r>
          </w:p>
        </w:tc>
      </w:tr>
      <w:tr w:rsidR="006E1667" w:rsidRPr="00090466" w14:paraId="420F3577" w14:textId="77777777" w:rsidTr="006E1667">
        <w:trPr>
          <w:trHeight w:val="320"/>
        </w:trPr>
        <w:tc>
          <w:tcPr>
            <w:tcW w:w="1840" w:type="dxa"/>
            <w:tcBorders>
              <w:top w:val="single" w:sz="4" w:space="0" w:color="auto"/>
              <w:left w:val="nil"/>
              <w:bottom w:val="nil"/>
              <w:right w:val="nil"/>
            </w:tcBorders>
            <w:noWrap/>
            <w:vAlign w:val="bottom"/>
            <w:hideMark/>
          </w:tcPr>
          <w:p w14:paraId="682A774B" w14:textId="77777777" w:rsidR="00943A84" w:rsidRPr="00090466" w:rsidRDefault="00943A84" w:rsidP="00943A84">
            <w:pPr>
              <w:rPr>
                <w:color w:val="000000"/>
                <w:sz w:val="20"/>
                <w:szCs w:val="20"/>
              </w:rPr>
            </w:pPr>
            <w:r w:rsidRPr="00090466">
              <w:rPr>
                <w:color w:val="000000"/>
                <w:sz w:val="20"/>
                <w:szCs w:val="20"/>
              </w:rPr>
              <w:t>Black bear</w:t>
            </w:r>
          </w:p>
        </w:tc>
        <w:tc>
          <w:tcPr>
            <w:tcW w:w="2026" w:type="dxa"/>
            <w:tcBorders>
              <w:top w:val="nil"/>
              <w:left w:val="nil"/>
              <w:bottom w:val="nil"/>
              <w:right w:val="nil"/>
            </w:tcBorders>
            <w:shd w:val="clear" w:color="000000" w:fill="B5E6A2"/>
            <w:noWrap/>
            <w:vAlign w:val="bottom"/>
            <w:hideMark/>
          </w:tcPr>
          <w:p w14:paraId="402F71DB" w14:textId="77777777" w:rsidR="00943A84" w:rsidRPr="00090466" w:rsidRDefault="00943A84" w:rsidP="00943A84">
            <w:pPr>
              <w:rPr>
                <w:color w:val="000000"/>
                <w:sz w:val="20"/>
                <w:szCs w:val="20"/>
              </w:rPr>
            </w:pPr>
            <w:r w:rsidRPr="00090466">
              <w:rPr>
                <w:color w:val="000000"/>
                <w:sz w:val="20"/>
                <w:szCs w:val="20"/>
              </w:rPr>
              <w:t>selection</w:t>
            </w:r>
          </w:p>
        </w:tc>
        <w:tc>
          <w:tcPr>
            <w:tcW w:w="1843" w:type="dxa"/>
            <w:tcBorders>
              <w:top w:val="nil"/>
              <w:left w:val="nil"/>
              <w:bottom w:val="nil"/>
              <w:right w:val="nil"/>
            </w:tcBorders>
            <w:shd w:val="clear" w:color="000000" w:fill="F2F2F2"/>
            <w:noWrap/>
            <w:vAlign w:val="bottom"/>
            <w:hideMark/>
          </w:tcPr>
          <w:p w14:paraId="772FB0D4" w14:textId="77777777" w:rsidR="00943A84" w:rsidRPr="00090466" w:rsidRDefault="00943A84" w:rsidP="00943A84">
            <w:pPr>
              <w:rPr>
                <w:color w:val="000000"/>
                <w:sz w:val="20"/>
                <w:szCs w:val="20"/>
              </w:rPr>
            </w:pPr>
            <w:r w:rsidRPr="00090466">
              <w:rPr>
                <w:color w:val="000000"/>
                <w:sz w:val="20"/>
                <w:szCs w:val="20"/>
              </w:rPr>
              <w:t>neutral</w:t>
            </w:r>
          </w:p>
        </w:tc>
        <w:tc>
          <w:tcPr>
            <w:tcW w:w="2126" w:type="dxa"/>
            <w:tcBorders>
              <w:top w:val="nil"/>
              <w:left w:val="nil"/>
              <w:bottom w:val="nil"/>
              <w:right w:val="nil"/>
            </w:tcBorders>
            <w:shd w:val="clear" w:color="000000" w:fill="F2F2F2"/>
            <w:noWrap/>
            <w:vAlign w:val="bottom"/>
            <w:hideMark/>
          </w:tcPr>
          <w:p w14:paraId="7B9F9FC9" w14:textId="77777777" w:rsidR="00943A84" w:rsidRPr="00090466" w:rsidRDefault="00943A84" w:rsidP="00943A84">
            <w:pPr>
              <w:rPr>
                <w:color w:val="000000"/>
                <w:sz w:val="20"/>
                <w:szCs w:val="20"/>
              </w:rPr>
            </w:pPr>
            <w:r w:rsidRPr="00090466">
              <w:rPr>
                <w:color w:val="000000"/>
                <w:sz w:val="20"/>
                <w:szCs w:val="20"/>
              </w:rPr>
              <w:t>neutral</w:t>
            </w:r>
          </w:p>
        </w:tc>
        <w:tc>
          <w:tcPr>
            <w:tcW w:w="1701" w:type="dxa"/>
            <w:tcBorders>
              <w:top w:val="nil"/>
              <w:left w:val="nil"/>
              <w:bottom w:val="nil"/>
              <w:right w:val="nil"/>
            </w:tcBorders>
            <w:shd w:val="clear" w:color="000000" w:fill="F7C7AC"/>
            <w:noWrap/>
            <w:vAlign w:val="bottom"/>
            <w:hideMark/>
          </w:tcPr>
          <w:p w14:paraId="35C1DC14" w14:textId="77777777" w:rsidR="00943A84" w:rsidRPr="00090466" w:rsidRDefault="00943A84" w:rsidP="00943A84">
            <w:pPr>
              <w:rPr>
                <w:color w:val="000000"/>
                <w:sz w:val="20"/>
                <w:szCs w:val="20"/>
              </w:rPr>
            </w:pPr>
            <w:r w:rsidRPr="00090466">
              <w:rPr>
                <w:color w:val="000000"/>
                <w:sz w:val="20"/>
                <w:szCs w:val="20"/>
              </w:rPr>
              <w:t>avoidance</w:t>
            </w:r>
          </w:p>
        </w:tc>
        <w:tc>
          <w:tcPr>
            <w:tcW w:w="4678" w:type="dxa"/>
            <w:tcBorders>
              <w:top w:val="nil"/>
              <w:left w:val="nil"/>
              <w:bottom w:val="nil"/>
              <w:right w:val="nil"/>
            </w:tcBorders>
            <w:noWrap/>
            <w:vAlign w:val="bottom"/>
            <w:hideMark/>
          </w:tcPr>
          <w:p w14:paraId="6924C10E" w14:textId="77777777" w:rsidR="00943A84" w:rsidRPr="00090466" w:rsidRDefault="00943A84" w:rsidP="00943A84">
            <w:pPr>
              <w:rPr>
                <w:color w:val="000000"/>
                <w:sz w:val="20"/>
                <w:szCs w:val="20"/>
                <w:rPrChange w:id="516" w:author="Clayton Lamb" w:date="2025-11-28T13:58:00Z" w16du:dateUtc="2025-11-28T20:58:00Z">
                  <w:rPr>
                    <w:rFonts w:ascii="Aptos Narrow" w:hAnsi="Aptos Narrow"/>
                    <w:color w:val="000000"/>
                    <w:sz w:val="20"/>
                    <w:szCs w:val="20"/>
                  </w:rPr>
                </w:rPrChange>
              </w:rPr>
            </w:pPr>
            <w:r w:rsidRPr="00090466">
              <w:rPr>
                <w:color w:val="000000"/>
                <w:sz w:val="20"/>
                <w:szCs w:val="20"/>
                <w:rPrChange w:id="517" w:author="Clayton Lamb" w:date="2025-11-28T13:58:00Z" w16du:dateUtc="2025-11-28T20:58:00Z">
                  <w:rPr>
                    <w:rFonts w:ascii="Aptos Narrow" w:hAnsi="Aptos Narrow"/>
                    <w:color w:val="000000"/>
                    <w:sz w:val="20"/>
                    <w:szCs w:val="20"/>
                  </w:rPr>
                </w:rPrChange>
              </w:rPr>
              <w:t>Landscape selection, fine scale avoidance/coexistence</w:t>
            </w:r>
          </w:p>
        </w:tc>
      </w:tr>
      <w:tr w:rsidR="006E1667" w:rsidRPr="00090466" w14:paraId="3C440953" w14:textId="77777777" w:rsidTr="006E1667">
        <w:trPr>
          <w:trHeight w:val="320"/>
        </w:trPr>
        <w:tc>
          <w:tcPr>
            <w:tcW w:w="1840" w:type="dxa"/>
            <w:tcBorders>
              <w:top w:val="nil"/>
              <w:left w:val="nil"/>
              <w:bottom w:val="nil"/>
              <w:right w:val="nil"/>
            </w:tcBorders>
            <w:noWrap/>
            <w:vAlign w:val="bottom"/>
            <w:hideMark/>
          </w:tcPr>
          <w:p w14:paraId="5C82E7FA" w14:textId="77777777" w:rsidR="00943A84" w:rsidRPr="00090466" w:rsidRDefault="00943A84" w:rsidP="00943A84">
            <w:pPr>
              <w:rPr>
                <w:color w:val="000000"/>
                <w:sz w:val="20"/>
                <w:szCs w:val="20"/>
              </w:rPr>
            </w:pPr>
            <w:r w:rsidRPr="00090466">
              <w:rPr>
                <w:color w:val="000000"/>
                <w:sz w:val="20"/>
                <w:szCs w:val="20"/>
              </w:rPr>
              <w:t>Elk</w:t>
            </w:r>
          </w:p>
        </w:tc>
        <w:tc>
          <w:tcPr>
            <w:tcW w:w="2026" w:type="dxa"/>
            <w:tcBorders>
              <w:top w:val="nil"/>
              <w:left w:val="nil"/>
              <w:bottom w:val="nil"/>
              <w:right w:val="nil"/>
            </w:tcBorders>
            <w:shd w:val="clear" w:color="000000" w:fill="F7C7AC"/>
            <w:noWrap/>
            <w:vAlign w:val="bottom"/>
            <w:hideMark/>
          </w:tcPr>
          <w:p w14:paraId="250A422E" w14:textId="77777777" w:rsidR="00943A84" w:rsidRPr="00090466" w:rsidRDefault="00943A84" w:rsidP="00943A84">
            <w:pPr>
              <w:rPr>
                <w:color w:val="000000"/>
                <w:sz w:val="20"/>
                <w:szCs w:val="20"/>
              </w:rPr>
            </w:pPr>
            <w:r w:rsidRPr="00090466">
              <w:rPr>
                <w:color w:val="000000"/>
                <w:sz w:val="20"/>
                <w:szCs w:val="20"/>
              </w:rPr>
              <w:t>avoidance</w:t>
            </w:r>
          </w:p>
        </w:tc>
        <w:tc>
          <w:tcPr>
            <w:tcW w:w="1843" w:type="dxa"/>
            <w:tcBorders>
              <w:top w:val="nil"/>
              <w:left w:val="nil"/>
              <w:bottom w:val="nil"/>
              <w:right w:val="nil"/>
            </w:tcBorders>
            <w:shd w:val="clear" w:color="000000" w:fill="F7C7AC"/>
            <w:noWrap/>
            <w:vAlign w:val="bottom"/>
            <w:hideMark/>
          </w:tcPr>
          <w:p w14:paraId="1599A8D1" w14:textId="77777777" w:rsidR="00943A84" w:rsidRPr="00090466" w:rsidRDefault="00943A84" w:rsidP="00943A84">
            <w:pPr>
              <w:rPr>
                <w:color w:val="000000"/>
                <w:sz w:val="20"/>
                <w:szCs w:val="20"/>
              </w:rPr>
            </w:pPr>
            <w:r w:rsidRPr="00090466">
              <w:rPr>
                <w:color w:val="000000"/>
                <w:sz w:val="20"/>
                <w:szCs w:val="20"/>
              </w:rPr>
              <w:t>avoidance</w:t>
            </w:r>
          </w:p>
        </w:tc>
        <w:tc>
          <w:tcPr>
            <w:tcW w:w="2126" w:type="dxa"/>
            <w:tcBorders>
              <w:top w:val="nil"/>
              <w:left w:val="nil"/>
              <w:bottom w:val="nil"/>
              <w:right w:val="nil"/>
            </w:tcBorders>
            <w:shd w:val="clear" w:color="000000" w:fill="F7C7AC"/>
            <w:noWrap/>
            <w:vAlign w:val="bottom"/>
            <w:hideMark/>
          </w:tcPr>
          <w:p w14:paraId="42EE260E" w14:textId="77777777" w:rsidR="00943A84" w:rsidRPr="00090466" w:rsidRDefault="00943A84" w:rsidP="00943A84">
            <w:pPr>
              <w:rPr>
                <w:color w:val="000000"/>
                <w:sz w:val="20"/>
                <w:szCs w:val="20"/>
              </w:rPr>
            </w:pPr>
            <w:r w:rsidRPr="00090466">
              <w:rPr>
                <w:color w:val="000000"/>
                <w:sz w:val="20"/>
                <w:szCs w:val="20"/>
              </w:rPr>
              <w:t>avoidance</w:t>
            </w:r>
          </w:p>
        </w:tc>
        <w:tc>
          <w:tcPr>
            <w:tcW w:w="1701" w:type="dxa"/>
            <w:tcBorders>
              <w:top w:val="nil"/>
              <w:left w:val="nil"/>
              <w:bottom w:val="nil"/>
              <w:right w:val="nil"/>
            </w:tcBorders>
            <w:shd w:val="clear" w:color="000000" w:fill="F7C7AC"/>
            <w:noWrap/>
            <w:vAlign w:val="bottom"/>
            <w:hideMark/>
          </w:tcPr>
          <w:p w14:paraId="4536AF8B" w14:textId="77777777" w:rsidR="00943A84" w:rsidRPr="00090466" w:rsidRDefault="00943A84" w:rsidP="00943A84">
            <w:pPr>
              <w:rPr>
                <w:color w:val="000000"/>
                <w:sz w:val="20"/>
                <w:szCs w:val="20"/>
              </w:rPr>
            </w:pPr>
            <w:r w:rsidRPr="00090466">
              <w:rPr>
                <w:color w:val="000000"/>
                <w:sz w:val="20"/>
                <w:szCs w:val="20"/>
              </w:rPr>
              <w:t>avoidance</w:t>
            </w:r>
          </w:p>
        </w:tc>
        <w:tc>
          <w:tcPr>
            <w:tcW w:w="4678" w:type="dxa"/>
            <w:tcBorders>
              <w:top w:val="nil"/>
              <w:left w:val="nil"/>
              <w:bottom w:val="nil"/>
              <w:right w:val="nil"/>
            </w:tcBorders>
            <w:noWrap/>
            <w:vAlign w:val="bottom"/>
            <w:hideMark/>
          </w:tcPr>
          <w:p w14:paraId="5DF933C6" w14:textId="77777777" w:rsidR="00943A84" w:rsidRPr="00090466" w:rsidRDefault="00943A84" w:rsidP="00943A84">
            <w:pPr>
              <w:rPr>
                <w:color w:val="000000"/>
                <w:sz w:val="20"/>
                <w:szCs w:val="20"/>
                <w:rPrChange w:id="518" w:author="Clayton Lamb" w:date="2025-11-28T13:58:00Z" w16du:dateUtc="2025-11-28T20:58:00Z">
                  <w:rPr>
                    <w:rFonts w:ascii="Aptos Narrow" w:hAnsi="Aptos Narrow"/>
                    <w:color w:val="000000"/>
                    <w:sz w:val="20"/>
                    <w:szCs w:val="20"/>
                  </w:rPr>
                </w:rPrChange>
              </w:rPr>
            </w:pPr>
            <w:r w:rsidRPr="00090466">
              <w:rPr>
                <w:color w:val="000000"/>
                <w:sz w:val="20"/>
                <w:szCs w:val="20"/>
                <w:rPrChange w:id="519" w:author="Clayton Lamb" w:date="2025-11-28T13:58:00Z" w16du:dateUtc="2025-11-28T20:58:00Z">
                  <w:rPr>
                    <w:rFonts w:ascii="Aptos Narrow" w:hAnsi="Aptos Narrow"/>
                    <w:color w:val="000000"/>
                    <w:sz w:val="20"/>
                    <w:szCs w:val="20"/>
                  </w:rPr>
                </w:rPrChange>
              </w:rPr>
              <w:t>Landscape avoidance, fine scale avoidance</w:t>
            </w:r>
          </w:p>
        </w:tc>
      </w:tr>
      <w:tr w:rsidR="006E1667" w:rsidRPr="00090466" w14:paraId="3E24F21B" w14:textId="77777777" w:rsidTr="006E1667">
        <w:trPr>
          <w:trHeight w:val="320"/>
        </w:trPr>
        <w:tc>
          <w:tcPr>
            <w:tcW w:w="1840" w:type="dxa"/>
            <w:tcBorders>
              <w:top w:val="nil"/>
              <w:left w:val="nil"/>
              <w:bottom w:val="nil"/>
              <w:right w:val="nil"/>
            </w:tcBorders>
            <w:noWrap/>
            <w:vAlign w:val="bottom"/>
            <w:hideMark/>
          </w:tcPr>
          <w:p w14:paraId="19267931" w14:textId="77777777" w:rsidR="00943A84" w:rsidRPr="00090466" w:rsidRDefault="00943A84" w:rsidP="00943A84">
            <w:pPr>
              <w:rPr>
                <w:color w:val="000000"/>
                <w:sz w:val="20"/>
                <w:szCs w:val="20"/>
              </w:rPr>
            </w:pPr>
            <w:r w:rsidRPr="00090466">
              <w:rPr>
                <w:color w:val="000000"/>
                <w:sz w:val="20"/>
                <w:szCs w:val="20"/>
              </w:rPr>
              <w:t>Grizzly bear</w:t>
            </w:r>
          </w:p>
        </w:tc>
        <w:tc>
          <w:tcPr>
            <w:tcW w:w="2026" w:type="dxa"/>
            <w:tcBorders>
              <w:top w:val="nil"/>
              <w:left w:val="nil"/>
              <w:bottom w:val="nil"/>
              <w:right w:val="nil"/>
            </w:tcBorders>
            <w:shd w:val="clear" w:color="000000" w:fill="F7C7AC"/>
            <w:noWrap/>
            <w:vAlign w:val="bottom"/>
            <w:hideMark/>
          </w:tcPr>
          <w:p w14:paraId="7403FD94" w14:textId="77777777" w:rsidR="00943A84" w:rsidRPr="00090466" w:rsidRDefault="00943A84" w:rsidP="00943A84">
            <w:pPr>
              <w:rPr>
                <w:color w:val="000000"/>
                <w:sz w:val="20"/>
                <w:szCs w:val="20"/>
              </w:rPr>
            </w:pPr>
            <w:r w:rsidRPr="00090466">
              <w:rPr>
                <w:color w:val="000000"/>
                <w:sz w:val="20"/>
                <w:szCs w:val="20"/>
              </w:rPr>
              <w:t>avoidance</w:t>
            </w:r>
          </w:p>
        </w:tc>
        <w:tc>
          <w:tcPr>
            <w:tcW w:w="1843" w:type="dxa"/>
            <w:tcBorders>
              <w:top w:val="nil"/>
              <w:left w:val="nil"/>
              <w:bottom w:val="nil"/>
              <w:right w:val="nil"/>
            </w:tcBorders>
            <w:shd w:val="clear" w:color="000000" w:fill="B5E6A2"/>
            <w:noWrap/>
            <w:vAlign w:val="bottom"/>
            <w:hideMark/>
          </w:tcPr>
          <w:p w14:paraId="5823FA1F" w14:textId="77777777" w:rsidR="00943A84" w:rsidRPr="00090466" w:rsidRDefault="00943A84" w:rsidP="00943A84">
            <w:pPr>
              <w:rPr>
                <w:color w:val="000000"/>
                <w:sz w:val="20"/>
                <w:szCs w:val="20"/>
              </w:rPr>
            </w:pPr>
            <w:r w:rsidRPr="00090466">
              <w:rPr>
                <w:color w:val="000000"/>
                <w:sz w:val="20"/>
                <w:szCs w:val="20"/>
              </w:rPr>
              <w:t>selection</w:t>
            </w:r>
          </w:p>
        </w:tc>
        <w:tc>
          <w:tcPr>
            <w:tcW w:w="2126" w:type="dxa"/>
            <w:tcBorders>
              <w:top w:val="nil"/>
              <w:left w:val="nil"/>
              <w:bottom w:val="nil"/>
              <w:right w:val="nil"/>
            </w:tcBorders>
            <w:shd w:val="clear" w:color="000000" w:fill="F2F2F2"/>
            <w:noWrap/>
            <w:vAlign w:val="bottom"/>
            <w:hideMark/>
          </w:tcPr>
          <w:p w14:paraId="773F4B8E" w14:textId="77777777" w:rsidR="00943A84" w:rsidRPr="00090466" w:rsidRDefault="00943A84" w:rsidP="00943A84">
            <w:pPr>
              <w:rPr>
                <w:color w:val="000000"/>
                <w:sz w:val="20"/>
                <w:szCs w:val="20"/>
              </w:rPr>
            </w:pPr>
            <w:r w:rsidRPr="00090466">
              <w:rPr>
                <w:color w:val="000000"/>
                <w:sz w:val="20"/>
                <w:szCs w:val="20"/>
              </w:rPr>
              <w:t>neutral</w:t>
            </w:r>
          </w:p>
        </w:tc>
        <w:tc>
          <w:tcPr>
            <w:tcW w:w="1701" w:type="dxa"/>
            <w:tcBorders>
              <w:top w:val="nil"/>
              <w:left w:val="nil"/>
              <w:bottom w:val="nil"/>
              <w:right w:val="nil"/>
            </w:tcBorders>
            <w:shd w:val="clear" w:color="000000" w:fill="F7C7AC"/>
            <w:noWrap/>
            <w:vAlign w:val="bottom"/>
            <w:hideMark/>
          </w:tcPr>
          <w:p w14:paraId="52426DB0" w14:textId="77777777" w:rsidR="00943A84" w:rsidRPr="00090466" w:rsidRDefault="00943A84" w:rsidP="00943A84">
            <w:pPr>
              <w:rPr>
                <w:color w:val="000000"/>
                <w:sz w:val="20"/>
                <w:szCs w:val="20"/>
              </w:rPr>
            </w:pPr>
            <w:r w:rsidRPr="00090466">
              <w:rPr>
                <w:color w:val="000000"/>
                <w:sz w:val="20"/>
                <w:szCs w:val="20"/>
              </w:rPr>
              <w:t>avoidance</w:t>
            </w:r>
          </w:p>
        </w:tc>
        <w:tc>
          <w:tcPr>
            <w:tcW w:w="4678" w:type="dxa"/>
            <w:tcBorders>
              <w:top w:val="nil"/>
              <w:left w:val="nil"/>
              <w:bottom w:val="nil"/>
              <w:right w:val="nil"/>
            </w:tcBorders>
            <w:noWrap/>
            <w:vAlign w:val="bottom"/>
            <w:hideMark/>
          </w:tcPr>
          <w:p w14:paraId="5976D061" w14:textId="77777777" w:rsidR="00943A84" w:rsidRPr="00090466" w:rsidRDefault="00943A84" w:rsidP="00943A84">
            <w:pPr>
              <w:rPr>
                <w:color w:val="000000"/>
                <w:sz w:val="20"/>
                <w:szCs w:val="20"/>
                <w:rPrChange w:id="520" w:author="Clayton Lamb" w:date="2025-11-28T13:58:00Z" w16du:dateUtc="2025-11-28T20:58:00Z">
                  <w:rPr>
                    <w:rFonts w:ascii="Aptos Narrow" w:hAnsi="Aptos Narrow"/>
                    <w:color w:val="000000"/>
                    <w:sz w:val="20"/>
                    <w:szCs w:val="20"/>
                  </w:rPr>
                </w:rPrChange>
              </w:rPr>
            </w:pPr>
            <w:r w:rsidRPr="00090466">
              <w:rPr>
                <w:color w:val="000000"/>
                <w:sz w:val="20"/>
                <w:szCs w:val="20"/>
                <w:rPrChange w:id="521" w:author="Clayton Lamb" w:date="2025-11-28T13:58:00Z" w16du:dateUtc="2025-11-28T20:58:00Z">
                  <w:rPr>
                    <w:rFonts w:ascii="Aptos Narrow" w:hAnsi="Aptos Narrow"/>
                    <w:color w:val="000000"/>
                    <w:sz w:val="20"/>
                    <w:szCs w:val="20"/>
                  </w:rPr>
                </w:rPrChange>
              </w:rPr>
              <w:t>Landscape avoidance, fine scale coexistence</w:t>
            </w:r>
          </w:p>
        </w:tc>
      </w:tr>
      <w:tr w:rsidR="006E1667" w:rsidRPr="00090466" w14:paraId="482F820C" w14:textId="77777777" w:rsidTr="00090466">
        <w:tblPrEx>
          <w:tblW w:w="14214" w:type="dxa"/>
          <w:tblInd w:w="-747" w:type="dxa"/>
          <w:tblLayout w:type="fixed"/>
          <w:tblPrExChange w:id="522" w:author="Clayton Lamb" w:date="2025-11-28T13:52:00Z" w16du:dateUtc="2025-11-28T20:52:00Z">
            <w:tblPrEx>
              <w:tblW w:w="14214" w:type="dxa"/>
              <w:tblInd w:w="-747" w:type="dxa"/>
              <w:tblLayout w:type="fixed"/>
            </w:tblPrEx>
          </w:tblPrExChange>
        </w:tblPrEx>
        <w:trPr>
          <w:trHeight w:val="320"/>
          <w:trPrChange w:id="523" w:author="Clayton Lamb" w:date="2025-11-28T13:52:00Z" w16du:dateUtc="2025-11-28T20:52:00Z">
            <w:trPr>
              <w:gridBefore w:val="1"/>
              <w:trHeight w:val="320"/>
            </w:trPr>
          </w:trPrChange>
        </w:trPr>
        <w:tc>
          <w:tcPr>
            <w:tcW w:w="1840" w:type="dxa"/>
            <w:tcBorders>
              <w:top w:val="nil"/>
              <w:left w:val="nil"/>
              <w:bottom w:val="nil"/>
              <w:right w:val="nil"/>
            </w:tcBorders>
            <w:noWrap/>
            <w:vAlign w:val="bottom"/>
            <w:hideMark/>
            <w:tcPrChange w:id="524" w:author="Clayton Lamb" w:date="2025-11-28T13:52:00Z" w16du:dateUtc="2025-11-28T20:52:00Z">
              <w:tcPr>
                <w:tcW w:w="1840" w:type="dxa"/>
                <w:gridSpan w:val="2"/>
                <w:tcBorders>
                  <w:top w:val="nil"/>
                  <w:left w:val="nil"/>
                  <w:bottom w:val="nil"/>
                  <w:right w:val="nil"/>
                </w:tcBorders>
                <w:noWrap/>
                <w:vAlign w:val="bottom"/>
                <w:hideMark/>
              </w:tcPr>
            </w:tcPrChange>
          </w:tcPr>
          <w:p w14:paraId="2A68B99F" w14:textId="77777777" w:rsidR="00943A84" w:rsidRPr="00090466" w:rsidRDefault="00943A84" w:rsidP="00943A84">
            <w:pPr>
              <w:rPr>
                <w:color w:val="000000"/>
                <w:sz w:val="20"/>
                <w:szCs w:val="20"/>
              </w:rPr>
            </w:pPr>
            <w:r w:rsidRPr="00090466">
              <w:rPr>
                <w:color w:val="000000"/>
                <w:sz w:val="20"/>
                <w:szCs w:val="20"/>
              </w:rPr>
              <w:t>Moose</w:t>
            </w:r>
          </w:p>
        </w:tc>
        <w:tc>
          <w:tcPr>
            <w:tcW w:w="2026" w:type="dxa"/>
            <w:tcBorders>
              <w:top w:val="nil"/>
              <w:left w:val="nil"/>
              <w:bottom w:val="nil"/>
              <w:right w:val="nil"/>
            </w:tcBorders>
            <w:shd w:val="clear" w:color="000000" w:fill="B5E6A2"/>
            <w:noWrap/>
            <w:vAlign w:val="bottom"/>
            <w:hideMark/>
            <w:tcPrChange w:id="525" w:author="Clayton Lamb" w:date="2025-11-28T13:52:00Z" w16du:dateUtc="2025-11-28T20:52:00Z">
              <w:tcPr>
                <w:tcW w:w="2026" w:type="dxa"/>
                <w:gridSpan w:val="2"/>
                <w:tcBorders>
                  <w:top w:val="nil"/>
                  <w:left w:val="nil"/>
                  <w:bottom w:val="nil"/>
                  <w:right w:val="nil"/>
                </w:tcBorders>
                <w:shd w:val="clear" w:color="000000" w:fill="B5E6A2"/>
                <w:noWrap/>
                <w:vAlign w:val="bottom"/>
                <w:hideMark/>
              </w:tcPr>
            </w:tcPrChange>
          </w:tcPr>
          <w:p w14:paraId="0EA5CB00" w14:textId="77777777" w:rsidR="00943A84" w:rsidRPr="00090466" w:rsidRDefault="00943A84" w:rsidP="00943A84">
            <w:pPr>
              <w:rPr>
                <w:color w:val="000000"/>
                <w:sz w:val="20"/>
                <w:szCs w:val="20"/>
              </w:rPr>
            </w:pPr>
            <w:r w:rsidRPr="00090466">
              <w:rPr>
                <w:color w:val="000000"/>
                <w:sz w:val="20"/>
                <w:szCs w:val="20"/>
              </w:rPr>
              <w:t>selection</w:t>
            </w:r>
          </w:p>
        </w:tc>
        <w:tc>
          <w:tcPr>
            <w:tcW w:w="1843" w:type="dxa"/>
            <w:tcBorders>
              <w:top w:val="nil"/>
              <w:left w:val="nil"/>
              <w:right w:val="nil"/>
            </w:tcBorders>
            <w:shd w:val="clear" w:color="000000" w:fill="F2F2F2"/>
            <w:noWrap/>
            <w:vAlign w:val="bottom"/>
            <w:hideMark/>
            <w:tcPrChange w:id="526" w:author="Clayton Lamb" w:date="2025-11-28T13:52:00Z" w16du:dateUtc="2025-11-28T20:52:00Z">
              <w:tcPr>
                <w:tcW w:w="1843" w:type="dxa"/>
                <w:gridSpan w:val="2"/>
                <w:tcBorders>
                  <w:top w:val="nil"/>
                  <w:left w:val="nil"/>
                  <w:bottom w:val="nil"/>
                  <w:right w:val="nil"/>
                </w:tcBorders>
                <w:shd w:val="clear" w:color="000000" w:fill="F2F2F2"/>
                <w:noWrap/>
                <w:vAlign w:val="bottom"/>
                <w:hideMark/>
              </w:tcPr>
            </w:tcPrChange>
          </w:tcPr>
          <w:p w14:paraId="0969885C" w14:textId="77777777" w:rsidR="00943A84" w:rsidRPr="00090466" w:rsidRDefault="00943A84" w:rsidP="00943A84">
            <w:pPr>
              <w:rPr>
                <w:color w:val="000000"/>
                <w:sz w:val="20"/>
                <w:szCs w:val="20"/>
              </w:rPr>
            </w:pPr>
            <w:r w:rsidRPr="00090466">
              <w:rPr>
                <w:color w:val="000000"/>
                <w:sz w:val="20"/>
                <w:szCs w:val="20"/>
              </w:rPr>
              <w:t>neutral</w:t>
            </w:r>
          </w:p>
        </w:tc>
        <w:tc>
          <w:tcPr>
            <w:tcW w:w="2126" w:type="dxa"/>
            <w:tcBorders>
              <w:top w:val="nil"/>
              <w:left w:val="nil"/>
              <w:bottom w:val="nil"/>
              <w:right w:val="nil"/>
            </w:tcBorders>
            <w:shd w:val="clear" w:color="000000" w:fill="B5E6A2"/>
            <w:noWrap/>
            <w:vAlign w:val="bottom"/>
            <w:hideMark/>
            <w:tcPrChange w:id="527" w:author="Clayton Lamb" w:date="2025-11-28T13:52:00Z" w16du:dateUtc="2025-11-28T20:52:00Z">
              <w:tcPr>
                <w:tcW w:w="2126" w:type="dxa"/>
                <w:gridSpan w:val="2"/>
                <w:tcBorders>
                  <w:top w:val="nil"/>
                  <w:left w:val="nil"/>
                  <w:bottom w:val="nil"/>
                  <w:right w:val="nil"/>
                </w:tcBorders>
                <w:shd w:val="clear" w:color="000000" w:fill="B5E6A2"/>
                <w:noWrap/>
                <w:vAlign w:val="bottom"/>
                <w:hideMark/>
              </w:tcPr>
            </w:tcPrChange>
          </w:tcPr>
          <w:p w14:paraId="30A0DE3B" w14:textId="77777777" w:rsidR="00943A84" w:rsidRPr="00090466" w:rsidRDefault="00943A84" w:rsidP="00943A84">
            <w:pPr>
              <w:rPr>
                <w:color w:val="000000"/>
                <w:sz w:val="20"/>
                <w:szCs w:val="20"/>
              </w:rPr>
            </w:pPr>
            <w:r w:rsidRPr="00090466">
              <w:rPr>
                <w:color w:val="000000"/>
                <w:sz w:val="20"/>
                <w:szCs w:val="20"/>
              </w:rPr>
              <w:t>selection</w:t>
            </w:r>
          </w:p>
        </w:tc>
        <w:tc>
          <w:tcPr>
            <w:tcW w:w="1701" w:type="dxa"/>
            <w:tcBorders>
              <w:top w:val="nil"/>
              <w:left w:val="nil"/>
              <w:bottom w:val="nil"/>
              <w:right w:val="nil"/>
            </w:tcBorders>
            <w:shd w:val="clear" w:color="000000" w:fill="F7C7AC"/>
            <w:noWrap/>
            <w:vAlign w:val="bottom"/>
            <w:hideMark/>
            <w:tcPrChange w:id="528" w:author="Clayton Lamb" w:date="2025-11-28T13:52:00Z" w16du:dateUtc="2025-11-28T20:52:00Z">
              <w:tcPr>
                <w:tcW w:w="1701" w:type="dxa"/>
                <w:gridSpan w:val="2"/>
                <w:tcBorders>
                  <w:top w:val="nil"/>
                  <w:left w:val="nil"/>
                  <w:bottom w:val="nil"/>
                  <w:right w:val="nil"/>
                </w:tcBorders>
                <w:shd w:val="clear" w:color="000000" w:fill="F7C7AC"/>
                <w:noWrap/>
                <w:vAlign w:val="bottom"/>
                <w:hideMark/>
              </w:tcPr>
            </w:tcPrChange>
          </w:tcPr>
          <w:p w14:paraId="267A48BD" w14:textId="77777777" w:rsidR="00943A84" w:rsidRPr="00090466" w:rsidRDefault="00943A84" w:rsidP="00943A84">
            <w:pPr>
              <w:rPr>
                <w:color w:val="000000"/>
                <w:sz w:val="20"/>
                <w:szCs w:val="20"/>
              </w:rPr>
            </w:pPr>
            <w:r w:rsidRPr="00090466">
              <w:rPr>
                <w:color w:val="000000"/>
                <w:sz w:val="20"/>
                <w:szCs w:val="20"/>
              </w:rPr>
              <w:t>avoidance</w:t>
            </w:r>
          </w:p>
        </w:tc>
        <w:tc>
          <w:tcPr>
            <w:tcW w:w="4678" w:type="dxa"/>
            <w:tcBorders>
              <w:top w:val="nil"/>
              <w:left w:val="nil"/>
              <w:bottom w:val="nil"/>
              <w:right w:val="nil"/>
            </w:tcBorders>
            <w:noWrap/>
            <w:vAlign w:val="bottom"/>
            <w:hideMark/>
            <w:tcPrChange w:id="529" w:author="Clayton Lamb" w:date="2025-11-28T13:52:00Z" w16du:dateUtc="2025-11-28T20:52:00Z">
              <w:tcPr>
                <w:tcW w:w="4678" w:type="dxa"/>
                <w:gridSpan w:val="2"/>
                <w:tcBorders>
                  <w:top w:val="nil"/>
                  <w:left w:val="nil"/>
                  <w:bottom w:val="nil"/>
                  <w:right w:val="nil"/>
                </w:tcBorders>
                <w:noWrap/>
                <w:vAlign w:val="bottom"/>
                <w:hideMark/>
              </w:tcPr>
            </w:tcPrChange>
          </w:tcPr>
          <w:p w14:paraId="3C454331" w14:textId="77777777" w:rsidR="00943A84" w:rsidRPr="00090466" w:rsidRDefault="00943A84" w:rsidP="00943A84">
            <w:pPr>
              <w:rPr>
                <w:color w:val="000000"/>
                <w:sz w:val="20"/>
                <w:szCs w:val="20"/>
                <w:rPrChange w:id="530" w:author="Clayton Lamb" w:date="2025-11-28T13:58:00Z" w16du:dateUtc="2025-11-28T20:58:00Z">
                  <w:rPr>
                    <w:rFonts w:ascii="Aptos Narrow" w:hAnsi="Aptos Narrow"/>
                    <w:color w:val="000000"/>
                    <w:sz w:val="20"/>
                    <w:szCs w:val="20"/>
                  </w:rPr>
                </w:rPrChange>
              </w:rPr>
            </w:pPr>
            <w:r w:rsidRPr="00090466">
              <w:rPr>
                <w:color w:val="000000"/>
                <w:sz w:val="20"/>
                <w:szCs w:val="20"/>
                <w:rPrChange w:id="531" w:author="Clayton Lamb" w:date="2025-11-28T13:58:00Z" w16du:dateUtc="2025-11-28T20:58:00Z">
                  <w:rPr>
                    <w:rFonts w:ascii="Aptos Narrow" w:hAnsi="Aptos Narrow"/>
                    <w:color w:val="000000"/>
                    <w:sz w:val="20"/>
                    <w:szCs w:val="20"/>
                  </w:rPr>
                </w:rPrChange>
              </w:rPr>
              <w:t>Landscape selection, fine scale coexistence</w:t>
            </w:r>
          </w:p>
        </w:tc>
      </w:tr>
      <w:tr w:rsidR="00090466" w:rsidRPr="00090466" w14:paraId="399D8DA0" w14:textId="77777777" w:rsidTr="00090466">
        <w:tblPrEx>
          <w:tblW w:w="14214" w:type="dxa"/>
          <w:tblInd w:w="-747" w:type="dxa"/>
          <w:tblLayout w:type="fixed"/>
          <w:tblPrExChange w:id="532" w:author="Clayton Lamb" w:date="2025-11-28T13:52:00Z" w16du:dateUtc="2025-11-28T20:52:00Z">
            <w:tblPrEx>
              <w:tblW w:w="14214" w:type="dxa"/>
              <w:tblInd w:w="-747" w:type="dxa"/>
              <w:tblLayout w:type="fixed"/>
            </w:tblPrEx>
          </w:tblPrExChange>
        </w:tblPrEx>
        <w:trPr>
          <w:trHeight w:val="320"/>
          <w:trPrChange w:id="533" w:author="Clayton Lamb" w:date="2025-11-28T13:52:00Z" w16du:dateUtc="2025-11-28T20:52:00Z">
            <w:trPr>
              <w:gridBefore w:val="1"/>
              <w:trHeight w:val="320"/>
            </w:trPr>
          </w:trPrChange>
        </w:trPr>
        <w:tc>
          <w:tcPr>
            <w:tcW w:w="1840" w:type="dxa"/>
            <w:tcBorders>
              <w:top w:val="nil"/>
              <w:left w:val="nil"/>
              <w:bottom w:val="nil"/>
              <w:right w:val="nil"/>
            </w:tcBorders>
            <w:noWrap/>
            <w:vAlign w:val="bottom"/>
            <w:hideMark/>
            <w:tcPrChange w:id="534" w:author="Clayton Lamb" w:date="2025-11-28T13:52:00Z" w16du:dateUtc="2025-11-28T20:52:00Z">
              <w:tcPr>
                <w:tcW w:w="1840" w:type="dxa"/>
                <w:gridSpan w:val="2"/>
                <w:tcBorders>
                  <w:top w:val="nil"/>
                  <w:left w:val="nil"/>
                  <w:bottom w:val="nil"/>
                  <w:right w:val="nil"/>
                </w:tcBorders>
                <w:noWrap/>
                <w:vAlign w:val="bottom"/>
                <w:hideMark/>
              </w:tcPr>
            </w:tcPrChange>
          </w:tcPr>
          <w:p w14:paraId="619CD8A1" w14:textId="77777777" w:rsidR="00090466" w:rsidRPr="00090466" w:rsidRDefault="00090466" w:rsidP="00090466">
            <w:pPr>
              <w:rPr>
                <w:color w:val="000000"/>
                <w:sz w:val="20"/>
                <w:szCs w:val="20"/>
              </w:rPr>
            </w:pPr>
            <w:r w:rsidRPr="00090466">
              <w:rPr>
                <w:color w:val="000000"/>
                <w:sz w:val="20"/>
                <w:szCs w:val="20"/>
              </w:rPr>
              <w:t>Mule deer</w:t>
            </w:r>
          </w:p>
        </w:tc>
        <w:tc>
          <w:tcPr>
            <w:tcW w:w="2026" w:type="dxa"/>
            <w:tcBorders>
              <w:top w:val="nil"/>
              <w:left w:val="nil"/>
              <w:bottom w:val="nil"/>
              <w:right w:val="nil"/>
            </w:tcBorders>
            <w:shd w:val="clear" w:color="000000" w:fill="B5E6A2"/>
            <w:noWrap/>
            <w:vAlign w:val="bottom"/>
            <w:hideMark/>
            <w:tcPrChange w:id="535" w:author="Clayton Lamb" w:date="2025-11-28T13:52:00Z" w16du:dateUtc="2025-11-28T20:52:00Z">
              <w:tcPr>
                <w:tcW w:w="2026" w:type="dxa"/>
                <w:gridSpan w:val="2"/>
                <w:tcBorders>
                  <w:top w:val="nil"/>
                  <w:left w:val="nil"/>
                  <w:bottom w:val="nil"/>
                  <w:right w:val="nil"/>
                </w:tcBorders>
                <w:shd w:val="clear" w:color="000000" w:fill="B5E6A2"/>
                <w:noWrap/>
                <w:vAlign w:val="bottom"/>
                <w:hideMark/>
              </w:tcPr>
            </w:tcPrChange>
          </w:tcPr>
          <w:p w14:paraId="592F8343" w14:textId="77777777" w:rsidR="00090466" w:rsidRPr="00090466" w:rsidRDefault="00090466" w:rsidP="00090466">
            <w:pPr>
              <w:rPr>
                <w:color w:val="000000"/>
                <w:sz w:val="20"/>
                <w:szCs w:val="20"/>
              </w:rPr>
            </w:pPr>
            <w:r w:rsidRPr="00090466">
              <w:rPr>
                <w:color w:val="000000"/>
                <w:sz w:val="20"/>
                <w:szCs w:val="20"/>
              </w:rPr>
              <w:t>selection</w:t>
            </w:r>
          </w:p>
        </w:tc>
        <w:tc>
          <w:tcPr>
            <w:tcW w:w="1843" w:type="dxa"/>
            <w:tcBorders>
              <w:top w:val="nil"/>
              <w:left w:val="nil"/>
              <w:bottom w:val="nil"/>
              <w:right w:val="nil"/>
            </w:tcBorders>
            <w:shd w:val="clear" w:color="000000" w:fill="8DD873" w:themeFill="accent6" w:themeFillTint="99"/>
            <w:noWrap/>
            <w:vAlign w:val="bottom"/>
            <w:hideMark/>
            <w:tcPrChange w:id="536" w:author="Clayton Lamb" w:date="2025-11-28T13:52:00Z" w16du:dateUtc="2025-11-28T20:52:00Z">
              <w:tcPr>
                <w:tcW w:w="1843" w:type="dxa"/>
                <w:gridSpan w:val="2"/>
                <w:tcBorders>
                  <w:top w:val="nil"/>
                  <w:left w:val="nil"/>
                  <w:bottom w:val="nil"/>
                  <w:right w:val="nil"/>
                </w:tcBorders>
                <w:shd w:val="clear" w:color="000000" w:fill="F2F2F2"/>
                <w:noWrap/>
                <w:vAlign w:val="bottom"/>
                <w:hideMark/>
              </w:tcPr>
            </w:tcPrChange>
          </w:tcPr>
          <w:p w14:paraId="0ECB74F7" w14:textId="4790FA1C" w:rsidR="00090466" w:rsidRPr="00090466" w:rsidRDefault="00090466" w:rsidP="00090466">
            <w:pPr>
              <w:rPr>
                <w:color w:val="000000"/>
                <w:sz w:val="20"/>
                <w:szCs w:val="20"/>
              </w:rPr>
            </w:pPr>
            <w:ins w:id="537" w:author="Clayton Lamb" w:date="2025-11-28T13:52:00Z" w16du:dateUtc="2025-11-28T20:52:00Z">
              <w:r w:rsidRPr="00090466">
                <w:rPr>
                  <w:color w:val="000000"/>
                  <w:sz w:val="20"/>
                  <w:szCs w:val="20"/>
                </w:rPr>
                <w:t>selection</w:t>
              </w:r>
            </w:ins>
            <w:del w:id="538" w:author="Clayton Lamb" w:date="2025-11-28T13:52:00Z" w16du:dateUtc="2025-11-28T20:52:00Z">
              <w:r w:rsidRPr="00090466" w:rsidDel="005D2B31">
                <w:rPr>
                  <w:color w:val="000000"/>
                  <w:sz w:val="20"/>
                  <w:szCs w:val="20"/>
                </w:rPr>
                <w:delText>neutral</w:delText>
              </w:r>
            </w:del>
          </w:p>
        </w:tc>
        <w:tc>
          <w:tcPr>
            <w:tcW w:w="2126" w:type="dxa"/>
            <w:tcBorders>
              <w:top w:val="nil"/>
              <w:left w:val="nil"/>
              <w:bottom w:val="nil"/>
              <w:right w:val="nil"/>
            </w:tcBorders>
            <w:shd w:val="clear" w:color="000000" w:fill="B5E6A2"/>
            <w:noWrap/>
            <w:vAlign w:val="bottom"/>
            <w:hideMark/>
            <w:tcPrChange w:id="539" w:author="Clayton Lamb" w:date="2025-11-28T13:52:00Z" w16du:dateUtc="2025-11-28T20:52:00Z">
              <w:tcPr>
                <w:tcW w:w="2126" w:type="dxa"/>
                <w:gridSpan w:val="2"/>
                <w:tcBorders>
                  <w:top w:val="nil"/>
                  <w:left w:val="nil"/>
                  <w:bottom w:val="nil"/>
                  <w:right w:val="nil"/>
                </w:tcBorders>
                <w:shd w:val="clear" w:color="000000" w:fill="B5E6A2"/>
                <w:noWrap/>
                <w:vAlign w:val="bottom"/>
                <w:hideMark/>
              </w:tcPr>
            </w:tcPrChange>
          </w:tcPr>
          <w:p w14:paraId="2E52D01E" w14:textId="77777777" w:rsidR="00090466" w:rsidRPr="00090466" w:rsidRDefault="00090466" w:rsidP="00090466">
            <w:pPr>
              <w:rPr>
                <w:color w:val="000000"/>
                <w:sz w:val="20"/>
                <w:szCs w:val="20"/>
              </w:rPr>
            </w:pPr>
            <w:r w:rsidRPr="00090466">
              <w:rPr>
                <w:color w:val="000000"/>
                <w:sz w:val="20"/>
                <w:szCs w:val="20"/>
              </w:rPr>
              <w:t>selection</w:t>
            </w:r>
          </w:p>
        </w:tc>
        <w:tc>
          <w:tcPr>
            <w:tcW w:w="1701" w:type="dxa"/>
            <w:tcBorders>
              <w:top w:val="nil"/>
              <w:left w:val="nil"/>
              <w:bottom w:val="nil"/>
              <w:right w:val="nil"/>
            </w:tcBorders>
            <w:shd w:val="clear" w:color="000000" w:fill="F2F2F2"/>
            <w:noWrap/>
            <w:vAlign w:val="bottom"/>
            <w:hideMark/>
            <w:tcPrChange w:id="540" w:author="Clayton Lamb" w:date="2025-11-28T13:52:00Z" w16du:dateUtc="2025-11-28T20:52:00Z">
              <w:tcPr>
                <w:tcW w:w="1701" w:type="dxa"/>
                <w:gridSpan w:val="2"/>
                <w:tcBorders>
                  <w:top w:val="nil"/>
                  <w:left w:val="nil"/>
                  <w:bottom w:val="nil"/>
                  <w:right w:val="nil"/>
                </w:tcBorders>
                <w:shd w:val="clear" w:color="000000" w:fill="F2F2F2"/>
                <w:noWrap/>
                <w:vAlign w:val="bottom"/>
                <w:hideMark/>
              </w:tcPr>
            </w:tcPrChange>
          </w:tcPr>
          <w:p w14:paraId="3A06E511" w14:textId="77777777" w:rsidR="00090466" w:rsidRPr="00090466" w:rsidRDefault="00090466" w:rsidP="00090466">
            <w:pPr>
              <w:rPr>
                <w:color w:val="000000"/>
                <w:sz w:val="20"/>
                <w:szCs w:val="20"/>
              </w:rPr>
            </w:pPr>
            <w:r w:rsidRPr="00090466">
              <w:rPr>
                <w:color w:val="000000"/>
                <w:sz w:val="20"/>
                <w:szCs w:val="20"/>
              </w:rPr>
              <w:t>neutral</w:t>
            </w:r>
          </w:p>
        </w:tc>
        <w:tc>
          <w:tcPr>
            <w:tcW w:w="4678" w:type="dxa"/>
            <w:tcBorders>
              <w:top w:val="nil"/>
              <w:left w:val="nil"/>
              <w:bottom w:val="nil"/>
              <w:right w:val="nil"/>
            </w:tcBorders>
            <w:noWrap/>
            <w:vAlign w:val="bottom"/>
            <w:hideMark/>
            <w:tcPrChange w:id="541" w:author="Clayton Lamb" w:date="2025-11-28T13:52:00Z" w16du:dateUtc="2025-11-28T20:52:00Z">
              <w:tcPr>
                <w:tcW w:w="4678" w:type="dxa"/>
                <w:gridSpan w:val="2"/>
                <w:tcBorders>
                  <w:top w:val="nil"/>
                  <w:left w:val="nil"/>
                  <w:bottom w:val="nil"/>
                  <w:right w:val="nil"/>
                </w:tcBorders>
                <w:noWrap/>
                <w:vAlign w:val="bottom"/>
                <w:hideMark/>
              </w:tcPr>
            </w:tcPrChange>
          </w:tcPr>
          <w:p w14:paraId="358E92AC" w14:textId="77777777" w:rsidR="00090466" w:rsidRPr="00090466" w:rsidRDefault="00090466" w:rsidP="00090466">
            <w:pPr>
              <w:rPr>
                <w:color w:val="000000"/>
                <w:sz w:val="20"/>
                <w:szCs w:val="20"/>
                <w:rPrChange w:id="542" w:author="Clayton Lamb" w:date="2025-11-28T13:58:00Z" w16du:dateUtc="2025-11-28T20:58:00Z">
                  <w:rPr>
                    <w:rFonts w:ascii="Aptos Narrow" w:hAnsi="Aptos Narrow"/>
                    <w:color w:val="000000"/>
                    <w:sz w:val="20"/>
                    <w:szCs w:val="20"/>
                  </w:rPr>
                </w:rPrChange>
              </w:rPr>
            </w:pPr>
            <w:r w:rsidRPr="00090466">
              <w:rPr>
                <w:color w:val="000000"/>
                <w:sz w:val="20"/>
                <w:szCs w:val="20"/>
                <w:rPrChange w:id="543" w:author="Clayton Lamb" w:date="2025-11-28T13:58:00Z" w16du:dateUtc="2025-11-28T20:58:00Z">
                  <w:rPr>
                    <w:rFonts w:ascii="Aptos Narrow" w:hAnsi="Aptos Narrow"/>
                    <w:color w:val="000000"/>
                    <w:sz w:val="20"/>
                    <w:szCs w:val="20"/>
                  </w:rPr>
                </w:rPrChange>
              </w:rPr>
              <w:t>Landscape selection, fine scale coexistence</w:t>
            </w:r>
          </w:p>
        </w:tc>
      </w:tr>
      <w:tr w:rsidR="00090466" w:rsidRPr="00090466" w14:paraId="637DED89" w14:textId="77777777" w:rsidTr="006E1667">
        <w:trPr>
          <w:trHeight w:val="320"/>
        </w:trPr>
        <w:tc>
          <w:tcPr>
            <w:tcW w:w="1840" w:type="dxa"/>
            <w:tcBorders>
              <w:top w:val="nil"/>
              <w:left w:val="nil"/>
              <w:bottom w:val="nil"/>
              <w:right w:val="nil"/>
            </w:tcBorders>
            <w:noWrap/>
            <w:vAlign w:val="bottom"/>
            <w:hideMark/>
          </w:tcPr>
          <w:p w14:paraId="6C4F155B" w14:textId="77777777" w:rsidR="00090466" w:rsidRPr="00090466" w:rsidRDefault="00090466" w:rsidP="00090466">
            <w:pPr>
              <w:rPr>
                <w:color w:val="000000"/>
                <w:sz w:val="20"/>
                <w:szCs w:val="20"/>
              </w:rPr>
            </w:pPr>
            <w:r w:rsidRPr="00090466">
              <w:rPr>
                <w:color w:val="000000"/>
                <w:sz w:val="20"/>
                <w:szCs w:val="20"/>
              </w:rPr>
              <w:t>Red fox</w:t>
            </w:r>
          </w:p>
        </w:tc>
        <w:tc>
          <w:tcPr>
            <w:tcW w:w="2026" w:type="dxa"/>
            <w:tcBorders>
              <w:top w:val="nil"/>
              <w:left w:val="nil"/>
              <w:bottom w:val="nil"/>
              <w:right w:val="nil"/>
            </w:tcBorders>
            <w:shd w:val="clear" w:color="000000" w:fill="B5E6A2"/>
            <w:noWrap/>
            <w:vAlign w:val="bottom"/>
            <w:hideMark/>
          </w:tcPr>
          <w:p w14:paraId="30F322EB" w14:textId="77777777" w:rsidR="00090466" w:rsidRPr="00090466" w:rsidRDefault="00090466" w:rsidP="00090466">
            <w:pPr>
              <w:rPr>
                <w:color w:val="000000"/>
                <w:sz w:val="20"/>
                <w:szCs w:val="20"/>
              </w:rPr>
            </w:pPr>
            <w:r w:rsidRPr="00090466">
              <w:rPr>
                <w:color w:val="000000"/>
                <w:sz w:val="20"/>
                <w:szCs w:val="20"/>
              </w:rPr>
              <w:t>selection</w:t>
            </w:r>
          </w:p>
        </w:tc>
        <w:tc>
          <w:tcPr>
            <w:tcW w:w="1843" w:type="dxa"/>
            <w:tcBorders>
              <w:top w:val="nil"/>
              <w:left w:val="nil"/>
              <w:bottom w:val="nil"/>
              <w:right w:val="nil"/>
            </w:tcBorders>
            <w:shd w:val="clear" w:color="000000" w:fill="B5E6A2"/>
            <w:noWrap/>
            <w:vAlign w:val="bottom"/>
            <w:hideMark/>
          </w:tcPr>
          <w:p w14:paraId="7A8F698F" w14:textId="77777777" w:rsidR="00090466" w:rsidRPr="00090466" w:rsidRDefault="00090466" w:rsidP="00090466">
            <w:pPr>
              <w:rPr>
                <w:color w:val="000000"/>
                <w:sz w:val="20"/>
                <w:szCs w:val="20"/>
              </w:rPr>
            </w:pPr>
            <w:r w:rsidRPr="00090466">
              <w:rPr>
                <w:color w:val="000000"/>
                <w:sz w:val="20"/>
                <w:szCs w:val="20"/>
              </w:rPr>
              <w:t>selection</w:t>
            </w:r>
          </w:p>
        </w:tc>
        <w:tc>
          <w:tcPr>
            <w:tcW w:w="2126" w:type="dxa"/>
            <w:tcBorders>
              <w:top w:val="nil"/>
              <w:left w:val="nil"/>
              <w:bottom w:val="nil"/>
              <w:right w:val="nil"/>
            </w:tcBorders>
            <w:shd w:val="clear" w:color="000000" w:fill="F2F2F2"/>
            <w:noWrap/>
            <w:vAlign w:val="bottom"/>
            <w:hideMark/>
          </w:tcPr>
          <w:p w14:paraId="6AD18B22" w14:textId="77777777" w:rsidR="00090466" w:rsidRPr="00090466" w:rsidRDefault="00090466" w:rsidP="00090466">
            <w:pPr>
              <w:rPr>
                <w:color w:val="000000"/>
                <w:sz w:val="20"/>
                <w:szCs w:val="20"/>
              </w:rPr>
            </w:pPr>
            <w:r w:rsidRPr="00090466">
              <w:rPr>
                <w:color w:val="000000"/>
                <w:sz w:val="20"/>
                <w:szCs w:val="20"/>
              </w:rPr>
              <w:t>neutral</w:t>
            </w:r>
          </w:p>
        </w:tc>
        <w:tc>
          <w:tcPr>
            <w:tcW w:w="1701" w:type="dxa"/>
            <w:tcBorders>
              <w:top w:val="nil"/>
              <w:left w:val="nil"/>
              <w:bottom w:val="nil"/>
              <w:right w:val="nil"/>
            </w:tcBorders>
            <w:shd w:val="clear" w:color="000000" w:fill="F7C7AC"/>
            <w:noWrap/>
            <w:vAlign w:val="bottom"/>
            <w:hideMark/>
          </w:tcPr>
          <w:p w14:paraId="03D37EAF" w14:textId="77777777" w:rsidR="00090466" w:rsidRPr="00090466" w:rsidRDefault="00090466" w:rsidP="00090466">
            <w:pPr>
              <w:rPr>
                <w:color w:val="000000"/>
                <w:sz w:val="20"/>
                <w:szCs w:val="20"/>
              </w:rPr>
            </w:pPr>
            <w:r w:rsidRPr="00090466">
              <w:rPr>
                <w:color w:val="000000"/>
                <w:sz w:val="20"/>
                <w:szCs w:val="20"/>
              </w:rPr>
              <w:t>avoidance</w:t>
            </w:r>
          </w:p>
        </w:tc>
        <w:tc>
          <w:tcPr>
            <w:tcW w:w="4678" w:type="dxa"/>
            <w:tcBorders>
              <w:top w:val="nil"/>
              <w:left w:val="nil"/>
              <w:bottom w:val="nil"/>
              <w:right w:val="nil"/>
            </w:tcBorders>
            <w:noWrap/>
            <w:vAlign w:val="bottom"/>
            <w:hideMark/>
          </w:tcPr>
          <w:p w14:paraId="63AF9F44" w14:textId="77777777" w:rsidR="00090466" w:rsidRPr="00090466" w:rsidRDefault="00090466" w:rsidP="00090466">
            <w:pPr>
              <w:rPr>
                <w:color w:val="000000"/>
                <w:sz w:val="20"/>
                <w:szCs w:val="20"/>
                <w:rPrChange w:id="544" w:author="Clayton Lamb" w:date="2025-11-28T13:58:00Z" w16du:dateUtc="2025-11-28T20:58:00Z">
                  <w:rPr>
                    <w:rFonts w:ascii="Aptos Narrow" w:hAnsi="Aptos Narrow"/>
                    <w:color w:val="000000"/>
                    <w:sz w:val="20"/>
                    <w:szCs w:val="20"/>
                  </w:rPr>
                </w:rPrChange>
              </w:rPr>
            </w:pPr>
            <w:r w:rsidRPr="00090466">
              <w:rPr>
                <w:color w:val="000000"/>
                <w:sz w:val="20"/>
                <w:szCs w:val="20"/>
                <w:rPrChange w:id="545" w:author="Clayton Lamb" w:date="2025-11-28T13:58:00Z" w16du:dateUtc="2025-11-28T20:58:00Z">
                  <w:rPr>
                    <w:rFonts w:ascii="Aptos Narrow" w:hAnsi="Aptos Narrow"/>
                    <w:color w:val="000000"/>
                    <w:sz w:val="20"/>
                    <w:szCs w:val="20"/>
                  </w:rPr>
                </w:rPrChange>
              </w:rPr>
              <w:t>Landscape selection, fine scale coexistence</w:t>
            </w:r>
          </w:p>
        </w:tc>
      </w:tr>
      <w:tr w:rsidR="00090466" w:rsidRPr="00090466" w14:paraId="11555CFA" w14:textId="77777777" w:rsidTr="006E1667">
        <w:trPr>
          <w:trHeight w:val="320"/>
        </w:trPr>
        <w:tc>
          <w:tcPr>
            <w:tcW w:w="1840" w:type="dxa"/>
            <w:tcBorders>
              <w:top w:val="nil"/>
              <w:left w:val="nil"/>
              <w:bottom w:val="single" w:sz="4" w:space="0" w:color="auto"/>
              <w:right w:val="nil"/>
            </w:tcBorders>
            <w:noWrap/>
            <w:vAlign w:val="bottom"/>
            <w:hideMark/>
          </w:tcPr>
          <w:p w14:paraId="710E87F1" w14:textId="77777777" w:rsidR="00090466" w:rsidRPr="00090466" w:rsidRDefault="00090466" w:rsidP="00090466">
            <w:pPr>
              <w:rPr>
                <w:color w:val="000000"/>
                <w:sz w:val="20"/>
                <w:szCs w:val="20"/>
              </w:rPr>
            </w:pPr>
            <w:r w:rsidRPr="00090466">
              <w:rPr>
                <w:color w:val="000000"/>
                <w:sz w:val="20"/>
                <w:szCs w:val="20"/>
              </w:rPr>
              <w:t>White-tailed deer</w:t>
            </w:r>
          </w:p>
        </w:tc>
        <w:tc>
          <w:tcPr>
            <w:tcW w:w="2026" w:type="dxa"/>
            <w:tcBorders>
              <w:top w:val="nil"/>
              <w:left w:val="nil"/>
              <w:bottom w:val="nil"/>
              <w:right w:val="nil"/>
            </w:tcBorders>
            <w:shd w:val="clear" w:color="000000" w:fill="F2F2F2"/>
            <w:noWrap/>
            <w:vAlign w:val="bottom"/>
            <w:hideMark/>
          </w:tcPr>
          <w:p w14:paraId="55822D53" w14:textId="77777777" w:rsidR="00090466" w:rsidRPr="00090466" w:rsidRDefault="00090466" w:rsidP="00090466">
            <w:pPr>
              <w:rPr>
                <w:color w:val="000000"/>
                <w:sz w:val="20"/>
                <w:szCs w:val="20"/>
              </w:rPr>
            </w:pPr>
            <w:r w:rsidRPr="00090466">
              <w:rPr>
                <w:color w:val="000000"/>
                <w:sz w:val="20"/>
                <w:szCs w:val="20"/>
              </w:rPr>
              <w:t>neutral</w:t>
            </w:r>
          </w:p>
        </w:tc>
        <w:tc>
          <w:tcPr>
            <w:tcW w:w="1843" w:type="dxa"/>
            <w:tcBorders>
              <w:top w:val="nil"/>
              <w:left w:val="nil"/>
              <w:bottom w:val="nil"/>
              <w:right w:val="nil"/>
            </w:tcBorders>
            <w:shd w:val="clear" w:color="000000" w:fill="F2F2F2"/>
            <w:noWrap/>
            <w:vAlign w:val="bottom"/>
            <w:hideMark/>
          </w:tcPr>
          <w:p w14:paraId="7E119DE5" w14:textId="77777777" w:rsidR="00090466" w:rsidRPr="00090466" w:rsidRDefault="00090466" w:rsidP="00090466">
            <w:pPr>
              <w:rPr>
                <w:color w:val="000000"/>
                <w:sz w:val="20"/>
                <w:szCs w:val="20"/>
              </w:rPr>
            </w:pPr>
            <w:r w:rsidRPr="00090466">
              <w:rPr>
                <w:color w:val="000000"/>
                <w:sz w:val="20"/>
                <w:szCs w:val="20"/>
              </w:rPr>
              <w:t>neutral</w:t>
            </w:r>
          </w:p>
        </w:tc>
        <w:tc>
          <w:tcPr>
            <w:tcW w:w="2126" w:type="dxa"/>
            <w:tcBorders>
              <w:top w:val="nil"/>
              <w:left w:val="nil"/>
              <w:bottom w:val="nil"/>
              <w:right w:val="nil"/>
            </w:tcBorders>
            <w:shd w:val="clear" w:color="000000" w:fill="F2F2F2"/>
            <w:noWrap/>
            <w:vAlign w:val="bottom"/>
            <w:hideMark/>
          </w:tcPr>
          <w:p w14:paraId="04E344BE" w14:textId="77777777" w:rsidR="00090466" w:rsidRPr="00090466" w:rsidRDefault="00090466" w:rsidP="00090466">
            <w:pPr>
              <w:rPr>
                <w:color w:val="000000"/>
                <w:sz w:val="20"/>
                <w:szCs w:val="20"/>
              </w:rPr>
            </w:pPr>
            <w:r w:rsidRPr="00090466">
              <w:rPr>
                <w:color w:val="000000"/>
                <w:sz w:val="20"/>
                <w:szCs w:val="20"/>
              </w:rPr>
              <w:t>neutral</w:t>
            </w:r>
          </w:p>
        </w:tc>
        <w:tc>
          <w:tcPr>
            <w:tcW w:w="1701" w:type="dxa"/>
            <w:tcBorders>
              <w:top w:val="nil"/>
              <w:left w:val="nil"/>
              <w:bottom w:val="nil"/>
              <w:right w:val="nil"/>
            </w:tcBorders>
            <w:shd w:val="clear" w:color="000000" w:fill="B5E6A2"/>
            <w:noWrap/>
            <w:vAlign w:val="bottom"/>
            <w:hideMark/>
          </w:tcPr>
          <w:p w14:paraId="1DD0EBBE" w14:textId="77777777" w:rsidR="00090466" w:rsidRPr="00090466" w:rsidRDefault="00090466" w:rsidP="00090466">
            <w:pPr>
              <w:rPr>
                <w:color w:val="000000"/>
                <w:sz w:val="20"/>
                <w:szCs w:val="20"/>
              </w:rPr>
            </w:pPr>
            <w:r w:rsidRPr="00090466">
              <w:rPr>
                <w:color w:val="000000"/>
                <w:sz w:val="20"/>
                <w:szCs w:val="20"/>
              </w:rPr>
              <w:t>selection</w:t>
            </w:r>
          </w:p>
        </w:tc>
        <w:tc>
          <w:tcPr>
            <w:tcW w:w="4678" w:type="dxa"/>
            <w:tcBorders>
              <w:top w:val="nil"/>
              <w:left w:val="nil"/>
              <w:bottom w:val="nil"/>
              <w:right w:val="nil"/>
            </w:tcBorders>
            <w:noWrap/>
            <w:vAlign w:val="bottom"/>
            <w:hideMark/>
          </w:tcPr>
          <w:p w14:paraId="72F08CC5" w14:textId="77777777" w:rsidR="00090466" w:rsidRPr="00090466" w:rsidRDefault="00090466" w:rsidP="00090466">
            <w:pPr>
              <w:rPr>
                <w:color w:val="000000"/>
                <w:sz w:val="20"/>
                <w:szCs w:val="20"/>
                <w:rPrChange w:id="546" w:author="Clayton Lamb" w:date="2025-11-28T13:58:00Z" w16du:dateUtc="2025-11-28T20:58:00Z">
                  <w:rPr>
                    <w:rFonts w:ascii="Aptos Narrow" w:hAnsi="Aptos Narrow"/>
                    <w:color w:val="000000"/>
                    <w:sz w:val="20"/>
                    <w:szCs w:val="20"/>
                  </w:rPr>
                </w:rPrChange>
              </w:rPr>
            </w:pPr>
            <w:r w:rsidRPr="00090466">
              <w:rPr>
                <w:color w:val="000000"/>
                <w:sz w:val="20"/>
                <w:szCs w:val="20"/>
                <w:rPrChange w:id="547" w:author="Clayton Lamb" w:date="2025-11-28T13:58:00Z" w16du:dateUtc="2025-11-28T20:58:00Z">
                  <w:rPr>
                    <w:rFonts w:ascii="Aptos Narrow" w:hAnsi="Aptos Narrow"/>
                    <w:color w:val="000000"/>
                    <w:sz w:val="20"/>
                    <w:szCs w:val="20"/>
                  </w:rPr>
                </w:rPrChange>
              </w:rPr>
              <w:t>Landscape neutral, fine scale coexistence</w:t>
            </w:r>
          </w:p>
        </w:tc>
      </w:tr>
    </w:tbl>
    <w:p w14:paraId="6DC97B0E" w14:textId="77777777" w:rsidR="00686D33" w:rsidRPr="00090466" w:rsidRDefault="00686D33" w:rsidP="00993F27">
      <w:pPr>
        <w:spacing w:line="480" w:lineRule="auto"/>
        <w:rPr>
          <w:color w:val="000000"/>
        </w:rPr>
      </w:pPr>
    </w:p>
    <w:p w14:paraId="019D970D" w14:textId="77777777" w:rsidR="00EB7296" w:rsidRPr="00090466" w:rsidRDefault="00EB7296" w:rsidP="00993F27">
      <w:pPr>
        <w:pStyle w:val="p1"/>
        <w:spacing w:line="480" w:lineRule="auto"/>
        <w:rPr>
          <w:b/>
          <w:bCs/>
        </w:rPr>
      </w:pPr>
    </w:p>
    <w:p w14:paraId="073F52F4" w14:textId="259FE193" w:rsidR="009D05CD" w:rsidRPr="00090466" w:rsidRDefault="009D05CD" w:rsidP="00993F27">
      <w:pPr>
        <w:pStyle w:val="p1"/>
        <w:spacing w:line="480" w:lineRule="auto"/>
        <w:rPr>
          <w:b/>
          <w:bCs/>
        </w:rPr>
      </w:pPr>
      <w:r w:rsidRPr="00090466">
        <w:rPr>
          <w:b/>
          <w:bCs/>
        </w:rPr>
        <w:t>Discussion</w:t>
      </w:r>
    </w:p>
    <w:p w14:paraId="327EB863" w14:textId="7B8F8C06" w:rsidR="00E855A9" w:rsidRPr="00090466" w:rsidRDefault="00C22C67" w:rsidP="00993F27">
      <w:pPr>
        <w:pStyle w:val="p1"/>
        <w:spacing w:line="480" w:lineRule="auto"/>
      </w:pPr>
      <w:r w:rsidRPr="00090466">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090466">
        <w:t>The goal of our study was to add to the growing body of literature o</w:t>
      </w:r>
      <w:r w:rsidR="00392FE2" w:rsidRPr="00090466">
        <w:t>n wildlife responses to</w:t>
      </w:r>
      <w:r w:rsidR="00E855A9" w:rsidRPr="00090466">
        <w:t xml:space="preserve"> recreational </w:t>
      </w:r>
      <w:r w:rsidR="00392FE2" w:rsidRPr="00090466">
        <w:t>pressure</w:t>
      </w:r>
      <w:r w:rsidR="00E855A9" w:rsidRPr="00090466">
        <w:t xml:space="preserve"> and provide wildlife managers with locally relevant information to inform decisions</w:t>
      </w:r>
      <w:r w:rsidR="00392FE2" w:rsidRPr="00090466">
        <w:t>,</w:t>
      </w:r>
      <w:r w:rsidR="00E855A9" w:rsidRPr="00090466">
        <w:t xml:space="preserve"> given previous research documented substantial species and context-specific responses to recreation (e.g.</w:t>
      </w:r>
      <w:r w:rsidR="000D11A1" w:rsidRPr="00090466">
        <w:t xml:space="preserve">, </w:t>
      </w:r>
      <w:r w:rsidR="000D11A1" w:rsidRPr="00090466">
        <w:fldChar w:fldCharType="begin"/>
      </w:r>
      <w:r w:rsidR="009300FB" w:rsidRPr="00090466">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dontUpdate":true,"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rsidRPr="00090466">
        <w:fldChar w:fldCharType="separate"/>
      </w:r>
      <w:del w:id="548" w:author="Clayton Lamb" w:date="2025-11-24T12:12:00Z" w16du:dateUtc="2025-11-24T19:12:00Z">
        <w:r w:rsidR="000D11A1" w:rsidRPr="00090466" w:rsidDel="002B1DEC">
          <w:rPr>
            <w:noProof/>
          </w:rPr>
          <w:delText>(</w:delText>
        </w:r>
      </w:del>
      <w:r w:rsidR="000D11A1" w:rsidRPr="00090466">
        <w:rPr>
          <w:noProof/>
        </w:rPr>
        <w:t xml:space="preserve">Naidoo and Burton </w:t>
      </w:r>
      <w:ins w:id="549" w:author="Clayton Lamb" w:date="2025-11-24T12:12:00Z" w16du:dateUtc="2025-11-24T19:12:00Z">
        <w:r w:rsidR="002B1DEC" w:rsidRPr="00090466">
          <w:rPr>
            <w:noProof/>
          </w:rPr>
          <w:t>(</w:t>
        </w:r>
      </w:ins>
      <w:r w:rsidR="000D11A1" w:rsidRPr="00090466">
        <w:rPr>
          <w:noProof/>
        </w:rPr>
        <w:t>2020</w:t>
      </w:r>
      <w:ins w:id="550" w:author="Clayton Lamb" w:date="2025-11-24T12:12:00Z" w16du:dateUtc="2025-11-24T19:12:00Z">
        <w:r w:rsidR="002B1DEC" w:rsidRPr="00090466">
          <w:rPr>
            <w:noProof/>
          </w:rPr>
          <w:t>)</w:t>
        </w:r>
      </w:ins>
      <w:r w:rsidR="000D11A1" w:rsidRPr="00090466">
        <w:rPr>
          <w:noProof/>
        </w:rPr>
        <w:t xml:space="preserve">, Miller et al. </w:t>
      </w:r>
      <w:ins w:id="551" w:author="Clayton Lamb" w:date="2025-11-24T12:13:00Z" w16du:dateUtc="2025-11-24T19:13:00Z">
        <w:r w:rsidR="002B1DEC" w:rsidRPr="00090466">
          <w:rPr>
            <w:noProof/>
          </w:rPr>
          <w:t>(</w:t>
        </w:r>
      </w:ins>
      <w:r w:rsidR="000D11A1" w:rsidRPr="00090466">
        <w:rPr>
          <w:noProof/>
        </w:rPr>
        <w:t>2020</w:t>
      </w:r>
      <w:ins w:id="552" w:author="Clayton Lamb" w:date="2025-11-24T12:13:00Z" w16du:dateUtc="2025-11-24T19:13:00Z">
        <w:r w:rsidR="002B1DEC" w:rsidRPr="00090466">
          <w:rPr>
            <w:noProof/>
          </w:rPr>
          <w:t>)</w:t>
        </w:r>
      </w:ins>
      <w:r w:rsidR="000D11A1" w:rsidRPr="00090466">
        <w:rPr>
          <w:noProof/>
        </w:rPr>
        <w:t xml:space="preserve">, Procko et al. </w:t>
      </w:r>
      <w:ins w:id="553" w:author="Clayton Lamb" w:date="2025-11-24T12:13:00Z" w16du:dateUtc="2025-11-24T19:13:00Z">
        <w:r w:rsidR="002B1DEC" w:rsidRPr="00090466">
          <w:rPr>
            <w:noProof/>
          </w:rPr>
          <w:t>(</w:t>
        </w:r>
      </w:ins>
      <w:r w:rsidR="000D11A1" w:rsidRPr="00090466">
        <w:rPr>
          <w:noProof/>
        </w:rPr>
        <w:t>2022</w:t>
      </w:r>
      <w:ins w:id="554" w:author="Clayton Lamb" w:date="2025-11-24T12:13:00Z" w16du:dateUtc="2025-11-24T19:13:00Z">
        <w:r w:rsidR="002B1DEC" w:rsidRPr="00090466">
          <w:rPr>
            <w:noProof/>
          </w:rPr>
          <w:t>)</w:t>
        </w:r>
      </w:ins>
      <w:r w:rsidR="000D11A1" w:rsidRPr="00090466">
        <w:rPr>
          <w:noProof/>
        </w:rPr>
        <w:t xml:space="preserve">, Granados et al. </w:t>
      </w:r>
      <w:ins w:id="555" w:author="Clayton Lamb" w:date="2025-11-24T12:13:00Z" w16du:dateUtc="2025-11-24T19:13:00Z">
        <w:r w:rsidR="002B1DEC" w:rsidRPr="00090466">
          <w:rPr>
            <w:noProof/>
          </w:rPr>
          <w:t>(</w:t>
        </w:r>
      </w:ins>
      <w:r w:rsidR="000D11A1" w:rsidRPr="00090466">
        <w:rPr>
          <w:noProof/>
        </w:rPr>
        <w:t>2023</w:t>
      </w:r>
      <w:ins w:id="556" w:author="Clayton Lamb" w:date="2025-11-24T12:13:00Z" w16du:dateUtc="2025-11-24T19:13:00Z">
        <w:r w:rsidR="002B1DEC" w:rsidRPr="00090466">
          <w:rPr>
            <w:noProof/>
          </w:rPr>
          <w:t>)</w:t>
        </w:r>
      </w:ins>
      <w:r w:rsidR="000D11A1" w:rsidRPr="00090466">
        <w:rPr>
          <w:noProof/>
        </w:rPr>
        <w:t xml:space="preserve">, Jordan et al. </w:t>
      </w:r>
      <w:ins w:id="557" w:author="Clayton Lamb" w:date="2025-11-24T12:13:00Z" w16du:dateUtc="2025-11-24T19:13:00Z">
        <w:r w:rsidR="002B1DEC" w:rsidRPr="00090466">
          <w:rPr>
            <w:noProof/>
          </w:rPr>
          <w:t>(</w:t>
        </w:r>
      </w:ins>
      <w:r w:rsidR="000D11A1" w:rsidRPr="00090466">
        <w:rPr>
          <w:noProof/>
        </w:rPr>
        <w:t>2025)</w:t>
      </w:r>
      <w:r w:rsidR="000D11A1" w:rsidRPr="00090466">
        <w:fldChar w:fldCharType="end"/>
      </w:r>
      <w:ins w:id="558" w:author="Clayton Lamb" w:date="2025-11-24T15:07:00Z" w16du:dateUtc="2025-11-24T22:07:00Z">
        <w:r w:rsidR="00F06864" w:rsidRPr="00090466">
          <w:t>,</w:t>
        </w:r>
      </w:ins>
      <w:ins w:id="559" w:author="Clayton Lamb" w:date="2025-11-24T15:08:00Z" w16du:dateUtc="2025-11-24T22:08:00Z">
        <w:r w:rsidR="00F06864" w:rsidRPr="00090466">
          <w:t xml:space="preserve"> </w:t>
        </w:r>
      </w:ins>
      <w:r w:rsidR="00F06864" w:rsidRPr="00090466">
        <w:fldChar w:fldCharType="begin"/>
      </w:r>
      <w:r w:rsidR="006C1F0E" w:rsidRPr="00090466">
        <w:instrText xml:space="preserve"> ADDIN ZOTERO_ITEM CSL_CITATION {"citationID":"opn2jYrG","properties":{"formattedCitation":"(Boone et al. 2024)","plainCitation":"(Boone et al. 2024)","dontUpdate":true,"noteIndex":0},"citationItems":[{"id":6042,"uris":["http://zotero.org/users/6749014/items/L6Q99V3D"],"itemData":{"id":6042,"type":"article-journal","abstract":"As human visitation to recreational areas increases, wildlife can alter their space use or activity periods to avoid humans. Short-term or gradual variation in human visitation within and across years makes it challenging to assess species responses. We used data from 156 cameras deployed on and off trails (within 50m) in Isle Royale National Park (IRNP), Michigan, USA, during 2020–2021 to assess diel activity, temporal overlap, and space use of four wildlife species in response to human visitation and wolves. While visitation in both years was greatest in June–August, there were 338% more human visitors in 2021 than when COVID-19 pandemic visitor restrictions were active in 2020. Space use for all species decreased within and between years as human visitation increased. From 2020 to 2021, on-trail animal detections decreased while off-trail detections remained constant. As visitation declined late season, red fox (Vulpes vulpes) and wolf (Canis lupus) detection rates increased on trails while snowshoe hare (Lepus americanus) and moose (Alces alces) remained low or declined further. Moose, snowshoe hare, and red fox diel overlap with humans decreased with increasing visitation as animals became more nocturnal. Red fox and moose overlap with humans and wolves decreased from 2020 to 2021. On-trail detections declined when human activity intensity increased while off-trail detections remained relatively constant, suggesting human activity influenced species’ space use along trails only. Reducing visitation during the peak visitor season or redistributing the number of visitors across the overall visitor season could reduce mammalian responses to human visitation.","container-title":"Global Ecology and Conservation","DOI":"10.1016/j.gecco.2024.e03363","ISSN":"2351-9894","journalAbbreviation":"Global Ecology and Conservation","page":"e03363","source":"ScienceDirect","title":"Recreational trail use alters mammal diel and space use during and after COVID-19 restrictions in a U.S. national park.","author":[{"family":"Boone","given":"Hailey M."},{"family":"Romanski","given":"Mark"},{"family":"Kellner","given":"Kenneth"},{"family":"Kays","given":"Roland"},{"family":"Potvin","given":"Lynette"},{"family":"Roloff","given":"Gary"},{"family":"Belant","given":"Jerrold L."}],"issued":{"date-parts":[["2024",12,13]]}}}],"schema":"https://github.com/citation-style-language/schema/raw/master/csl-citation.json"} </w:instrText>
      </w:r>
      <w:r w:rsidR="00F06864" w:rsidRPr="00090466">
        <w:fldChar w:fldCharType="separate"/>
      </w:r>
      <w:del w:id="560" w:author="Clayton Lamb" w:date="2025-11-24T15:08:00Z" w16du:dateUtc="2025-11-24T22:08:00Z">
        <w:r w:rsidR="00F06864" w:rsidRPr="00090466" w:rsidDel="00F06864">
          <w:rPr>
            <w:noProof/>
          </w:rPr>
          <w:delText>(</w:delText>
        </w:r>
      </w:del>
      <w:r w:rsidR="00F06864" w:rsidRPr="00090466">
        <w:rPr>
          <w:noProof/>
        </w:rPr>
        <w:t xml:space="preserve">Boone et al. </w:t>
      </w:r>
      <w:ins w:id="561" w:author="Clayton Lamb" w:date="2025-11-24T15:08:00Z" w16du:dateUtc="2025-11-24T22:08:00Z">
        <w:r w:rsidR="00F06864" w:rsidRPr="00090466">
          <w:rPr>
            <w:noProof/>
          </w:rPr>
          <w:t>(</w:t>
        </w:r>
      </w:ins>
      <w:r w:rsidR="00F06864" w:rsidRPr="00090466">
        <w:rPr>
          <w:noProof/>
        </w:rPr>
        <w:t>2024)</w:t>
      </w:r>
      <w:r w:rsidR="00F06864" w:rsidRPr="00090466">
        <w:fldChar w:fldCharType="end"/>
      </w:r>
      <w:ins w:id="562" w:author="Clayton Lamb" w:date="2025-11-24T15:08:00Z" w16du:dateUtc="2025-11-24T22:08:00Z">
        <w:r w:rsidR="00F06864" w:rsidRPr="00090466">
          <w:t xml:space="preserve">, and </w:t>
        </w:r>
      </w:ins>
      <w:r w:rsidR="00F06864" w:rsidRPr="00090466">
        <w:fldChar w:fldCharType="begin"/>
      </w:r>
      <w:r w:rsidR="006C1F0E" w:rsidRPr="00090466">
        <w:instrText xml:space="preserve"> ADDIN ZOTERO_ITEM CSL_CITATION {"citationID":"FOte27mR","properties":{"formattedCitation":"(Anderson et al. 2023)","plainCitation":"(Anderson et al. 2023)","dontUpdate":true,"noteIndex":0},"citationItems":[{"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schema":"https://github.com/citation-style-language/schema/raw/master/csl-citation.json"} </w:instrText>
      </w:r>
      <w:r w:rsidR="00F06864" w:rsidRPr="00090466">
        <w:fldChar w:fldCharType="separate"/>
      </w:r>
      <w:del w:id="563" w:author="Clayton Lamb" w:date="2025-11-24T15:08:00Z" w16du:dateUtc="2025-11-24T22:08:00Z">
        <w:r w:rsidR="00F06864" w:rsidRPr="00090466" w:rsidDel="00F06864">
          <w:rPr>
            <w:noProof/>
          </w:rPr>
          <w:delText>(</w:delText>
        </w:r>
      </w:del>
      <w:r w:rsidR="00F06864" w:rsidRPr="00090466">
        <w:rPr>
          <w:noProof/>
        </w:rPr>
        <w:t xml:space="preserve">Anderson et al. </w:t>
      </w:r>
      <w:ins w:id="564" w:author="Clayton Lamb" w:date="2025-11-24T15:08:00Z" w16du:dateUtc="2025-11-24T22:08:00Z">
        <w:r w:rsidR="00F06864" w:rsidRPr="00090466">
          <w:rPr>
            <w:noProof/>
          </w:rPr>
          <w:t>(</w:t>
        </w:r>
      </w:ins>
      <w:r w:rsidR="00F06864" w:rsidRPr="00090466">
        <w:rPr>
          <w:noProof/>
        </w:rPr>
        <w:t>2023)</w:t>
      </w:r>
      <w:r w:rsidR="00F06864" w:rsidRPr="00090466">
        <w:fldChar w:fldCharType="end"/>
      </w:r>
      <w:ins w:id="565" w:author="Clayton Lamb" w:date="2025-11-24T12:13:00Z" w16du:dateUtc="2025-11-24T19:13:00Z">
        <w:r w:rsidR="002B1DEC" w:rsidRPr="00090466">
          <w:t>)</w:t>
        </w:r>
      </w:ins>
      <w:del w:id="566" w:author="Clayton Lamb" w:date="2025-11-24T12:13:00Z" w16du:dateUtc="2025-11-24T19:13:00Z">
        <w:r w:rsidR="00E855A9" w:rsidRPr="00090466" w:rsidDel="002B1DEC">
          <w:delText>)</w:delText>
        </w:r>
      </w:del>
      <w:r w:rsidR="00E855A9" w:rsidRPr="00090466">
        <w:t>.</w:t>
      </w:r>
    </w:p>
    <w:p w14:paraId="51EBD236" w14:textId="00211980" w:rsidR="00753672" w:rsidRPr="00090466" w:rsidRDefault="005B5D0C" w:rsidP="00753672">
      <w:pPr>
        <w:pStyle w:val="p1"/>
        <w:spacing w:line="480" w:lineRule="auto"/>
        <w:ind w:firstLine="720"/>
      </w:pPr>
      <w:r w:rsidRPr="00090466">
        <w:t>Overall,</w:t>
      </w:r>
      <w:r w:rsidR="001245F3" w:rsidRPr="00090466">
        <w:t xml:space="preserve"> our hypothesis of strong and negative responses to recreation across species was rejected. Instead, and perhap</w:t>
      </w:r>
      <w:r w:rsidR="00891B89" w:rsidRPr="00090466">
        <w:t>s inconvenient for management, w</w:t>
      </w:r>
      <w:r w:rsidR="00C22C67" w:rsidRPr="00090466">
        <w:t>e observed</w:t>
      </w:r>
      <w:r w:rsidR="00891B89" w:rsidRPr="00090466">
        <w:t xml:space="preserve"> variable and</w:t>
      </w:r>
      <w:r w:rsidR="00C22C67" w:rsidRPr="00090466">
        <w:t xml:space="preserve"> scale-dependent responses in several species. Elk, for example, exhibited avoidance of recreational </w:t>
      </w:r>
      <w:r w:rsidR="00C22C67" w:rsidRPr="00090466">
        <w:lastRenderedPageBreak/>
        <w:t>areas at both broad (</w:t>
      </w:r>
      <w:r w:rsidR="001149EB" w:rsidRPr="00090466">
        <w:t>third order</w:t>
      </w:r>
      <w:r w:rsidR="00C22C67" w:rsidRPr="00090466">
        <w:t>) and fine (</w:t>
      </w:r>
      <w:r w:rsidR="001149EB" w:rsidRPr="00090466">
        <w:t>fourth order</w:t>
      </w:r>
      <w:r w:rsidR="00C22C67" w:rsidRPr="00090466">
        <w:t xml:space="preserve">) scales, suggesting that recreation may displace individuals from otherwise suitable habitat. Grizzly bears showed </w:t>
      </w:r>
      <w:r w:rsidR="00753672" w:rsidRPr="00090466">
        <w:t xml:space="preserve">moderate </w:t>
      </w:r>
      <w:r w:rsidR="00E855A9" w:rsidRPr="00090466">
        <w:t>landscape-scale</w:t>
      </w:r>
      <w:r w:rsidR="00C22C67" w:rsidRPr="00090466">
        <w:t xml:space="preserve"> avoidance of trail networks in GPS </w:t>
      </w:r>
      <w:r w:rsidR="00E855A9" w:rsidRPr="00090466">
        <w:t xml:space="preserve">and camera </w:t>
      </w:r>
      <w:r w:rsidR="001149EB" w:rsidRPr="00090466">
        <w:t>data but</w:t>
      </w:r>
      <w:r w:rsidR="00E855A9" w:rsidRPr="00090466">
        <w:t xml:space="preserve"> </w:t>
      </w:r>
      <w:r w:rsidR="00753672" w:rsidRPr="00090466">
        <w:t>appeared</w:t>
      </w:r>
      <w:r w:rsidR="00E855A9" w:rsidRPr="00090466">
        <w:t xml:space="preserve"> to select for recreational trails rather than wildlife trails as travel corridors when moving through the trail network</w:t>
      </w:r>
      <w:r w:rsidR="00C22C67" w:rsidRPr="00090466">
        <w:t>.</w:t>
      </w:r>
      <w:ins w:id="567" w:author="Clayton Lamb" w:date="2025-11-26T07:22:00Z" w16du:dateUtc="2025-11-26T14:22:00Z">
        <w:r w:rsidR="000E2702" w:rsidRPr="00090466">
          <w:t xml:space="preserve"> Recreation trails are well maintained linear corridors that bears may be able to move through easier than wildlife trails.</w:t>
        </w:r>
      </w:ins>
      <w:r w:rsidR="00C22C67" w:rsidRPr="00090466">
        <w:t xml:space="preserve"> In contrast, red foxes did not show strong spatial avoidance but shifted their activity patterns to avoid humans temporally. </w:t>
      </w:r>
      <w:r w:rsidR="00E855A9" w:rsidRPr="00090466">
        <w:t>It is likely</w:t>
      </w:r>
      <w:r w:rsidR="00C22C67" w:rsidRPr="00090466">
        <w:t xml:space="preserve"> that landscape-scale avoidance may be more indicative of demographic consequences</w:t>
      </w:r>
      <w:r w:rsidR="00E855A9" w:rsidRPr="00090466">
        <w:t xml:space="preserve"> such as reduced abundance due to </w:t>
      </w:r>
      <w:ins w:id="568" w:author="Clayton Lamb" w:date="2025-11-26T07:23:00Z" w16du:dateUtc="2025-11-26T14:23:00Z">
        <w:r w:rsidR="000E2702" w:rsidRPr="00090466">
          <w:t xml:space="preserve">a functional </w:t>
        </w:r>
      </w:ins>
      <w:r w:rsidR="00E855A9" w:rsidRPr="00090466">
        <w:t>loss of habitat</w:t>
      </w:r>
      <w:r w:rsidR="00C22C67" w:rsidRPr="00090466">
        <w:t xml:space="preserve">, whereas diel behavioral shifts may reflect a more flexible, potentially less costly </w:t>
      </w:r>
      <w:ins w:id="569" w:author="Clayton Lamb" w:date="2025-11-26T07:24:00Z" w16du:dateUtc="2025-11-26T14:24:00Z">
        <w:r w:rsidR="000E2702" w:rsidRPr="00090466">
          <w:t xml:space="preserve">coexistence </w:t>
        </w:r>
      </w:ins>
      <w:r w:rsidR="00C22C67" w:rsidRPr="00090466">
        <w:t>strategy</w:t>
      </w:r>
      <w:del w:id="570" w:author="Clayton Lamb" w:date="2025-11-26T07:24:00Z" w16du:dateUtc="2025-11-26T14:24:00Z">
        <w:r w:rsidR="00C22C67" w:rsidRPr="00090466" w:rsidDel="000E2702">
          <w:delText xml:space="preserve"> of coexistence</w:delText>
        </w:r>
      </w:del>
      <w:r w:rsidR="00C22C67" w:rsidRPr="00090466">
        <w:t>.</w:t>
      </w:r>
      <w:ins w:id="571" w:author="Clayton Lamb" w:date="2025-11-28T07:47:00Z" w16du:dateUtc="2025-11-28T14:47:00Z">
        <w:r w:rsidR="009C344A" w:rsidRPr="00090466">
          <w:t xml:space="preserve"> However more work assessing the overall demographic consequences of these behavioural shifts </w:t>
        </w:r>
      </w:ins>
      <w:ins w:id="572" w:author="Clayton Lamb" w:date="2025-11-28T07:48:00Z" w16du:dateUtc="2025-11-28T14:48:00Z">
        <w:r w:rsidR="009C344A" w:rsidRPr="00090466">
          <w:t>would be valuable to fully understand recreation effects on wildlife populations.</w:t>
        </w:r>
      </w:ins>
    </w:p>
    <w:p w14:paraId="6B4BA915" w14:textId="626C5398" w:rsidR="002D705D" w:rsidRPr="00090466" w:rsidRDefault="00753672" w:rsidP="006F1E0D">
      <w:pPr>
        <w:pStyle w:val="p1"/>
        <w:spacing w:line="480" w:lineRule="auto"/>
        <w:ind w:firstLine="720"/>
      </w:pPr>
      <w:r w:rsidRPr="00090466">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rsidRPr="00090466">
        <w:t xml:space="preserve"> </w:t>
      </w:r>
      <w:r w:rsidR="000D11A1" w:rsidRPr="00090466">
        <w:fldChar w:fldCharType="begin"/>
      </w:r>
      <w:r w:rsidR="000D11A1" w:rsidRPr="00090466">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rsidRPr="00090466">
        <w:fldChar w:fldCharType="separate"/>
      </w:r>
      <w:r w:rsidR="000D11A1" w:rsidRPr="00090466">
        <w:rPr>
          <w:noProof/>
        </w:rPr>
        <w:t>(Brown et al. 1999)</w:t>
      </w:r>
      <w:r w:rsidR="000D11A1" w:rsidRPr="00090466">
        <w:fldChar w:fldCharType="end"/>
      </w:r>
      <w:r w:rsidRPr="00090466">
        <w:t xml:space="preserve">, “risk-disturbance hypothesis” </w:t>
      </w:r>
      <w:r w:rsidRPr="00090466">
        <w:fldChar w:fldCharType="begin"/>
      </w:r>
      <w:r w:rsidRPr="00090466">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090466">
        <w:fldChar w:fldCharType="separate"/>
      </w:r>
      <w:r w:rsidRPr="00090466">
        <w:rPr>
          <w:noProof/>
        </w:rPr>
        <w:t>(Frid and Dill 2002)</w:t>
      </w:r>
      <w:r w:rsidRPr="00090466">
        <w:fldChar w:fldCharType="end"/>
      </w:r>
      <w:r w:rsidRPr="00090466">
        <w:t xml:space="preserve">,  and the “human shield hypothesis” </w:t>
      </w:r>
      <w:r w:rsidR="000D11A1" w:rsidRPr="00090466">
        <w:fldChar w:fldCharType="begin"/>
      </w:r>
      <w:r w:rsidR="000D11A1" w:rsidRPr="00090466">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rsidRPr="00090466">
        <w:fldChar w:fldCharType="separate"/>
      </w:r>
      <w:r w:rsidR="000D11A1" w:rsidRPr="00090466">
        <w:rPr>
          <w:noProof/>
        </w:rPr>
        <w:t>(Berger 2007)</w:t>
      </w:r>
      <w:r w:rsidR="000D11A1" w:rsidRPr="00090466">
        <w:fldChar w:fldCharType="end"/>
      </w:r>
      <w:r w:rsidR="000D11A1" w:rsidRPr="00090466">
        <w:t xml:space="preserve"> </w:t>
      </w:r>
      <w:r w:rsidRPr="00090466">
        <w:t xml:space="preserve">have been proposed to explain these patterns. The </w:t>
      </w:r>
      <w:r w:rsidRPr="00090466">
        <w:rPr>
          <w:rStyle w:val="s1"/>
          <w:rFonts w:eastAsiaTheme="majorEastAsia"/>
        </w:rPr>
        <w:t>landscape of fear</w:t>
      </w:r>
      <w:r w:rsidRPr="00090466">
        <w:t xml:space="preserve"> framework suggests that animals perceive and respond to spatial variation in predation risk, often avoiding areas they associate with danger—even if those areas contain valuable resources</w:t>
      </w:r>
      <w:r w:rsidR="000D11A1" w:rsidRPr="00090466">
        <w:t xml:space="preserve"> </w:t>
      </w:r>
      <w:r w:rsidR="000D11A1" w:rsidRPr="00090466">
        <w:fldChar w:fldCharType="begin"/>
      </w:r>
      <w:r w:rsidR="000D11A1" w:rsidRPr="00090466">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rsidRPr="00090466">
        <w:fldChar w:fldCharType="separate"/>
      </w:r>
      <w:r w:rsidR="000D11A1" w:rsidRPr="00090466">
        <w:rPr>
          <w:noProof/>
        </w:rPr>
        <w:t>(Brown et al. 1999)</w:t>
      </w:r>
      <w:r w:rsidR="000D11A1" w:rsidRPr="00090466">
        <w:fldChar w:fldCharType="end"/>
      </w:r>
      <w:r w:rsidRPr="00090466">
        <w:t xml:space="preserve">. Building on this, the </w:t>
      </w:r>
      <w:r w:rsidRPr="00090466">
        <w:rPr>
          <w:rStyle w:val="s1"/>
          <w:rFonts w:eastAsiaTheme="majorEastAsia"/>
        </w:rPr>
        <w:t>risk-disturbance hypothesis</w:t>
      </w:r>
      <w:r w:rsidRPr="00090466">
        <w:t xml:space="preserve"> posits that wildlife treat human disturbance as a form of predation risk, leading to anti-predator behaviors such as avoidance, increased vigilance, or altered activity patterns in areas used by people</w:t>
      </w:r>
      <w:r w:rsidR="000D11A1" w:rsidRPr="00090466">
        <w:t xml:space="preserve"> </w:t>
      </w:r>
      <w:r w:rsidR="000D11A1" w:rsidRPr="00090466">
        <w:fldChar w:fldCharType="begin"/>
      </w:r>
      <w:r w:rsidR="000D11A1" w:rsidRPr="00090466">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rsidRPr="00090466">
        <w:fldChar w:fldCharType="separate"/>
      </w:r>
      <w:r w:rsidR="000D11A1" w:rsidRPr="00090466">
        <w:rPr>
          <w:noProof/>
        </w:rPr>
        <w:t>(Frid and Dill 2002)</w:t>
      </w:r>
      <w:r w:rsidR="000D11A1" w:rsidRPr="00090466">
        <w:fldChar w:fldCharType="end"/>
      </w:r>
      <w:r w:rsidRPr="00090466">
        <w:t xml:space="preserve">. </w:t>
      </w:r>
      <w:r w:rsidR="006F1E0D" w:rsidRPr="00090466">
        <w:t xml:space="preserve">Because </w:t>
      </w:r>
      <w:r w:rsidR="00891B89" w:rsidRPr="00090466">
        <w:t>some wildlife</w:t>
      </w:r>
      <w:r w:rsidR="00AF1330" w:rsidRPr="00090466">
        <w:t xml:space="preserve"> avoid people</w:t>
      </w:r>
      <w:r w:rsidRPr="00090466">
        <w:t xml:space="preserve">, the </w:t>
      </w:r>
      <w:r w:rsidRPr="00090466">
        <w:rPr>
          <w:rStyle w:val="s1"/>
          <w:rFonts w:eastAsiaTheme="majorEastAsia"/>
        </w:rPr>
        <w:t>human shield hypothesis</w:t>
      </w:r>
      <w:r w:rsidRPr="00090466">
        <w:t xml:space="preserve"> </w:t>
      </w:r>
      <w:r w:rsidRPr="00090466">
        <w:lastRenderedPageBreak/>
        <w:t>proposes that some prey species may benefit from human presence by using areas near people as refuges from natural predators, who themselves avoid humans</w:t>
      </w:r>
      <w:r w:rsidR="000D11A1" w:rsidRPr="00090466">
        <w:t xml:space="preserve"> </w:t>
      </w:r>
      <w:r w:rsidR="000D11A1" w:rsidRPr="00090466">
        <w:fldChar w:fldCharType="begin"/>
      </w:r>
      <w:r w:rsidR="000D11A1" w:rsidRPr="00090466">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rsidRPr="00090466">
        <w:fldChar w:fldCharType="separate"/>
      </w:r>
      <w:r w:rsidR="000D11A1" w:rsidRPr="00090466">
        <w:rPr>
          <w:noProof/>
        </w:rPr>
        <w:t>(Berger 2007)</w:t>
      </w:r>
      <w:r w:rsidR="000D11A1" w:rsidRPr="00090466">
        <w:fldChar w:fldCharType="end"/>
      </w:r>
      <w:r w:rsidRPr="00090466">
        <w:t xml:space="preserve">. Empirical results provide mixed support for these hypotheses in explaining the variation among species and scales in response to recreation. </w:t>
      </w:r>
      <w:r w:rsidR="00AF1330" w:rsidRPr="00090466">
        <w:t xml:space="preserve">Multi-species analyses often show some species had positive responses to recreation </w:t>
      </w:r>
      <w:r w:rsidR="00AF1330" w:rsidRPr="00090466">
        <w:fldChar w:fldCharType="begin"/>
      </w:r>
      <w:r w:rsidR="00AF1330" w:rsidRPr="00090466">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090466">
        <w:fldChar w:fldCharType="separate"/>
      </w:r>
      <w:r w:rsidR="00AF1330" w:rsidRPr="00090466">
        <w:rPr>
          <w:noProof/>
        </w:rPr>
        <w:t>(Naidoo and Burton 2020, Procko et al. 2022, Fennell et al. 2023, Granados et al. 2023)</w:t>
      </w:r>
      <w:r w:rsidR="00AF1330" w:rsidRPr="00090466">
        <w:fldChar w:fldCharType="end"/>
      </w:r>
      <w:r w:rsidR="00AF1330" w:rsidRPr="00090466">
        <w:t xml:space="preserve">, suggesting the risk-disturbance hypothesis does not explain recreation effects as whole. Support for the landscape of fear and human shield also remain mixed with cases of predator and prey selecting for recreation trails </w:t>
      </w:r>
      <w:r w:rsidR="00AF1330" w:rsidRPr="00090466">
        <w:fldChar w:fldCharType="begin"/>
      </w:r>
      <w:r w:rsidR="00AF1330" w:rsidRPr="00090466">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090466">
        <w:fldChar w:fldCharType="separate"/>
      </w:r>
      <w:r w:rsidR="00AF1330" w:rsidRPr="00090466">
        <w:rPr>
          <w:noProof/>
        </w:rPr>
        <w:t>(Granados et al. 2023)</w:t>
      </w:r>
      <w:r w:rsidR="00AF1330" w:rsidRPr="00090466">
        <w:fldChar w:fldCharType="end"/>
      </w:r>
      <w:r w:rsidR="00AF1330" w:rsidRPr="00090466">
        <w:t xml:space="preserve">, but others showing some support for </w:t>
      </w:r>
      <w:r w:rsidR="006F1E0D" w:rsidRPr="00090466">
        <w:t>avoidance</w:t>
      </w:r>
      <w:r w:rsidR="00AF1330" w:rsidRPr="00090466">
        <w:t xml:space="preserve"> of recreation trails by large predators and selection by prey </w:t>
      </w:r>
      <w:r w:rsidR="00AF1330" w:rsidRPr="00090466">
        <w:fldChar w:fldCharType="begin"/>
      </w:r>
      <w:r w:rsidR="006F1E0D" w:rsidRPr="00090466">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rsidRPr="00090466">
        <w:fldChar w:fldCharType="separate"/>
      </w:r>
      <w:r w:rsidR="006F1E0D" w:rsidRPr="00090466">
        <w:rPr>
          <w:noProof/>
        </w:rPr>
        <w:t>(Procko et al. 2022, Fennell et al. 2023)</w:t>
      </w:r>
      <w:r w:rsidR="00AF1330" w:rsidRPr="00090466">
        <w:fldChar w:fldCharType="end"/>
      </w:r>
      <w:r w:rsidR="006F1E0D" w:rsidRPr="00090466">
        <w:t xml:space="preserve">. </w:t>
      </w:r>
    </w:p>
    <w:p w14:paraId="6E4A54C9" w14:textId="5DE9CF91" w:rsidR="00E54A54" w:rsidRPr="00090466" w:rsidRDefault="00753672" w:rsidP="00E54A54">
      <w:pPr>
        <w:pStyle w:val="p1"/>
        <w:spacing w:line="480" w:lineRule="auto"/>
        <w:ind w:firstLine="720"/>
      </w:pPr>
      <w:r w:rsidRPr="00090466">
        <w:t>Our findings</w:t>
      </w:r>
      <w:r w:rsidR="002D705D" w:rsidRPr="00090466">
        <w:t xml:space="preserve"> provide additional insights. Prey species showed mixed responses to recreation with clear avoidance</w:t>
      </w:r>
      <w:ins w:id="573" w:author="Clayton Lamb" w:date="2025-11-26T07:25:00Z" w16du:dateUtc="2025-11-26T14:25:00Z">
        <w:r w:rsidR="000E2702" w:rsidRPr="00090466">
          <w:t xml:space="preserve"> of recreation</w:t>
        </w:r>
      </w:ins>
      <w:r w:rsidR="002D705D" w:rsidRPr="00090466">
        <w:t xml:space="preserve"> by elk and selection</w:t>
      </w:r>
      <w:ins w:id="574" w:author="Clayton Lamb" w:date="2025-11-26T07:25:00Z" w16du:dateUtc="2025-11-26T14:25:00Z">
        <w:r w:rsidR="000E2702" w:rsidRPr="00090466">
          <w:t xml:space="preserve"> for recreation</w:t>
        </w:r>
      </w:ins>
      <w:r w:rsidR="002D705D" w:rsidRPr="00090466">
        <w:t xml:space="preserve"> by mule deer and moose, suggesting that there is not widespread support for the landscape of fear or risk-</w:t>
      </w:r>
      <w:r w:rsidR="0033580E" w:rsidRPr="00090466">
        <w:t>disturbance</w:t>
      </w:r>
      <w:r w:rsidR="002D705D" w:rsidRPr="00090466">
        <w:t xml:space="preserve"> hypotheses. We had limited data to fully assess the human shield hypothesis, however the one large predator</w:t>
      </w:r>
      <w:ins w:id="575" w:author="Clayton Lamb" w:date="2025-11-26T07:26:00Z" w16du:dateUtc="2025-11-26T14:26:00Z">
        <w:r w:rsidR="000E2702" w:rsidRPr="00090466">
          <w:t xml:space="preserve"> that we had sufficient data</w:t>
        </w:r>
      </w:ins>
      <w:r w:rsidR="002D705D" w:rsidRPr="00090466">
        <w:t xml:space="preserve">, </w:t>
      </w:r>
      <w:ins w:id="576" w:author="Clayton Lamb" w:date="2025-11-26T07:26:00Z" w16du:dateUtc="2025-11-26T14:26:00Z">
        <w:r w:rsidR="000E2702" w:rsidRPr="00090466">
          <w:t xml:space="preserve">the </w:t>
        </w:r>
      </w:ins>
      <w:r w:rsidR="002D705D" w:rsidRPr="00090466">
        <w:t xml:space="preserve">grizzly bear, </w:t>
      </w:r>
      <w:del w:id="577" w:author="Clayton Lamb" w:date="2025-11-26T07:26:00Z" w16du:dateUtc="2025-11-26T14:26:00Z">
        <w:r w:rsidR="002D705D" w:rsidRPr="00090466" w:rsidDel="000E2702">
          <w:delText xml:space="preserve">that we had sufficient data for </w:delText>
        </w:r>
      </w:del>
      <w:r w:rsidR="002D705D" w:rsidRPr="00090466">
        <w:t xml:space="preserve">did appear to avoid the area due to recreation pressure. Limited data on cougar and wolves </w:t>
      </w:r>
      <w:r w:rsidR="006E1667" w:rsidRPr="00090466">
        <w:t>reduced</w:t>
      </w:r>
      <w:r w:rsidR="002D705D" w:rsidRPr="00090466">
        <w:t xml:space="preserve"> our ability to assess the response of the full large predator community but the </w:t>
      </w:r>
      <w:r w:rsidR="0033580E" w:rsidRPr="00090466">
        <w:t>anectodical</w:t>
      </w:r>
      <w:r w:rsidR="002D705D" w:rsidRPr="00090466">
        <w:t xml:space="preserve"> evidence we had showed cougars </w:t>
      </w:r>
      <w:ins w:id="578" w:author="Clayton Lamb" w:date="2025-11-26T07:26:00Z" w16du:dateUtc="2025-11-26T14:26:00Z">
        <w:r w:rsidR="000E2702" w:rsidRPr="00090466">
          <w:t xml:space="preserve">were </w:t>
        </w:r>
      </w:ins>
      <w:r w:rsidR="002D705D" w:rsidRPr="00090466">
        <w:t>detected at similar levels within the trail network compared to the surrounding landscape</w:t>
      </w:r>
      <w:ins w:id="579" w:author="Clayton Lamb" w:date="2025-11-26T07:26:00Z" w16du:dateUtc="2025-11-26T14:26:00Z">
        <w:r w:rsidR="000E2702" w:rsidRPr="00090466">
          <w:t>,</w:t>
        </w:r>
      </w:ins>
      <w:r w:rsidR="002D705D" w:rsidRPr="00090466">
        <w:t xml:space="preserve"> </w:t>
      </w:r>
      <w:ins w:id="580" w:author="Clayton Lamb" w:date="2025-11-26T07:26:00Z" w16du:dateUtc="2025-11-26T14:26:00Z">
        <w:r w:rsidR="000E2702" w:rsidRPr="00090466">
          <w:t>but</w:t>
        </w:r>
      </w:ins>
      <w:del w:id="581" w:author="Clayton Lamb" w:date="2025-11-26T07:26:00Z" w16du:dateUtc="2025-11-26T14:26:00Z">
        <w:r w:rsidR="002D705D" w:rsidRPr="00090466" w:rsidDel="000E2702">
          <w:delText>and</w:delText>
        </w:r>
      </w:del>
      <w:r w:rsidR="002D705D" w:rsidRPr="00090466">
        <w:t xml:space="preserve"> perhaps some avoidance </w:t>
      </w:r>
      <w:ins w:id="582" w:author="Clayton Lamb" w:date="2025-11-26T07:26:00Z" w16du:dateUtc="2025-11-26T14:26:00Z">
        <w:r w:rsidR="000E2702" w:rsidRPr="00090466">
          <w:t xml:space="preserve">of the area </w:t>
        </w:r>
      </w:ins>
      <w:r w:rsidR="002D705D" w:rsidRPr="00090466">
        <w:t>by wolves. Regardless, because the primary prey of these large carnivores did not show consistent selection or avoidance of the area</w:t>
      </w:r>
      <w:r w:rsidR="006E1667" w:rsidRPr="00090466">
        <w:t xml:space="preserve"> </w:t>
      </w:r>
      <w:del w:id="583" w:author="Clayton Lamb" w:date="2025-11-24T12:14:00Z" w16du:dateUtc="2025-11-24T19:14:00Z">
        <w:r w:rsidR="006E1667" w:rsidRPr="00090466" w:rsidDel="002B1DEC">
          <w:delText>and thus</w:delText>
        </w:r>
        <w:r w:rsidR="0033580E" w:rsidRPr="00090466" w:rsidDel="002B1DEC">
          <w:delText xml:space="preserve"> </w:delText>
        </w:r>
      </w:del>
      <w:r w:rsidR="0033580E" w:rsidRPr="00090466">
        <w:t xml:space="preserve">the human shield </w:t>
      </w:r>
      <w:r w:rsidR="007D06F6" w:rsidRPr="00090466">
        <w:t xml:space="preserve">hypothesis </w:t>
      </w:r>
      <w:r w:rsidR="0033580E" w:rsidRPr="00090466">
        <w:t xml:space="preserve">is not an explanation for </w:t>
      </w:r>
      <w:r w:rsidR="007D06F6" w:rsidRPr="00090466">
        <w:t>the responses of all</w:t>
      </w:r>
      <w:r w:rsidR="0033580E" w:rsidRPr="00090466">
        <w:t xml:space="preserve"> species in the Fernie trail network.</w:t>
      </w:r>
    </w:p>
    <w:p w14:paraId="32273E0C" w14:textId="77777777" w:rsidR="009C344A" w:rsidRPr="00090466" w:rsidRDefault="00E54A54" w:rsidP="009C344A">
      <w:pPr>
        <w:pStyle w:val="p1"/>
        <w:spacing w:line="480" w:lineRule="auto"/>
        <w:ind w:firstLine="720"/>
        <w:rPr>
          <w:ins w:id="584" w:author="Clayton Lamb" w:date="2025-11-28T07:53:00Z" w16du:dateUtc="2025-11-28T14:53:00Z"/>
        </w:rPr>
      </w:pPr>
      <w:r w:rsidRPr="00090466">
        <w:lastRenderedPageBreak/>
        <w:t>The response of elk to recreation was among the most consistent and negative of all species in our study. Elk were significantly less likely to occur within the trail network compared to the broader landscape, and within the trail network, they were less likely to use</w:t>
      </w:r>
      <w:ins w:id="585" w:author="Clayton Lamb" w:date="2025-11-28T07:51:00Z" w16du:dateUtc="2025-11-28T14:51:00Z">
        <w:r w:rsidR="009C344A" w:rsidRPr="00090466">
          <w:t xml:space="preserve"> recreational</w:t>
        </w:r>
      </w:ins>
      <w:r w:rsidRPr="00090466">
        <w:t xml:space="preserve"> trails than adjacent off-trail areas. When using recreation trails, elk were more likely to use trails with fewer recreational users—the only species with this response. Th</w:t>
      </w:r>
      <w:r w:rsidR="006E1667" w:rsidRPr="00090466">
        <w:t>ese multiple lines of evidence</w:t>
      </w:r>
      <w:r w:rsidRPr="00090466">
        <w:t xml:space="preserve"> suggest that recreation may displace elk from otherwise suitable habitat, consistent with other studies showing </w:t>
      </w:r>
      <w:r w:rsidR="00891B89" w:rsidRPr="00090466">
        <w:t xml:space="preserve">elk </w:t>
      </w:r>
      <w:r w:rsidRPr="00090466">
        <w:t>sensitivity to human activity (e.g.,</w:t>
      </w:r>
      <w:r w:rsidR="000D11A1" w:rsidRPr="00090466">
        <w:t xml:space="preserve"> </w:t>
      </w:r>
      <w:r w:rsidR="000D11A1" w:rsidRPr="00090466">
        <w:fldChar w:fldCharType="begin"/>
      </w:r>
      <w:r w:rsidR="00CF69CB" w:rsidRPr="00090466">
        <w:instrText xml:space="preserve"> ADDIN ZOTERO_ITEM CSL_CITATION {"citationID":"z8SQrnF7","properties":{"formattedCitation":"(Anderson et al. 2023, Procko et al. 2024, Jordan et al. 2025, Peters et al. 2025)","plainCitation":"(Anderson et al. 2023, Procko et al. 2024, Jordan et al. 2025, Peters et al. 2025)","dontUpdate":true,"noteIndex":0},"citationItems":[{"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0D11A1" w:rsidRPr="00090466">
        <w:fldChar w:fldCharType="separate"/>
      </w:r>
      <w:del w:id="586" w:author="Clayton Lamb" w:date="2025-11-26T07:32:00Z" w16du:dateUtc="2025-11-26T14:32:00Z">
        <w:r w:rsidR="000E2702" w:rsidRPr="00090466" w:rsidDel="000E2702">
          <w:rPr>
            <w:noProof/>
          </w:rPr>
          <w:delText>(</w:delText>
        </w:r>
      </w:del>
      <w:r w:rsidR="000E2702" w:rsidRPr="00090466">
        <w:rPr>
          <w:noProof/>
        </w:rPr>
        <w:t>Anderson et al. 2023, Procko et al. 2024, Jordan et al. 2025, Peters et al. 2025)</w:t>
      </w:r>
      <w:r w:rsidR="000D11A1" w:rsidRPr="00090466">
        <w:fldChar w:fldCharType="end"/>
      </w:r>
      <w:r w:rsidRPr="00090466">
        <w:t xml:space="preserve">. </w:t>
      </w:r>
      <w:ins w:id="587" w:author="Clayton Lamb" w:date="2025-11-28T07:52:00Z" w16du:dateUtc="2025-11-28T14:52:00Z">
        <w:r w:rsidR="009C344A" w:rsidRPr="00090466">
          <w:t>Elk avoided daytime periods on recreation trails more strongly than they did on wildlife trails within the Fernie network or at remote site</w:t>
        </w:r>
      </w:ins>
      <w:del w:id="588" w:author="Clayton Lamb" w:date="2025-11-28T07:52:00Z" w16du:dateUtc="2025-11-28T14:52:00Z">
        <w:r w:rsidRPr="00090466" w:rsidDel="009C344A">
          <w:delText>Elk avoided daytime periods on recreation trails more than</w:delText>
        </w:r>
      </w:del>
      <w:del w:id="589" w:author="Clayton Lamb" w:date="2025-11-26T07:32:00Z" w16du:dateUtc="2025-11-26T14:32:00Z">
        <w:r w:rsidRPr="00090466" w:rsidDel="000E2702">
          <w:delText xml:space="preserve"> they do</w:delText>
        </w:r>
      </w:del>
      <w:del w:id="590" w:author="Clayton Lamb" w:date="2025-11-28T07:52:00Z" w16du:dateUtc="2025-11-28T14:52:00Z">
        <w:r w:rsidRPr="00090466" w:rsidDel="009C344A">
          <w:delText xml:space="preserve"> in remote areas</w:delText>
        </w:r>
        <w:r w:rsidR="00C57501" w:rsidRPr="00090466" w:rsidDel="009C344A">
          <w:delText xml:space="preserve"> and wildlife trails within the Fernie trail network</w:delText>
        </w:r>
      </w:del>
      <w:r w:rsidRPr="00090466">
        <w:t xml:space="preserve">. However, elk  </w:t>
      </w:r>
      <w:r w:rsidR="00C57501" w:rsidRPr="00090466">
        <w:t xml:space="preserve">generally had low use of </w:t>
      </w:r>
      <w:r w:rsidRPr="00090466">
        <w:t xml:space="preserve"> daytime periods </w:t>
      </w:r>
      <w:r w:rsidR="00C57501" w:rsidRPr="00090466">
        <w:t>on recreational trails, wildlife trails</w:t>
      </w:r>
      <w:r w:rsidR="00891B89" w:rsidRPr="00090466">
        <w:t>, and</w:t>
      </w:r>
      <w:r w:rsidR="00C57501" w:rsidRPr="00090466">
        <w:t xml:space="preserve"> </w:t>
      </w:r>
      <w:r w:rsidRPr="00090466">
        <w:t>the landscape-valley cameras</w:t>
      </w:r>
      <w:r w:rsidR="00C57501" w:rsidRPr="00090466">
        <w:t xml:space="preserve"> compared to </w:t>
      </w:r>
      <w:r w:rsidR="00891B89" w:rsidRPr="00090466">
        <w:t>landscape-</w:t>
      </w:r>
      <w:r w:rsidR="00C57501" w:rsidRPr="00090466">
        <w:t>remote cameras</w:t>
      </w:r>
      <w:r w:rsidRPr="00090466">
        <w:t xml:space="preserve"> suggesting the avoidance of </w:t>
      </w:r>
      <w:r w:rsidR="00C57501" w:rsidRPr="00090466">
        <w:t>daytime on the recreation trails may not solely be due to recreation effects and may be a response to additional human pressures such as towns</w:t>
      </w:r>
      <w:r w:rsidR="00444F61" w:rsidRPr="00090466">
        <w:t>,</w:t>
      </w:r>
      <w:r w:rsidR="00C57501" w:rsidRPr="00090466">
        <w:t xml:space="preserve"> roads</w:t>
      </w:r>
      <w:r w:rsidR="00444F61" w:rsidRPr="00090466">
        <w:t>, or hunting pressure</w:t>
      </w:r>
      <w:r w:rsidR="00C57501" w:rsidRPr="00090466">
        <w:t>.</w:t>
      </w:r>
      <w:ins w:id="591" w:author="Clayton Lamb" w:date="2025-11-26T07:33:00Z" w16du:dateUtc="2025-11-26T14:33:00Z">
        <w:r w:rsidR="000E2702" w:rsidRPr="00090466">
          <w:t xml:space="preserve"> </w:t>
        </w:r>
      </w:ins>
      <w:ins w:id="592" w:author="Clayton Lamb" w:date="2025-11-28T07:53:00Z" w16du:dateUtc="2025-11-28T14:53:00Z">
        <w:r w:rsidR="009C344A" w:rsidRPr="00090466">
          <w:t xml:space="preserve">Supporting this idea, </w:t>
        </w:r>
      </w:ins>
      <w:r w:rsidR="000E2702" w:rsidRPr="00090466">
        <w:fldChar w:fldCharType="begin"/>
      </w:r>
      <w:r w:rsidR="00CF69CB" w:rsidRPr="00090466">
        <w:instrText xml:space="preserve"> ADDIN ZOTERO_ITEM CSL_CITATION {"citationID":"DPyq9wwB","properties":{"formattedCitation":"(Peters et al. 2025)","plainCitation":"(Peters et al. 2025)","dontUpdate":true,"noteIndex":0},"citationItems":[{"id":6421,"uris":["http://zotero.org/users/6749014/items/E32AG4HX"],"itemData":{"id":6421,"type":"article-journal","abstract":"Recreation (i.e., hiking and biking) and hunting can occur simultaneously in time and space, and both sources of disturbance affect wildlife behavior, leading to reactions resembling anti‐predator behavior. However, the additive effects of lethal and non‐lethal human disturbances on wildlife are only beginning to be understood, and research on the impact of hunting on non‐target species is limited. Recreation and hunting commonly co‐occur in areas where wildlife is present, and understanding their combined effects on wildlife behavior is crucial for protected area management. Using records from 122 camera traps placed along trails and in surrounding forests, we assessed the effect of varying intensities of hunting and recreation over space and time on the temporal activity of red deer (Cervus elaphus), roe deer (Capreolus capreolus), wild boar (Sus scrofa), red fox (Vulpes vulpes), and Eurasian lynx (Lynx lynx) in the Bavarian Forest National Park, Germany. We documented the relative abundance of these species on trails versus in forests and applied Bayesian models to assess how hunting and recreation influenced wildlife nocturnality. Our results suggest that hunting is a strong driver behind wildlife temporal behavior. Hunting amplified avoidance of non‐lethal recreation and potentially impacts species interactions. Red deer exhibited the most pronounced temporal avoidance of both hunting and recreational activity, increasing nocturnality and trail avoidance as these disturbances increased. Red deer were more diurnal in the non‐hunting zone and decreased nocturnal activity with increasing distance from the hunting zone. Wild boar and non‐hunted species exhibited moderate or negligible responses. However, high hunting effort led to species not targeted by hunting (roe deer and red fox) increasing their temporal avoidance of recreational activities, with wild boar and roe deer avoiding trails more strongly. In the context of protected area management, our results suggest that strictly reducing hunting in space and time while concentrating recreation in certain areas to create disturbance‐free habitat year‐round has great potential to reduce the temporal avoidance of humans by wildlife, thereby fostering nature conservation goals by protecting natural processes.","container-title":"Ecological Applications","DOI":"10.1002/eap.70118","ISSN":"1051-0761","issue":"7","journalAbbreviation":"Ecol Appl","note":"PMID: 41177940\nPMCID: PMC12580470","page":"e70118","source":"PubMed Central","title":"Temporal displacement of the mammal community in a protected area due to hunting and recreational activities","volume":"35","author":[{"family":"Peters","given":"Anne"},{"family":"Smith","given":"Adam F."},{"family":"Henrich","given":"Maik"},{"family":"Dormann","given":"Carsten F."},{"family":"Heurich","given":"Marco"}],"issued":{"date-parts":[["2025",10]]}}}],"schema":"https://github.com/citation-style-language/schema/raw/master/csl-citation.json"} </w:instrText>
      </w:r>
      <w:r w:rsidR="000E2702" w:rsidRPr="00090466">
        <w:fldChar w:fldCharType="separate"/>
      </w:r>
      <w:del w:id="593" w:author="Clayton Lamb" w:date="2025-11-26T07:33:00Z" w16du:dateUtc="2025-11-26T14:33:00Z">
        <w:r w:rsidR="000E2702" w:rsidRPr="00090466" w:rsidDel="000E2702">
          <w:rPr>
            <w:noProof/>
          </w:rPr>
          <w:delText>(</w:delText>
        </w:r>
      </w:del>
      <w:r w:rsidR="000E2702" w:rsidRPr="00090466">
        <w:rPr>
          <w:noProof/>
        </w:rPr>
        <w:t xml:space="preserve">Peters et al. </w:t>
      </w:r>
      <w:ins w:id="594" w:author="Clayton Lamb" w:date="2025-11-26T07:33:00Z" w16du:dateUtc="2025-11-26T14:33:00Z">
        <w:r w:rsidR="000E2702" w:rsidRPr="00090466">
          <w:rPr>
            <w:noProof/>
          </w:rPr>
          <w:t>(</w:t>
        </w:r>
      </w:ins>
      <w:r w:rsidR="000E2702" w:rsidRPr="00090466">
        <w:rPr>
          <w:noProof/>
        </w:rPr>
        <w:t>2025)</w:t>
      </w:r>
      <w:r w:rsidR="000E2702" w:rsidRPr="00090466">
        <w:fldChar w:fldCharType="end"/>
      </w:r>
      <w:ins w:id="595" w:author="Clayton Lamb" w:date="2025-11-26T07:33:00Z" w16du:dateUtc="2025-11-26T14:33:00Z">
        <w:r w:rsidR="000E2702" w:rsidRPr="00090466">
          <w:t xml:space="preserve"> documented strong</w:t>
        </w:r>
      </w:ins>
      <w:ins w:id="596" w:author="Clayton Lamb" w:date="2025-11-28T07:53:00Z" w16du:dateUtc="2025-11-28T14:53:00Z">
        <w:r w:rsidR="009C344A" w:rsidRPr="00090466">
          <w:t xml:space="preserve"> avoidance</w:t>
        </w:r>
      </w:ins>
      <w:ins w:id="597" w:author="Clayton Lamb" w:date="2025-11-26T07:33:00Z" w16du:dateUtc="2025-11-26T14:33:00Z">
        <w:r w:rsidR="000E2702" w:rsidRPr="00090466">
          <w:t xml:space="preserve"> responses of </w:t>
        </w:r>
      </w:ins>
      <w:ins w:id="598" w:author="Clayton Lamb" w:date="2025-11-26T07:34:00Z" w16du:dateUtc="2025-11-26T14:34:00Z">
        <w:r w:rsidR="00272322" w:rsidRPr="00090466">
          <w:t>a</w:t>
        </w:r>
      </w:ins>
      <w:ins w:id="599" w:author="Clayton Lamb" w:date="2025-11-26T07:33:00Z" w16du:dateUtc="2025-11-26T14:33:00Z">
        <w:r w:rsidR="00272322" w:rsidRPr="00090466">
          <w:t xml:space="preserve"> </w:t>
        </w:r>
      </w:ins>
      <w:ins w:id="600" w:author="Clayton Lamb" w:date="2025-11-28T07:53:00Z" w16du:dateUtc="2025-11-28T14:53:00Z">
        <w:r w:rsidR="009C344A" w:rsidRPr="00090466">
          <w:t>European</w:t>
        </w:r>
      </w:ins>
      <w:ins w:id="601" w:author="Clayton Lamb" w:date="2025-11-26T07:34:00Z" w16du:dateUtc="2025-11-26T14:34:00Z">
        <w:r w:rsidR="00272322" w:rsidRPr="00090466">
          <w:t xml:space="preserve"> elk species (</w:t>
        </w:r>
      </w:ins>
      <w:ins w:id="602" w:author="Clayton Lamb" w:date="2025-11-26T07:33:00Z" w16du:dateUtc="2025-11-26T14:33:00Z">
        <w:r w:rsidR="000E2702" w:rsidRPr="00090466">
          <w:t xml:space="preserve">red </w:t>
        </w:r>
        <w:r w:rsidR="00272322" w:rsidRPr="00090466">
          <w:t>deer</w:t>
        </w:r>
      </w:ins>
      <w:ins w:id="603" w:author="Clayton Lamb" w:date="2025-11-26T07:34:00Z" w16du:dateUtc="2025-11-26T14:34:00Z">
        <w:r w:rsidR="00272322" w:rsidRPr="00090466">
          <w:t>)</w:t>
        </w:r>
      </w:ins>
      <w:ins w:id="604" w:author="Clayton Lamb" w:date="2025-11-26T07:33:00Z" w16du:dateUtc="2025-11-26T14:33:00Z">
        <w:r w:rsidR="00272322" w:rsidRPr="00090466">
          <w:t xml:space="preserve"> </w:t>
        </w:r>
      </w:ins>
      <w:ins w:id="605" w:author="Clayton Lamb" w:date="2025-11-26T07:34:00Z" w16du:dateUtc="2025-11-26T14:34:00Z">
        <w:r w:rsidR="00272322" w:rsidRPr="00090466">
          <w:t xml:space="preserve">to hunting pressure, which amplified avoidance of recreational pressures. </w:t>
        </w:r>
      </w:ins>
    </w:p>
    <w:p w14:paraId="411F0DC9" w14:textId="2D410632" w:rsidR="00E54A54" w:rsidRPr="00090466" w:rsidRDefault="00E54A54" w:rsidP="009C344A">
      <w:pPr>
        <w:pStyle w:val="p1"/>
        <w:spacing w:line="480" w:lineRule="auto"/>
        <w:ind w:firstLine="720"/>
      </w:pPr>
      <w:del w:id="606" w:author="Clayton Lamb" w:date="2025-11-26T07:33:00Z" w16du:dateUtc="2025-11-26T14:33:00Z">
        <w:r w:rsidRPr="00090466" w:rsidDel="000E2702">
          <w:delText xml:space="preserve"> </w:delText>
        </w:r>
      </w:del>
      <w:r w:rsidR="00C57501" w:rsidRPr="00090466">
        <w:t>Overall the strong response of elk to recreation in our study and others seems to juxtapose with concurrent observations of elk becoming a nuisance in human-dominated areas such as agricultural fields and even in towns</w:t>
      </w:r>
      <w:r w:rsidR="00F0101C" w:rsidRPr="00090466">
        <w:t xml:space="preserve"> </w:t>
      </w:r>
      <w:r w:rsidR="00F0101C" w:rsidRPr="00090466">
        <w:fldChar w:fldCharType="begin"/>
      </w:r>
      <w:r w:rsidR="00567D8C" w:rsidRPr="00090466">
        <w:instrText xml:space="preserve"> ADDIN ZOTERO_ITEM CSL_CITATION {"citationID":"apRU7dFP","properties":{"formattedCitation":"(Wilmers and Levi 2013, Guthrie 2020, Rutherford et al. 2025)","plainCitation":"(Wilmers and Levi 2013, Guthrie 2020, Rutherford et al. 2025)","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date-parts":[["2025"]]}}}],"schema":"https://github.com/citation-style-language/schema/raw/master/csl-citation.json"} </w:instrText>
      </w:r>
      <w:r w:rsidR="00F0101C" w:rsidRPr="00090466">
        <w:fldChar w:fldCharType="separate"/>
      </w:r>
      <w:r w:rsidR="00567D8C" w:rsidRPr="00090466">
        <w:rPr>
          <w:noProof/>
        </w:rPr>
        <w:t>(Wilmers and Levi 2013, Guthrie 2020, Rutherford et al. 2025)</w:t>
      </w:r>
      <w:r w:rsidR="00F0101C" w:rsidRPr="00090466">
        <w:fldChar w:fldCharType="end"/>
      </w:r>
      <w:r w:rsidR="00C57501" w:rsidRPr="00090466">
        <w:t xml:space="preserve">.  </w:t>
      </w:r>
      <w:r w:rsidR="00444F61" w:rsidRPr="00090466">
        <w:t xml:space="preserve">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w:t>
      </w:r>
      <w:r w:rsidR="006E1667" w:rsidRPr="00090466">
        <w:t>Clearly h</w:t>
      </w:r>
      <w:r w:rsidR="00444F61" w:rsidRPr="00090466">
        <w:t>uman presence thus does not always produce negative responses in elk</w:t>
      </w:r>
      <w:ins w:id="607" w:author="Clayton Lamb" w:date="2025-11-26T07:35:00Z" w16du:dateUtc="2025-11-26T14:35:00Z">
        <w:r w:rsidR="00272322" w:rsidRPr="00090466">
          <w:t xml:space="preserve">. </w:t>
        </w:r>
      </w:ins>
      <w:ins w:id="608" w:author="Clayton Lamb" w:date="2025-11-26T07:36:00Z" w16du:dateUtc="2025-11-26T14:36:00Z">
        <w:r w:rsidR="00272322" w:rsidRPr="00090466">
          <w:t xml:space="preserve">Elk can be found in great numbers near </w:t>
        </w:r>
        <w:r w:rsidR="00272322" w:rsidRPr="00090466">
          <w:lastRenderedPageBreak/>
          <w:t xml:space="preserve">people when </w:t>
        </w:r>
      </w:ins>
      <w:del w:id="609" w:author="Clayton Lamb" w:date="2025-11-26T07:35:00Z" w16du:dateUtc="2025-11-26T14:35:00Z">
        <w:r w:rsidR="00444F61" w:rsidRPr="00090466" w:rsidDel="00272322">
          <w:delText>, and w</w:delText>
        </w:r>
      </w:del>
      <w:del w:id="610" w:author="Clayton Lamb" w:date="2025-11-26T07:36:00Z" w16du:dateUtc="2025-11-26T14:36:00Z">
        <w:r w:rsidR="00444F61" w:rsidRPr="00090466" w:rsidDel="00272322">
          <w:delText xml:space="preserve">hen </w:delText>
        </w:r>
      </w:del>
      <w:r w:rsidR="00444F61" w:rsidRPr="00090466">
        <w:t xml:space="preserve">human presence </w:t>
      </w:r>
      <w:del w:id="611" w:author="Clayton Lamb" w:date="2025-11-26T07:35:00Z" w16du:dateUtc="2025-11-26T14:35:00Z">
        <w:r w:rsidR="00444F61" w:rsidRPr="00090466" w:rsidDel="00272322">
          <w:delText>also provides</w:delText>
        </w:r>
      </w:del>
      <w:ins w:id="612" w:author="Clayton Lamb" w:date="2025-11-26T07:35:00Z" w16du:dateUtc="2025-11-26T14:35:00Z">
        <w:r w:rsidR="00272322" w:rsidRPr="00090466">
          <w:t>is tied to</w:t>
        </w:r>
      </w:ins>
      <w:r w:rsidR="00444F61" w:rsidRPr="00090466">
        <w:t xml:space="preserve"> productive habitat and mortality reduction</w:t>
      </w:r>
      <w:del w:id="613" w:author="Clayton Lamb" w:date="2025-11-26T07:36:00Z" w16du:dateUtc="2025-11-26T14:36:00Z">
        <w:r w:rsidR="00444F61" w:rsidRPr="00090466" w:rsidDel="00272322">
          <w:delText xml:space="preserve"> elk can be found in great numbers</w:delText>
        </w:r>
      </w:del>
      <w:r w:rsidR="00444F61" w:rsidRPr="00090466">
        <w:t xml:space="preserve">. </w:t>
      </w:r>
      <w:r w:rsidR="006E1667" w:rsidRPr="00090466">
        <w:t xml:space="preserve">There are other examples where elk congregate near people and disturbance such as open pit coal mines in the Elk Valley where hunters and predators are </w:t>
      </w:r>
      <w:del w:id="614" w:author="Clayton Lamb" w:date="2025-11-26T07:36:00Z" w16du:dateUtc="2025-11-26T14:36:00Z">
        <w:r w:rsidR="006E1667" w:rsidRPr="00090466" w:rsidDel="00272322">
          <w:delText>likely fewer</w:delText>
        </w:r>
      </w:del>
      <w:ins w:id="615" w:author="Clayton Lamb" w:date="2025-11-26T07:36:00Z" w16du:dateUtc="2025-11-26T14:36:00Z">
        <w:r w:rsidR="00272322" w:rsidRPr="00090466">
          <w:t>rare</w:t>
        </w:r>
      </w:ins>
      <w:r w:rsidR="006E1667" w:rsidRPr="00090466">
        <w:t xml:space="preserve"> and </w:t>
      </w:r>
      <w:r w:rsidR="001149EB" w:rsidRPr="00090466">
        <w:t>patches</w:t>
      </w:r>
      <w:r w:rsidR="006E1667" w:rsidRPr="00090466">
        <w:t xml:space="preserve"> of reclaimed areas can temporarily provide nutrient dense food </w:t>
      </w:r>
      <w:r w:rsidR="006E1667" w:rsidRPr="00090466">
        <w:fldChar w:fldCharType="begin"/>
      </w:r>
      <w:r w:rsidR="006E1667" w:rsidRPr="00090466">
        <w:instrText xml:space="preserve"> ADDIN ZOTERO_ITEM CSL_CITATION {"citationID":"CRX1UTNl","properties":{"formattedCitation":"(Poole et al. 2024)","plainCitation":"(Poole et al. 2024)","noteIndex":0},"citationItems":[{"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6E1667" w:rsidRPr="00090466">
        <w:fldChar w:fldCharType="separate"/>
      </w:r>
      <w:r w:rsidR="006E1667" w:rsidRPr="00090466">
        <w:rPr>
          <w:noProof/>
        </w:rPr>
        <w:t>(Poole et al. 2024)</w:t>
      </w:r>
      <w:r w:rsidR="006E1667" w:rsidRPr="00090466">
        <w:fldChar w:fldCharType="end"/>
      </w:r>
      <w:r w:rsidR="006E1667" w:rsidRPr="00090466">
        <w:t xml:space="preserve">. Indeed elk do appear to show a functional response in selection for human footprint that depends on the level of human footprint they are continually exposed to suggesting habituation and synanthropy </w:t>
      </w:r>
      <w:r w:rsidR="006E1667" w:rsidRPr="00090466">
        <w:fldChar w:fldCharType="begin"/>
      </w:r>
      <w:r w:rsidR="006E1667" w:rsidRPr="00090466">
        <w:instrText xml:space="preserve"> ADDIN ZOTERO_ITEM CSL_CITATION {"citationID":"P5tA2QTx","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E1667" w:rsidRPr="00090466">
        <w:fldChar w:fldCharType="separate"/>
      </w:r>
      <w:r w:rsidR="006E1667" w:rsidRPr="00090466">
        <w:rPr>
          <w:noProof/>
        </w:rPr>
        <w:t>(Gaynor et al. 2025)</w:t>
      </w:r>
      <w:r w:rsidR="006E1667" w:rsidRPr="00090466">
        <w:fldChar w:fldCharType="end"/>
      </w:r>
      <w:r w:rsidR="006E1667" w:rsidRPr="00090466">
        <w:t xml:space="preserve">. </w:t>
      </w:r>
      <w:r w:rsidR="00444F61" w:rsidRPr="00090466">
        <w:t>Elk likely avoid recreation trails because the trade-off of</w:t>
      </w:r>
      <w:del w:id="616" w:author="Clayton Lamb" w:date="2025-11-26T07:37:00Z" w16du:dateUtc="2025-11-26T14:37:00Z">
        <w:r w:rsidR="00444F61" w:rsidRPr="00090466" w:rsidDel="00272322">
          <w:delText xml:space="preserve"> being</w:delText>
        </w:r>
      </w:del>
      <w:r w:rsidR="00444F61" w:rsidRPr="00090466">
        <w:t xml:space="preserve"> disturb</w:t>
      </w:r>
      <w:ins w:id="617" w:author="Clayton Lamb" w:date="2025-11-26T07:37:00Z" w16du:dateUtc="2025-11-26T14:37:00Z">
        <w:r w:rsidR="00272322" w:rsidRPr="00090466">
          <w:t>ance</w:t>
        </w:r>
      </w:ins>
      <w:del w:id="618" w:author="Clayton Lamb" w:date="2025-11-26T07:37:00Z" w16du:dateUtc="2025-11-26T14:37:00Z">
        <w:r w:rsidR="00444F61" w:rsidRPr="00090466" w:rsidDel="00272322">
          <w:delText>ed</w:delText>
        </w:r>
      </w:del>
      <w:r w:rsidR="00444F61" w:rsidRPr="00090466">
        <w:t xml:space="preserve"> </w:t>
      </w:r>
      <w:ins w:id="619" w:author="Clayton Lamb" w:date="2025-11-26T07:37:00Z" w16du:dateUtc="2025-11-26T14:37:00Z">
        <w:r w:rsidR="00272322" w:rsidRPr="00090466">
          <w:t>from</w:t>
        </w:r>
      </w:ins>
      <w:del w:id="620" w:author="Clayton Lamb" w:date="2025-11-26T07:37:00Z" w16du:dateUtc="2025-11-26T14:37:00Z">
        <w:r w:rsidR="00444F61" w:rsidRPr="00090466" w:rsidDel="00272322">
          <w:delText>by</w:delText>
        </w:r>
      </w:del>
      <w:r w:rsidR="00444F61" w:rsidRPr="00090466">
        <w:t xml:space="preserve"> recreationists </w:t>
      </w:r>
      <w:ins w:id="621" w:author="Clayton Lamb" w:date="2025-11-26T07:37:00Z" w16du:dateUtc="2025-11-26T14:37:00Z">
        <w:r w:rsidR="00272322" w:rsidRPr="00090466">
          <w:t>was</w:t>
        </w:r>
      </w:ins>
      <w:del w:id="622" w:author="Clayton Lamb" w:date="2025-11-26T07:37:00Z" w16du:dateUtc="2025-11-26T14:37:00Z">
        <w:r w:rsidR="00444F61" w:rsidRPr="00090466" w:rsidDel="00272322">
          <w:delText>is</w:delText>
        </w:r>
      </w:del>
      <w:r w:rsidR="00444F61" w:rsidRPr="00090466">
        <w:t xml:space="preserve"> not offset by </w:t>
      </w:r>
      <w:ins w:id="623" w:author="Clayton Lamb" w:date="2025-11-26T07:37:00Z" w16du:dateUtc="2025-11-26T14:37:00Z">
        <w:r w:rsidR="00272322" w:rsidRPr="00090466">
          <w:t xml:space="preserve">sufficient </w:t>
        </w:r>
      </w:ins>
      <w:r w:rsidR="00444F61" w:rsidRPr="00090466">
        <w:t xml:space="preserve">benefits such as better forage and there </w:t>
      </w:r>
      <w:ins w:id="624" w:author="Clayton Lamb" w:date="2025-11-26T07:37:00Z" w16du:dateUtc="2025-11-26T14:37:00Z">
        <w:r w:rsidR="00272322" w:rsidRPr="00090466">
          <w:t>was</w:t>
        </w:r>
      </w:ins>
      <w:del w:id="625" w:author="Clayton Lamb" w:date="2025-11-26T07:37:00Z" w16du:dateUtc="2025-11-26T14:37:00Z">
        <w:r w:rsidR="00444F61" w:rsidRPr="00090466" w:rsidDel="00272322">
          <w:delText>is</w:delText>
        </w:r>
      </w:del>
      <w:r w:rsidR="00444F61" w:rsidRPr="00090466">
        <w:t xml:space="preserve"> </w:t>
      </w:r>
      <w:del w:id="626" w:author="Clayton Lamb" w:date="2025-11-26T07:37:00Z" w16du:dateUtc="2025-11-26T14:37:00Z">
        <w:r w:rsidR="00444F61" w:rsidRPr="00090466" w:rsidDel="00272322">
          <w:delText>not sufficient</w:delText>
        </w:r>
      </w:del>
      <w:ins w:id="627" w:author="Clayton Lamb" w:date="2025-11-26T07:37:00Z" w16du:dateUtc="2025-11-26T14:37:00Z">
        <w:r w:rsidR="00272322" w:rsidRPr="00090466">
          <w:t>insufficient</w:t>
        </w:r>
      </w:ins>
      <w:r w:rsidR="00444F61" w:rsidRPr="00090466">
        <w:t xml:space="preserve"> predator or hunter avoidance of these areas.</w:t>
      </w:r>
      <w:r w:rsidR="006E1667" w:rsidRPr="00090466">
        <w:t xml:space="preserve"> One prediction from this would be that if recreational use was more intense in the Fernie trail network</w:t>
      </w:r>
      <w:ins w:id="628" w:author="Clayton Lamb" w:date="2025-11-28T07:55:00Z" w16du:dateUtc="2025-11-28T14:55:00Z">
        <w:r w:rsidR="009C344A" w:rsidRPr="00090466">
          <w:t>,</w:t>
        </w:r>
      </w:ins>
      <w:r w:rsidR="006E1667" w:rsidRPr="00090466">
        <w:t xml:space="preserve"> and as a result predators</w:t>
      </w:r>
      <w:ins w:id="629" w:author="Clayton Lamb" w:date="2025-11-28T07:55:00Z" w16du:dateUtc="2025-11-28T14:55:00Z">
        <w:r w:rsidR="009C344A" w:rsidRPr="00090466">
          <w:t xml:space="preserve"> had stronger</w:t>
        </w:r>
      </w:ins>
      <w:r w:rsidR="006E1667" w:rsidRPr="00090466">
        <w:t xml:space="preserve"> avoid</w:t>
      </w:r>
      <w:ins w:id="630" w:author="Clayton Lamb" w:date="2025-11-28T07:55:00Z" w16du:dateUtc="2025-11-28T14:55:00Z">
        <w:r w:rsidR="009C344A" w:rsidRPr="00090466">
          <w:t>ance of</w:t>
        </w:r>
      </w:ins>
      <w:del w:id="631" w:author="Clayton Lamb" w:date="2025-11-28T07:55:00Z" w16du:dateUtc="2025-11-28T14:55:00Z">
        <w:r w:rsidR="006E1667" w:rsidRPr="00090466" w:rsidDel="009C344A">
          <w:delText>ed</w:delText>
        </w:r>
      </w:del>
      <w:r w:rsidR="006E1667" w:rsidRPr="00090466">
        <w:t xml:space="preserve"> the area</w:t>
      </w:r>
      <w:del w:id="632" w:author="Clayton Lamb" w:date="2025-11-28T07:55:00Z" w16du:dateUtc="2025-11-28T14:55:00Z">
        <w:r w:rsidR="006E1667" w:rsidRPr="00090466" w:rsidDel="009C344A">
          <w:delText xml:space="preserve"> more</w:delText>
        </w:r>
      </w:del>
      <w:r w:rsidR="006E1667" w:rsidRPr="00090466">
        <w:t xml:space="preserve">, and forage was increased through habitat restoration, then elk may have </w:t>
      </w:r>
      <w:del w:id="633" w:author="Clayton Lamb" w:date="2025-11-26T07:38:00Z" w16du:dateUtc="2025-11-26T14:38:00Z">
        <w:r w:rsidR="006E1667" w:rsidRPr="00090466" w:rsidDel="00272322">
          <w:delText xml:space="preserve">reduced </w:delText>
        </w:r>
      </w:del>
      <w:ins w:id="634" w:author="Clayton Lamb" w:date="2025-11-26T07:38:00Z" w16du:dateUtc="2025-11-26T14:38:00Z">
        <w:r w:rsidR="00272322" w:rsidRPr="00090466">
          <w:t xml:space="preserve">neutral </w:t>
        </w:r>
      </w:ins>
      <w:r w:rsidR="006E1667" w:rsidRPr="00090466">
        <w:t>or positive responses</w:t>
      </w:r>
      <w:ins w:id="635" w:author="Clayton Lamb" w:date="2025-11-26T07:38:00Z" w16du:dateUtc="2025-11-26T14:38:00Z">
        <w:r w:rsidR="00272322" w:rsidRPr="00090466">
          <w:t xml:space="preserve"> to recreation</w:t>
        </w:r>
      </w:ins>
      <w:r w:rsidR="006E1667" w:rsidRPr="00090466">
        <w:t xml:space="preserve">. Such a prediction would require </w:t>
      </w:r>
      <w:r w:rsidR="001149EB" w:rsidRPr="00090466">
        <w:t>testing,</w:t>
      </w:r>
      <w:r w:rsidR="006E1667" w:rsidRPr="00090466">
        <w:t xml:space="preserve"> and </w:t>
      </w:r>
      <w:ins w:id="636" w:author="Clayton Lamb" w:date="2025-11-26T07:38:00Z" w16du:dateUtc="2025-11-26T14:38:00Z">
        <w:r w:rsidR="00272322" w:rsidRPr="00090466">
          <w:t>the</w:t>
        </w:r>
      </w:ins>
      <w:del w:id="637" w:author="Clayton Lamb" w:date="2025-11-26T07:38:00Z" w16du:dateUtc="2025-11-26T14:38:00Z">
        <w:r w:rsidR="006E1667" w:rsidRPr="00090466" w:rsidDel="00272322">
          <w:delText>such</w:delText>
        </w:r>
      </w:del>
      <w:r w:rsidR="006E1667" w:rsidRPr="00090466">
        <w:t xml:space="preserve"> increased recreational intensity would continue to come with trade-offs for other </w:t>
      </w:r>
      <w:ins w:id="638" w:author="Clayton Lamb" w:date="2025-11-24T13:09:00Z" w16du:dateUtc="2025-11-24T20:09:00Z">
        <w:r w:rsidR="00B9641F" w:rsidRPr="00090466">
          <w:t>wildlife</w:t>
        </w:r>
      </w:ins>
      <w:ins w:id="639" w:author="Clayton Lamb" w:date="2025-11-26T07:38:00Z" w16du:dateUtc="2025-11-26T14:38:00Z">
        <w:r w:rsidR="00272322" w:rsidRPr="00090466">
          <w:t xml:space="preserve"> </w:t>
        </w:r>
      </w:ins>
      <w:r w:rsidR="006E1667" w:rsidRPr="00090466">
        <w:t>species and recreationist</w:t>
      </w:r>
      <w:ins w:id="640" w:author="Clayton Lamb" w:date="2025-11-24T13:08:00Z" w16du:dateUtc="2025-11-24T20:08:00Z">
        <w:r w:rsidR="00B9641F" w:rsidRPr="00090466">
          <w:t>s</w:t>
        </w:r>
      </w:ins>
      <w:r w:rsidR="006E1667" w:rsidRPr="00090466">
        <w:t>.</w:t>
      </w:r>
    </w:p>
    <w:p w14:paraId="63307169" w14:textId="435E2837" w:rsidR="000936A7" w:rsidRPr="00090466" w:rsidRDefault="00E54A54" w:rsidP="000936A7">
      <w:pPr>
        <w:pStyle w:val="p1"/>
        <w:spacing w:line="480" w:lineRule="auto"/>
        <w:ind w:firstLine="720"/>
        <w:rPr>
          <w:ins w:id="641" w:author="Clayton Lamb" w:date="2025-11-24T16:31:00Z" w16du:dateUtc="2025-11-24T23:31:00Z"/>
        </w:rPr>
      </w:pPr>
      <w:r w:rsidRPr="00090466">
        <w:t xml:space="preserve">Grizzly bears </w:t>
      </w:r>
      <w:r w:rsidR="006E1667" w:rsidRPr="00090466">
        <w:t>displayed a</w:t>
      </w:r>
      <w:r w:rsidRPr="00090466">
        <w:t xml:space="preserve"> complex response to non-motorized recreation. At a broad scale, GPS data indicated moderate avoidance of the Mt. Fernie trail network relative to the surrounding valley landscape. Within the network, however, camera data showed grizzly bears were more likely to use recreation trails than adjacent wildlife trails</w:t>
      </w:r>
      <w:r w:rsidR="00612E0B" w:rsidRPr="00090466">
        <w:t xml:space="preserve">, but </w:t>
      </w:r>
      <w:r w:rsidR="001149EB" w:rsidRPr="00090466">
        <w:t>overall,</w:t>
      </w:r>
      <w:r w:rsidR="00612E0B" w:rsidRPr="00090466">
        <w:t xml:space="preserve"> the use of the trails within the Mt Fernie network (wildlife and rec</w:t>
      </w:r>
      <w:r w:rsidR="006E1667" w:rsidRPr="00090466">
        <w:t>reation trails</w:t>
      </w:r>
      <w:r w:rsidR="00612E0B" w:rsidRPr="00090466">
        <w:t>) was lower than the surrounding landscape</w:t>
      </w:r>
      <w:r w:rsidRPr="00090466">
        <w:t xml:space="preserve">. This apparent selection for recreation trails </w:t>
      </w:r>
      <w:r w:rsidR="00612E0B" w:rsidRPr="00090466">
        <w:t xml:space="preserve">compared to wildlife trails within the trail network </w:t>
      </w:r>
      <w:r w:rsidRPr="00090466">
        <w:t xml:space="preserve">may reflect efficient travel along predictable corridors, </w:t>
      </w:r>
      <w:r w:rsidR="00612E0B" w:rsidRPr="00090466">
        <w:t xml:space="preserve">which is consistent with the step selection analysis that shows bears moving faster </w:t>
      </w:r>
      <w:r w:rsidR="00891B89" w:rsidRPr="00090466">
        <w:t xml:space="preserve">when </w:t>
      </w:r>
      <w:r w:rsidR="00612E0B" w:rsidRPr="00090466">
        <w:t>using the trail network</w:t>
      </w:r>
      <w:r w:rsidRPr="00090466">
        <w:t xml:space="preserve">. </w:t>
      </w:r>
      <w:r w:rsidR="00612E0B" w:rsidRPr="00090466">
        <w:t>T</w:t>
      </w:r>
      <w:r w:rsidRPr="00090466">
        <w:t xml:space="preserve">he overall low detection rates within the </w:t>
      </w:r>
      <w:r w:rsidR="006E1667" w:rsidRPr="00090466">
        <w:t xml:space="preserve">trail </w:t>
      </w:r>
      <w:r w:rsidRPr="00090466">
        <w:t xml:space="preserve">network and moderate avoidance of high-use zones suggest that trail use by grizzly bears is limited to periods or areas with lower </w:t>
      </w:r>
      <w:r w:rsidRPr="00090466">
        <w:lastRenderedPageBreak/>
        <w:t xml:space="preserve">human activity. This dual pattern of broad-scale avoidance and localized, functional trail use is consistent with a risk-management strategy in which bears minimize overlap with people while exploiting the linear features for movement when safe to do so. </w:t>
      </w:r>
      <w:r w:rsidR="00612E0B" w:rsidRPr="00090466">
        <w:t>Similar to elk, grizzly bears were more nocturnal within the Fernie trail network and landscape-valley trails than the landscape-remote cameras suggesting human effects beyond just recreation are causing bears to alter their behaviour. The iSSA analysis provides important context of bears’ response to other competing human pressures. While bears avoided the trail network, they more strongly avoided settled areas such as the area around the</w:t>
      </w:r>
      <w:ins w:id="642" w:author="Clayton Lamb" w:date="2025-11-26T07:39:00Z" w16du:dateUtc="2025-11-26T14:39:00Z">
        <w:r w:rsidR="00272322" w:rsidRPr="00090466">
          <w:t xml:space="preserve"> ci</w:t>
        </w:r>
      </w:ins>
      <w:ins w:id="643" w:author="Clayton Lamb" w:date="2025-11-26T07:40:00Z" w16du:dateUtc="2025-11-26T14:40:00Z">
        <w:r w:rsidR="00272322" w:rsidRPr="00090466">
          <w:t xml:space="preserve">ty </w:t>
        </w:r>
      </w:ins>
      <w:del w:id="644" w:author="Clayton Lamb" w:date="2025-11-26T07:39:00Z" w16du:dateUtc="2025-11-26T14:39:00Z">
        <w:r w:rsidR="00612E0B" w:rsidRPr="00090466" w:rsidDel="00272322">
          <w:delText xml:space="preserve"> town </w:delText>
        </w:r>
      </w:del>
      <w:r w:rsidR="00612E0B" w:rsidRPr="00090466">
        <w:t xml:space="preserve">of Fernie, thus the effects detected from </w:t>
      </w:r>
      <w:r w:rsidR="00891B89" w:rsidRPr="00090466">
        <w:t>cameras</w:t>
      </w:r>
      <w:r w:rsidR="00612E0B" w:rsidRPr="00090466">
        <w:t xml:space="preserve"> within the </w:t>
      </w:r>
      <w:r w:rsidR="00891B89" w:rsidRPr="00090466">
        <w:t>F</w:t>
      </w:r>
      <w:r w:rsidR="00612E0B" w:rsidRPr="00090466">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242EBE06" w14:textId="753477A9" w:rsidR="000936A7" w:rsidRPr="00090466" w:rsidDel="000936A7" w:rsidRDefault="004F67AF">
      <w:pPr>
        <w:pStyle w:val="p1"/>
        <w:spacing w:line="480" w:lineRule="auto"/>
        <w:ind w:firstLine="720"/>
        <w:rPr>
          <w:del w:id="645" w:author="Clayton Lamb" w:date="2025-11-24T16:33:00Z" w16du:dateUtc="2025-11-24T23:33:00Z"/>
        </w:rPr>
      </w:pPr>
      <w:ins w:id="646" w:author="Clayton Lamb" w:date="2025-11-28T08:00:00Z" w16du:dateUtc="2025-11-28T15:00:00Z">
        <w:r w:rsidRPr="00090466">
          <w:tab/>
        </w:r>
      </w:ins>
    </w:p>
    <w:p w14:paraId="56752080" w14:textId="54D97F55" w:rsidR="00CC3DA4" w:rsidRDefault="00C22C67">
      <w:pPr>
        <w:pStyle w:val="p1"/>
        <w:spacing w:line="480" w:lineRule="auto"/>
        <w:rPr>
          <w:ins w:id="647" w:author="Clayton Lamb" w:date="2025-11-28T14:08:00Z" w16du:dateUtc="2025-11-28T21:08:00Z"/>
        </w:rPr>
      </w:pPr>
      <w:r w:rsidRPr="00090466">
        <w:t>From a management perspective, our results indicate</w:t>
      </w:r>
      <w:r w:rsidR="006E1667" w:rsidRPr="00090466">
        <w:t>d</w:t>
      </w:r>
      <w:r w:rsidRPr="00090466">
        <w:t xml:space="preserve"> that non-motorized recreation can influence wildlife habitat use and behavior, but effects </w:t>
      </w:r>
      <w:r w:rsidR="006E1667" w:rsidRPr="00090466">
        <w:t>were</w:t>
      </w:r>
      <w:r w:rsidRPr="00090466">
        <w:t xml:space="preserve"> species- and context-specific. </w:t>
      </w:r>
      <w:r w:rsidR="0033580E" w:rsidRPr="00090466">
        <w:t xml:space="preserve">It is our perspective that </w:t>
      </w:r>
      <w:r w:rsidR="00CC3DA4" w:rsidRPr="00090466">
        <w:t>overall,</w:t>
      </w:r>
      <w:r w:rsidR="0033580E" w:rsidRPr="00090466">
        <w:t xml:space="preserve"> the </w:t>
      </w:r>
      <w:r w:rsidR="006E1667" w:rsidRPr="00090466">
        <w:t xml:space="preserve">behavioural </w:t>
      </w:r>
      <w:r w:rsidR="0033580E" w:rsidRPr="00090466">
        <w:t>effects of recreation were moderate to low for the species we considered</w:t>
      </w:r>
      <w:r w:rsidR="00891B89" w:rsidRPr="00090466">
        <w:t xml:space="preserve">, especially considering the currently compact footprint of the trail network relative to the surrounding landscape. </w:t>
      </w:r>
      <w:r w:rsidR="0033580E" w:rsidRPr="00090466">
        <w:t>Of the species considered, elk and grizzly bear were the primary species that showed negative effects, with elk showing the most consistent and strong responses. Mitigating the negative effects to elk and grizzly bear could be accomplished by c</w:t>
      </w:r>
      <w:r w:rsidRPr="00090466">
        <w:t xml:space="preserve">oncentrating recreation in high-use, predictable areas </w:t>
      </w:r>
      <w:r w:rsidR="007D5441" w:rsidRPr="00090466">
        <w:t>such as those around existing towns. Such an approach</w:t>
      </w:r>
      <w:r w:rsidRPr="00090466">
        <w:t xml:space="preserve"> </w:t>
      </w:r>
      <w:r w:rsidR="0033580E" w:rsidRPr="00090466">
        <w:t>reduces the</w:t>
      </w:r>
      <w:r w:rsidRPr="00090466">
        <w:t xml:space="preserve"> spatial extent of disturbance</w:t>
      </w:r>
      <w:r w:rsidR="007D5441" w:rsidRPr="00090466">
        <w:t xml:space="preserve"> because the towns themselves already have a buffer of impacts around </w:t>
      </w:r>
      <w:r w:rsidR="002A39A7" w:rsidRPr="00090466">
        <w:t>them and</w:t>
      </w:r>
      <w:r w:rsidRPr="00090466">
        <w:t xml:space="preserve"> provide</w:t>
      </w:r>
      <w:r w:rsidR="007D5441" w:rsidRPr="00090466">
        <w:t>s</w:t>
      </w:r>
      <w:r w:rsidRPr="00090466">
        <w:t xml:space="preserve"> </w:t>
      </w:r>
      <w:r w:rsidR="00CC3DA4" w:rsidRPr="00090466">
        <w:t>low use</w:t>
      </w:r>
      <w:r w:rsidRPr="00090466">
        <w:t xml:space="preserve"> refugia for more sensitive species</w:t>
      </w:r>
      <w:r w:rsidR="007D5441" w:rsidRPr="00090466">
        <w:t xml:space="preserve"> in the areas outside the concentrated recreation areas</w:t>
      </w:r>
      <w:r w:rsidRPr="00090466">
        <w:t>. Seasonal or spatial closures may be warranted in areas that overlap with key habitats or during vulnerable periods</w:t>
      </w:r>
      <w:r w:rsidR="007D5441" w:rsidRPr="00090466">
        <w:t xml:space="preserve"> such as</w:t>
      </w:r>
      <w:r w:rsidR="00891B89" w:rsidRPr="00090466">
        <w:t xml:space="preserve"> bighorn</w:t>
      </w:r>
      <w:r w:rsidR="007D5441" w:rsidRPr="00090466">
        <w:t xml:space="preserve"> sheep lambing </w:t>
      </w:r>
      <w:r w:rsidR="007D5441" w:rsidRPr="00090466">
        <w:lastRenderedPageBreak/>
        <w:t>areas</w:t>
      </w:r>
      <w:r w:rsidR="00891B89" w:rsidRPr="00090466">
        <w:t xml:space="preserve"> or bear dens</w:t>
      </w:r>
      <w:ins w:id="648" w:author="Clayton Lamb" w:date="2025-11-26T07:41:00Z" w16du:dateUtc="2025-11-26T14:41:00Z">
        <w:r w:rsidR="00272322" w:rsidRPr="00090466">
          <w:t xml:space="preserve"> </w:t>
        </w:r>
      </w:ins>
      <w:r w:rsidR="00272322" w:rsidRPr="00090466">
        <w:fldChar w:fldCharType="begin"/>
      </w:r>
      <w:r w:rsidR="00272322" w:rsidRPr="00090466">
        <w:instrText xml:space="preserve"> ADDIN ZOTERO_ITEM CSL_CITATION {"citationID":"wYeikwnq","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272322" w:rsidRPr="00090466">
        <w:fldChar w:fldCharType="separate"/>
      </w:r>
      <w:r w:rsidR="00272322" w:rsidRPr="00090466">
        <w:rPr>
          <w:noProof/>
        </w:rPr>
        <w:t>(Wiedmann and Bleich 2014)</w:t>
      </w:r>
      <w:r w:rsidR="00272322" w:rsidRPr="00090466">
        <w:fldChar w:fldCharType="end"/>
      </w:r>
      <w:r w:rsidRPr="00090466">
        <w:t>.</w:t>
      </w:r>
      <w:r w:rsidR="007D5441" w:rsidRPr="00090466">
        <w:t xml:space="preserve"> To protect the </w:t>
      </w:r>
      <w:r w:rsidR="006E1667" w:rsidRPr="00090466">
        <w:t xml:space="preserve">nocturnal and </w:t>
      </w:r>
      <w:r w:rsidR="007D5441" w:rsidRPr="00090466">
        <w:t xml:space="preserve">crepuscular periods that wildlife often begin to use as pressure increases during the day it is recommended to concentrate recreation pressure during the </w:t>
      </w:r>
      <w:ins w:id="649" w:author="Clayton Lamb" w:date="2025-11-26T07:41:00Z" w16du:dateUtc="2025-11-26T14:41:00Z">
        <w:r w:rsidR="00272322" w:rsidRPr="00090466">
          <w:t xml:space="preserve">summer </w:t>
        </w:r>
      </w:ins>
      <w:r w:rsidR="007D5441" w:rsidRPr="00090466">
        <w:t xml:space="preserve">daylight hours between </w:t>
      </w:r>
      <w:ins w:id="650" w:author="Clayton Lamb" w:date="2025-11-26T07:41:00Z" w16du:dateUtc="2025-11-26T14:41:00Z">
        <w:r w:rsidR="00272322" w:rsidRPr="00090466">
          <w:t>9</w:t>
        </w:r>
      </w:ins>
      <w:del w:id="651" w:author="Clayton Lamb" w:date="2025-11-26T07:41:00Z" w16du:dateUtc="2025-11-26T14:41:00Z">
        <w:r w:rsidR="007D5441" w:rsidRPr="00090466" w:rsidDel="00272322">
          <w:delText>10</w:delText>
        </w:r>
      </w:del>
      <w:r w:rsidR="007D5441" w:rsidRPr="00090466">
        <w:t xml:space="preserve"> am and 7 pm.</w:t>
      </w:r>
      <w:r w:rsidRPr="00090466">
        <w:t xml:space="preserve"> </w:t>
      </w:r>
      <w:r w:rsidR="007D5441" w:rsidRPr="00090466">
        <w:t>T</w:t>
      </w:r>
      <w:r w:rsidRPr="00090466">
        <w:t xml:space="preserve">he very low rate of near encounters between recreationists and wildlife, particularly large carnivores, suggests that current patterns of recreation </w:t>
      </w:r>
      <w:r w:rsidR="007D5441" w:rsidRPr="00090466">
        <w:t>do</w:t>
      </w:r>
      <w:r w:rsidRPr="00090466">
        <w:t xml:space="preserve"> not pose </w:t>
      </w:r>
      <w:r w:rsidR="007D5441" w:rsidRPr="00090466">
        <w:t>a high</w:t>
      </w:r>
      <w:r w:rsidRPr="00090466">
        <w:t xml:space="preserve"> risk of conflict, though proactive measures such as signage</w:t>
      </w:r>
      <w:r w:rsidR="007D5441" w:rsidRPr="00090466">
        <w:t>, concentrating use during the day,</w:t>
      </w:r>
      <w:r w:rsidRPr="00090466">
        <w:t xml:space="preserve"> and education remain important</w:t>
      </w:r>
      <w:ins w:id="652" w:author="Clayton Lamb" w:date="2025-11-26T07:42:00Z" w16du:dateUtc="2025-11-26T14:42:00Z">
        <w:r w:rsidR="00272322" w:rsidRPr="00090466">
          <w:t xml:space="preserve"> to keep people safe</w:t>
        </w:r>
      </w:ins>
      <w:ins w:id="653" w:author="Clayton Lamb" w:date="2025-11-28T07:58:00Z" w16du:dateUtc="2025-11-28T14:58:00Z">
        <w:r w:rsidR="004F67AF" w:rsidRPr="00090466">
          <w:t xml:space="preserve"> </w:t>
        </w:r>
      </w:ins>
      <w:ins w:id="654" w:author="Clayton Lamb" w:date="2025-11-28T07:59:00Z" w16du:dateUtc="2025-11-28T14:59:00Z">
        <w:r w:rsidR="004F67AF" w:rsidRPr="00090466">
          <w:t>(</w:t>
        </w:r>
        <w:r w:rsidR="004F67AF" w:rsidRPr="00090466">
          <w:fldChar w:fldCharType="begin"/>
        </w:r>
        <w:r w:rsidR="004F67AF" w:rsidRPr="00090466">
          <w:instrText xml:space="preserve"> REF _Ref215209186 \h </w:instrText>
        </w:r>
      </w:ins>
      <w:r w:rsidR="004F67AF" w:rsidRPr="00090466">
        <w:instrText xml:space="preserve"> \* MERGEFORMAT </w:instrText>
      </w:r>
      <w:ins w:id="655" w:author="Clayton Lamb" w:date="2025-11-28T07:59:00Z" w16du:dateUtc="2025-11-28T14:59:00Z">
        <w:r w:rsidR="004F67AF" w:rsidRPr="00090466">
          <w:fldChar w:fldCharType="separate"/>
        </w:r>
        <w:r w:rsidR="004F67AF" w:rsidRPr="00090466">
          <w:t xml:space="preserve">Figure </w:t>
        </w:r>
        <w:r w:rsidR="004F67AF" w:rsidRPr="00090466">
          <w:rPr>
            <w:rPrChange w:id="656" w:author="Clayton Lamb" w:date="2025-11-28T13:58:00Z" w16du:dateUtc="2025-11-28T20:58:00Z">
              <w:rPr>
                <w:noProof/>
              </w:rPr>
            </w:rPrChange>
          </w:rPr>
          <w:t>7</w:t>
        </w:r>
        <w:r w:rsidR="004F67AF" w:rsidRPr="00090466">
          <w:fldChar w:fldCharType="end"/>
        </w:r>
        <w:r w:rsidR="004F67AF" w:rsidRPr="00090466">
          <w:t>)</w:t>
        </w:r>
      </w:ins>
      <w:r w:rsidRPr="00090466">
        <w:t>.</w:t>
      </w:r>
      <w:r w:rsidR="00891B89" w:rsidRPr="00090466">
        <w:t xml:space="preserve"> </w:t>
      </w:r>
      <w:ins w:id="657" w:author="Clayton Lamb" w:date="2025-11-28T08:00:00Z" w16du:dateUtc="2025-11-28T15:00:00Z">
        <w:r w:rsidR="004F67AF" w:rsidRPr="00090466">
          <w:t xml:space="preserve">Wildlife in the Fernie trail network frequently adjust their behaviour to minimize interactions with recreationists, likely as a means of reducing risk. Given that animals are modifying their behaviour to coexist with human use, it is equally important that recreationists </w:t>
        </w:r>
      </w:ins>
      <w:ins w:id="658" w:author="Clayton Lamb" w:date="2025-11-28T08:01:00Z" w16du:dateUtc="2025-11-28T15:01:00Z">
        <w:r w:rsidR="004F67AF" w:rsidRPr="00090466">
          <w:t>do what they can to</w:t>
        </w:r>
      </w:ins>
      <w:ins w:id="659" w:author="Clayton Lamb" w:date="2025-11-28T08:00:00Z" w16du:dateUtc="2025-11-28T15:00:00Z">
        <w:r w:rsidR="004F67AF" w:rsidRPr="00090466">
          <w:t xml:space="preserve"> </w:t>
        </w:r>
      </w:ins>
      <w:ins w:id="660" w:author="Clayton Lamb" w:date="2025-11-28T08:01:00Z" w16du:dateUtc="2025-11-28T15:01:00Z">
        <w:r w:rsidR="004F67AF" w:rsidRPr="00090466">
          <w:t>coexist with wildlife</w:t>
        </w:r>
      </w:ins>
      <w:del w:id="661" w:author="Clayton Lamb" w:date="2025-11-28T08:00:00Z" w16du:dateUtc="2025-11-28T15:00:00Z">
        <w:r w:rsidR="00891B89" w:rsidRPr="00090466" w:rsidDel="004F67AF">
          <w:delText>The animals within the Fernie trail network are often avoiding human recreation at some scale, likely to reduce any negative effects on themselves, so seeing as the animals are doing what they can to coexist with recreation it’s important for recreationists to do what they can to coexist with wildlife</w:delText>
        </w:r>
      </w:del>
      <w:r w:rsidR="00891B89" w:rsidRPr="00090466">
        <w:t>.</w:t>
      </w:r>
    </w:p>
    <w:p w14:paraId="55300FF5" w14:textId="2D67C63E" w:rsidR="00D46F18" w:rsidRPr="00D46F18" w:rsidRDefault="00D46F18" w:rsidP="00D46F18">
      <w:pPr>
        <w:pStyle w:val="p1"/>
        <w:spacing w:line="480" w:lineRule="auto"/>
        <w:ind w:firstLine="720"/>
        <w:rPr>
          <w:color w:val="000000" w:themeColor="text1"/>
          <w:rPrChange w:id="662" w:author="Clayton Lamb" w:date="2025-11-28T14:08:00Z" w16du:dateUtc="2025-11-28T21:08:00Z">
            <w:rPr/>
          </w:rPrChange>
        </w:rPr>
      </w:pPr>
      <w:ins w:id="663" w:author="Clayton Lamb" w:date="2025-11-28T14:08:00Z" w16du:dateUtc="2025-11-28T21:08:00Z">
        <w:r>
          <w:rPr>
            <w:color w:val="000000" w:themeColor="text1"/>
          </w:rPr>
          <w:t>Science can’t necessarily tell us whether moderate avoidance of the trail network by potentially dangerous species such as grizzly bears is a good or bad thing, that’s a value decision with many factors. The avoidance is negative in that it means grizzly bears functionally lose habitat, but because the intense recreation footprint is fairly constrained and within a disturbance buffer around Fernie, the effects are not large at the landscape scale. From a human and bear safety perspective the avoidance of an area where thousands of people recreate daily is likely positive due to reduced conflicts and risk to both parties. Grizzly bears choosing to use this area at night and generally avoiding it is good for recreationists. The negative effects to grizzly populations could be more pronounced if the footprint of extensive recreation was much larger.</w:t>
        </w:r>
      </w:ins>
    </w:p>
    <w:p w14:paraId="6B70BF72" w14:textId="6A3C9E9B" w:rsidR="000936A7" w:rsidRPr="00090466" w:rsidRDefault="004F67AF" w:rsidP="00CC3DA4">
      <w:pPr>
        <w:pStyle w:val="p1"/>
        <w:spacing w:line="480" w:lineRule="auto"/>
        <w:ind w:firstLine="720"/>
        <w:rPr>
          <w:ins w:id="664" w:author="Clayton Lamb" w:date="2025-11-24T16:36:00Z" w16du:dateUtc="2025-11-24T23:36:00Z"/>
        </w:rPr>
      </w:pPr>
      <w:ins w:id="665" w:author="Clayton Lamb" w:date="2025-11-28T08:02:00Z" w16du:dateUtc="2025-11-28T15:02:00Z">
        <w:r w:rsidRPr="00090466">
          <w:t xml:space="preserve">Although </w:t>
        </w:r>
      </w:ins>
      <w:del w:id="666" w:author="Clayton Lamb" w:date="2025-11-26T07:42:00Z" w16du:dateUtc="2025-11-26T14:42:00Z">
        <w:r w:rsidR="00CC3DA4" w:rsidRPr="00090466" w:rsidDel="00272322">
          <w:delText xml:space="preserve">While </w:delText>
        </w:r>
      </w:del>
      <w:ins w:id="667" w:author="Clayton Lamb" w:date="2025-11-28T08:02:00Z" w16du:dateUtc="2025-11-28T15:02:00Z">
        <w:r w:rsidRPr="00090466">
          <w:t>i</w:t>
        </w:r>
      </w:ins>
      <w:del w:id="668" w:author="Clayton Lamb" w:date="2025-11-26T07:42:00Z" w16du:dateUtc="2025-11-26T14:42:00Z">
        <w:r w:rsidR="00CC3DA4" w:rsidRPr="00090466" w:rsidDel="00272322">
          <w:delText>i</w:delText>
        </w:r>
      </w:del>
      <w:r w:rsidR="00CC3DA4" w:rsidRPr="00090466">
        <w:t>t is well documented that time in nature is good for people, the effects of recreation on wildlife continues to be an evolving area</w:t>
      </w:r>
      <w:r w:rsidR="001159F4" w:rsidRPr="00090466">
        <w:t xml:space="preserve"> </w:t>
      </w:r>
      <w:r w:rsidR="00CC3DA4" w:rsidRPr="00090466">
        <w:t>of research that struggles to find consistently strong effects across contexts and species. There is</w:t>
      </w:r>
      <w:del w:id="669" w:author="Clayton Lamb" w:date="2025-11-26T07:42:00Z" w16du:dateUtc="2025-11-26T14:42:00Z">
        <w:r w:rsidR="00CC3DA4" w:rsidRPr="00090466" w:rsidDel="00272322">
          <w:delText xml:space="preserve"> </w:delText>
        </w:r>
        <w:r w:rsidR="001159F4" w:rsidRPr="00090466" w:rsidDel="00272322">
          <w:delText>also</w:delText>
        </w:r>
      </w:del>
      <w:r w:rsidR="001159F4" w:rsidRPr="00090466">
        <w:t xml:space="preserve"> </w:t>
      </w:r>
      <w:r w:rsidR="00CC3DA4" w:rsidRPr="00090466">
        <w:t xml:space="preserve">substantial variation in the </w:t>
      </w:r>
      <w:r w:rsidR="00CC3DA4" w:rsidRPr="00090466">
        <w:lastRenderedPageBreak/>
        <w:t xml:space="preserve">perspectives of the public and recreationists on the effects of recreation on wildlife, which ranges from benign to substantial impacts. Recreationists </w:t>
      </w:r>
      <w:r w:rsidR="006E1667" w:rsidRPr="00090466">
        <w:t xml:space="preserve">commonly </w:t>
      </w:r>
      <w:r w:rsidR="00CC3DA4" w:rsidRPr="00090466">
        <w:t xml:space="preserve">perceive any </w:t>
      </w:r>
      <w:r w:rsidR="006E1667" w:rsidRPr="00090466">
        <w:t xml:space="preserve">negative environmental </w:t>
      </w:r>
      <w:r w:rsidR="00CC3DA4" w:rsidRPr="00090466">
        <w:t xml:space="preserve">impacts as </w:t>
      </w:r>
      <w:r w:rsidR="006E1667" w:rsidRPr="00090466">
        <w:t>the fault of</w:t>
      </w:r>
      <w:r w:rsidR="00CC3DA4" w:rsidRPr="00090466">
        <w:t xml:space="preserve"> other recreation types and rarely their preferred type of recreation (i.e., hikers blame mountain bikers and horseback riders, and vice versa, </w:t>
      </w:r>
      <w:r w:rsidR="00CC3DA4" w:rsidRPr="00090466">
        <w:fldChar w:fldCharType="begin"/>
      </w:r>
      <w:r w:rsidR="00CC3DA4" w:rsidRPr="00090466">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00CC3DA4" w:rsidRPr="00090466">
        <w:fldChar w:fldCharType="separate"/>
      </w:r>
      <w:r w:rsidR="00CC3DA4" w:rsidRPr="00090466">
        <w:rPr>
          <w:noProof/>
        </w:rPr>
        <w:t>(Taylor and Knight 2003)</w:t>
      </w:r>
      <w:r w:rsidR="00CC3DA4" w:rsidRPr="00090466">
        <w:fldChar w:fldCharType="end"/>
      </w:r>
      <w:r w:rsidR="00CC3DA4" w:rsidRPr="00090466">
        <w:t>). In a landscape of murky results, polarized stakeholders, and increasing recreational pressure</w:t>
      </w:r>
      <w:r w:rsidR="006E1667" w:rsidRPr="00090466">
        <w:t>,</w:t>
      </w:r>
      <w:r w:rsidR="00CC3DA4" w:rsidRPr="00090466">
        <w:t xml:space="preserve"> landscape managers are clearly left in a challenging position. Some of the challenge in finding consistent effects of recreation may be a result of layers of ecological complexity that</w:t>
      </w:r>
      <w:r w:rsidR="006E1667" w:rsidRPr="00090466">
        <w:t xml:space="preserve"> result in</w:t>
      </w:r>
      <w:r w:rsidR="00CC3DA4" w:rsidRPr="00090466">
        <w:t xml:space="preserve"> true context-</w:t>
      </w:r>
      <w:r w:rsidR="001149EB" w:rsidRPr="00090466">
        <w:t>dependency or</w:t>
      </w:r>
      <w:r w:rsidR="00CC3DA4" w:rsidRPr="00090466">
        <w:t xml:space="preserve"> could be a result of generally small true effect sizes and confounding variables creating variable results. </w:t>
      </w:r>
    </w:p>
    <w:p w14:paraId="3B132403" w14:textId="77777777" w:rsidR="004F67AF" w:rsidRPr="00090466" w:rsidRDefault="004F67AF">
      <w:pPr>
        <w:pStyle w:val="p1"/>
        <w:spacing w:line="480" w:lineRule="auto"/>
        <w:ind w:firstLine="720"/>
        <w:rPr>
          <w:ins w:id="670" w:author="Clayton Lamb" w:date="2025-11-28T08:06:00Z" w16du:dateUtc="2025-11-28T15:06:00Z"/>
        </w:rPr>
        <w:pPrChange w:id="671" w:author="Clayton Lamb" w:date="2025-11-28T08:06:00Z" w16du:dateUtc="2025-11-28T15:06:00Z">
          <w:pPr>
            <w:pStyle w:val="p1"/>
          </w:pPr>
        </w:pPrChange>
      </w:pPr>
      <w:ins w:id="672" w:author="Clayton Lamb" w:date="2025-11-28T08:06:00Z" w16du:dateUtc="2025-11-28T15:06:00Z">
        <w:r w:rsidRPr="00090466">
          <w:t>Our study relied on observational data, which limits our ability to infer causality. Although we used a multi-scale design and integrated camera and GPS data, confounding factors such as habitat quality, habituation, topography, and detectability cannot be fully controlled in a non-experimental setting. A second limitation stems from differences in sampling design: cameras in the Mt. Fernie trail network were deployed at high density along established trails, whereas Landscape-valley cameras were distributed across a much larger and more heterogeneous area. Even with standardized detection rates and the inclusion of environmental covariates and random effects, these design differences may influence detectability and reduce the comparability of results across scales. As a result, our analysis speaks most directly to a specific management question—how increasing recreation within an already human-influenced, multi-use landscape affects wildlife behaviour—rather than how new recreation would affect wildlife in undeveloped or roadless areas.</w:t>
        </w:r>
      </w:ins>
    </w:p>
    <w:p w14:paraId="57A15917" w14:textId="3692C622" w:rsidR="00CC3DA4" w:rsidRPr="00090466" w:rsidDel="00BA6E84" w:rsidRDefault="00C22C67" w:rsidP="00CC3DA4">
      <w:pPr>
        <w:pStyle w:val="p1"/>
        <w:spacing w:line="480" w:lineRule="auto"/>
        <w:ind w:firstLine="720"/>
        <w:rPr>
          <w:del w:id="673" w:author="Clayton Lamb" w:date="2025-11-28T08:08:00Z" w16du:dateUtc="2025-11-28T15:08:00Z"/>
        </w:rPr>
      </w:pPr>
      <w:del w:id="674" w:author="Clayton Lamb" w:date="2025-11-28T08:06:00Z" w16du:dateUtc="2025-11-28T15:06:00Z">
        <w:r w:rsidRPr="00090466" w:rsidDel="004F67AF">
          <w:lastRenderedPageBreak/>
          <w:delTex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delText>
        </w:r>
        <w:r w:rsidR="001159F4" w:rsidRPr="00090466" w:rsidDel="004F67AF">
          <w:delText>can never be perfectly accounted for.</w:delText>
        </w:r>
        <w:r w:rsidRPr="00090466" w:rsidDel="004F67AF">
          <w:delText xml:space="preserve"> </w:delText>
        </w:r>
      </w:del>
      <w:r w:rsidRPr="00090466">
        <w:t>As noted by others (</w:t>
      </w:r>
      <w:r w:rsidR="006E1667" w:rsidRPr="00090466">
        <w:t xml:space="preserve">e.g., </w:t>
      </w:r>
      <w:r w:rsidRPr="00090466">
        <w:t xml:space="preserve">Jordan et al. 2025), stronger inference requires experimental approaches, such as Before-After-Control-Impact (BACI) designs, temporary trail closures, or controlled recreation manipulations. </w:t>
      </w:r>
      <w:ins w:id="675" w:author="Clayton Lamb" w:date="2025-11-24T16:38:00Z" w16du:dateUtc="2025-11-24T23:38:00Z">
        <w:r w:rsidR="000936A7" w:rsidRPr="00090466">
          <w:t>Although</w:t>
        </w:r>
      </w:ins>
      <w:del w:id="676" w:author="Clayton Lamb" w:date="2025-11-24T16:38:00Z" w16du:dateUtc="2025-11-24T23:38:00Z">
        <w:r w:rsidRPr="00090466" w:rsidDel="000936A7">
          <w:delText>While</w:delText>
        </w:r>
      </w:del>
      <w:r w:rsidRPr="00090466">
        <w:t xml:space="preserve"> such studies present logistical and ethical challenges, they are critical for establishing causal links between recreation and wildlife responses and for identifying thresholds of acceptable use.</w:t>
      </w:r>
      <w:r w:rsidR="002A39A7" w:rsidRPr="00090466">
        <w:t xml:space="preserve"> </w:t>
      </w:r>
      <w:ins w:id="677" w:author="Clayton Lamb" w:date="2025-11-26T07:45:00Z" w16du:dateUtc="2025-11-26T14:45:00Z">
        <w:r w:rsidR="00CF69CB" w:rsidRPr="00090466">
          <w:t xml:space="preserve">Indeed the “anthropause” during the COVID-19 pandemic and other management interventions have </w:t>
        </w:r>
      </w:ins>
      <w:ins w:id="678" w:author="Clayton Lamb" w:date="2025-11-26T07:46:00Z" w16du:dateUtc="2025-11-26T14:46:00Z">
        <w:r w:rsidR="00CF69CB" w:rsidRPr="00090466">
          <w:t xml:space="preserve">provided natural experiments that researchers have exploited to gain stronger inference </w:t>
        </w:r>
      </w:ins>
      <w:r w:rsidR="00CF69CB" w:rsidRPr="00090466">
        <w:fldChar w:fldCharType="begin"/>
      </w:r>
      <w:r w:rsidR="00CF69CB" w:rsidRPr="00090466">
        <w:instrText xml:space="preserve"> ADDIN ZOTERO_ITEM CSL_CITATION {"citationID":"7zMDBzpA","properties":{"formattedCitation":"(Procko et al. 2022, Anderson et al. 2023, Boone et al. 2024, Naidoo et al. 2025)","plainCitation":"(Procko et al. 2022, Anderson et al. 2023, Boone et al. 2024, Naidoo et al. 2025)","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109,"uris":["http://zotero.org/users/6749014/items/CLXBG9S4"],"itemData":{"id":5109,"type":"article-journal","abstract":"Human presence exerts complex effects on the ecology of species, which has implications for biodiversity persistence in protected areas experiencing increasing human recreation levels. However, the difficulty of separating the effect on species of human presence from other environmental or disturbance gradients remains a challenge. The cessation of human activity that occurred with COVID-19 restrictions provides a ‘natural experiment’ to better understand the influence of human presence on wildlife. Here, we use a COVID-19 closure within a heavily visited and highly protected national park (Glacier National Park, MT, USA) to examine how ‘low-impact’ recreational hiking affects the spatiotemporal ecology of a diverse mammal community. Based on data collected from camera traps when the park was closed and then subsequently open to recreation, we found consistent negative responses to human recreation across most of our assemblage of 24 species, with fewer detections, reduced site use, and decreased daytime activity. Our results suggest that the dual mandates of national parks and protected areas to conserve biodiversity and promote recreation have potential to be in conflict, even for presumably innocuous recreational activities. There is an urgent need to understand the fitness consequences of these spatiotemporal changes to inform management decisions in protected areas.","container-title":"Scientific Reports","DOI":"10.1038/s41598-023-27670-9","ISSN":"2045-2322","issue":"1","journalAbbreviation":"Sci Rep","language":"en","license":"2023 The Author(s)","note":"number: 1\npublisher: Nature Publishing Group","page":"687","source":"www.nature.com","title":"Partial COVID-19 closure of a national park reveals negative influence of low-impact recreation on wildlife spatiotemporal ecology","volume":"13","author":[{"family":"Anderson","given":"Alissa K."},{"family":"Waller","given":"John S."},{"family":"Thornton","given":"Daniel H."}],"issued":{"date-parts":[["2023",1,13]]}}},{"id":6042,"uris":["http://zotero.org/users/6749014/items/L6Q99V3D"],"itemData":{"id":6042,"type":"article-journal","abstract":"As human visitation to recreational areas increases, wildlife can alter their space use or activity periods to avoid humans. Short-term or gradual variation in human visitation within and across years makes it challenging to assess species responses. We used data from 156 cameras deployed on and off trails (within 50m) in Isle Royale National Park (IRNP), Michigan, USA, during 2020–2021 to assess diel activity, temporal overlap, and space use of four wildlife species in response to human visitation and wolves. While visitation in both years was greatest in June–August, there were 338% more human visitors in 2021 than when COVID-19 pandemic visitor restrictions were active in 2020. Space use for all species decreased within and between years as human visitation increased. From 2020 to 2021, on-trail animal detections decreased while off-trail detections remained constant. As visitation declined late season, red fox (Vulpes vulpes) and wolf (Canis lupus) detection rates increased on trails while snowshoe hare (Lepus americanus) and moose (Alces alces) remained low or declined further. Moose, snowshoe hare, and red fox diel overlap with humans decreased with increasing visitation as animals became more nocturnal. Red fox and moose overlap with humans and wolves decreased from 2020 to 2021. On-trail detections declined when human activity intensity increased while off-trail detections remained relatively constant, suggesting human activity influenced species’ space use along trails only. Reducing visitation during the peak visitor season or redistributing the number of visitors across the overall visitor season could reduce mammalian responses to human visitation.","container-title":"Global Ecology and Conservation","DOI":"10.1016/j.gecco.2024.e03363","ISSN":"2351-9894","journalAbbreviation":"Global Ecology and Conservation","page":"e03363","source":"ScienceDirect","title":"Recreational trail use alters mammal diel and space use during and after COVID-19 restrictions in a U.S. national park.","author":[{"family":"Boone","given":"Hailey M."},{"family":"Romanski","given":"Mark"},{"family":"Kellner","given":"Kenneth"},{"family":"Kays","given":"Roland"},{"family":"Potvin","given":"Lynette"},{"family":"Roloff","given":"Gary"},{"family":"Belant","given":"Jerrold L."}],"issued":{"date-parts":[["2024",12,13]]}}},{"id":6391,"uris":["http://zotero.org/users/6749014/items/WW5S9XVX"],"itemData":{"id":6391,"type":"article-journal","abstract":"Much recent research has focused on the impact of human recreation on wildlife, but relatively few studies have used causal inference approaches; doing so would strengthen recreation management and decision-making. Here, we use tools from the causal analysis literature and a multi-year observational dataset to assess how human road- and trail-use affects an apex predator, the grizzly bear (Ursus arctos horribilis). Our study leverages a natural experiment that reduced—via access restrictions and changes to tourism operator conditions—peak-season human recreation by </w:instrText>
      </w:r>
      <w:r w:rsidR="00CF69CB" w:rsidRPr="00090466">
        <w:rPr>
          <w:rFonts w:ascii="Cambria Math" w:hAnsi="Cambria Math" w:cs="Cambria Math"/>
        </w:rPr>
        <w:instrText>∼</w:instrText>
      </w:r>
      <w:r w:rsidR="00CF69CB" w:rsidRPr="00090466">
        <w:instrText xml:space="preserve"> 85% in 2023 compared to levels in 2018–2022.We used structural time series forecasting to quantify how weekly detection rates of grizzly bears changed in 2023 versus previous years, and “placebo tests” to strengthen causal inference and rule out competing hypotheses. We show that grizzly bear detections and temporal trends were 185% higher in late summer 2023 due to reduced human trail-use, providing robust evidence that human recreation can cause reduced wildlife activity in protected areas.","container-title":"Conservation Letters","DOI":"10.1111/conl.13140","ISSN":"1755-263X","issue":"5","language":"en","license":"© 2025 The Author(s). Conservation Letters published by Wiley Periodicals LLC.","note":"_eprint: https://conbio.onlinelibrary.wiley.com/doi/pdf/10.1111/conl.13140","page":"e13140","source":"Wiley Online Library","title":"Estimating Causal Impacts of Human Recreation on Wildlife in the Absence of Experimental Controls","volume":"18","author":[{"family":"Naidoo","given":"Robin"},{"family":"Gulati","given":"Sumeet"},{"family":"Vercammen","given":"James"},{"family":"Burton","given":"Cole"}],"issued":{"date-parts":[["2025"]]}}}],"schema":"https://github.com/citation-style-language/schema/raw/master/csl-citation.json"} </w:instrText>
      </w:r>
      <w:r w:rsidR="00CF69CB" w:rsidRPr="00090466">
        <w:fldChar w:fldCharType="separate"/>
      </w:r>
      <w:r w:rsidR="00CF69CB" w:rsidRPr="00090466">
        <w:rPr>
          <w:noProof/>
        </w:rPr>
        <w:t>(Procko et al. 2022, Anderson et al. 2023, Boone et al. 2024, Naidoo et al. 2025)</w:t>
      </w:r>
      <w:r w:rsidR="00CF69CB" w:rsidRPr="00090466">
        <w:fldChar w:fldCharType="end"/>
      </w:r>
      <w:ins w:id="679" w:author="Clayton Lamb" w:date="2025-11-26T07:46:00Z" w16du:dateUtc="2025-11-26T14:46:00Z">
        <w:r w:rsidR="00CF69CB" w:rsidRPr="00090466">
          <w:t xml:space="preserve">. </w:t>
        </w:r>
      </w:ins>
      <w:r w:rsidR="002A39A7" w:rsidRPr="00090466">
        <w:t xml:space="preserve">We encourage land managers, trail alliances, and researchers to collaborate </w:t>
      </w:r>
      <w:ins w:id="680" w:author="Clayton Lamb" w:date="2025-11-28T08:07:00Z" w16du:dateUtc="2025-11-28T15:07:00Z">
        <w:r w:rsidR="00BA6E84" w:rsidRPr="00090466">
          <w:t>and</w:t>
        </w:r>
      </w:ins>
      <w:del w:id="681" w:author="Clayton Lamb" w:date="2025-11-28T08:07:00Z" w16du:dateUtc="2025-11-28T15:07:00Z">
        <w:r w:rsidR="002A39A7" w:rsidRPr="00090466" w:rsidDel="00BA6E84">
          <w:delText>to</w:delText>
        </w:r>
      </w:del>
      <w:r w:rsidR="002A39A7" w:rsidRPr="00090466">
        <w:t xml:space="preserve"> set up BACI experiments prior to new trails being built. Such</w:t>
      </w:r>
      <w:del w:id="682" w:author="Clayton Lamb" w:date="2025-11-28T08:07:00Z" w16du:dateUtc="2025-11-28T15:07:00Z">
        <w:r w:rsidR="002A39A7" w:rsidRPr="00090466" w:rsidDel="00BA6E84">
          <w:delText xml:space="preserve"> an</w:delText>
        </w:r>
      </w:del>
      <w:r w:rsidR="002A39A7" w:rsidRPr="00090466">
        <w:t xml:space="preserve"> experiment</w:t>
      </w:r>
      <w:ins w:id="683" w:author="Clayton Lamb" w:date="2025-11-28T08:07:00Z" w16du:dateUtc="2025-11-28T15:07:00Z">
        <w:r w:rsidR="00BA6E84" w:rsidRPr="00090466">
          <w:t>s</w:t>
        </w:r>
      </w:ins>
      <w:r w:rsidR="002A39A7" w:rsidRPr="00090466">
        <w:t xml:space="preserve"> would ideally have multiple years of before and after data </w:t>
      </w:r>
      <w:r w:rsidR="00CC3DA4" w:rsidRPr="00090466">
        <w:t>and</w:t>
      </w:r>
      <w:r w:rsidR="002A39A7" w:rsidRPr="00090466">
        <w:t xml:space="preserve"> include measurements directly on the trail and nearby within the buffer of potential recreation effects (100-500 m). </w:t>
      </w:r>
      <w:del w:id="684" w:author="Clayton Lamb" w:date="2025-11-24T12:15:00Z" w16du:dateUtc="2025-11-24T19:15:00Z">
        <w:r w:rsidR="002A39A7" w:rsidRPr="00090466" w:rsidDel="002B1DEC">
          <w:delText>Such an approach</w:delText>
        </w:r>
      </w:del>
      <w:ins w:id="685" w:author="Clayton Lamb" w:date="2025-11-24T12:15:00Z" w16du:dateUtc="2025-11-24T19:15:00Z">
        <w:r w:rsidR="002B1DEC" w:rsidRPr="00090466">
          <w:t>A BACI approach</w:t>
        </w:r>
      </w:ins>
      <w:r w:rsidR="002A39A7" w:rsidRPr="00090466">
        <w:t xml:space="preserve"> would provide strong evidence of the effect of recreation on wildlife. Replicating these experiments across gradients of recreation disturbance such as new trails within existing networks </w:t>
      </w:r>
      <w:r w:rsidR="006E1667" w:rsidRPr="00090466">
        <w:t>and those</w:t>
      </w:r>
      <w:r w:rsidR="002A39A7" w:rsidRPr="00090466">
        <w:t xml:space="preserve"> within</w:t>
      </w:r>
      <w:del w:id="686" w:author="Clayton Lamb" w:date="2025-11-28T08:08:00Z" w16du:dateUtc="2025-11-28T15:08:00Z">
        <w:r w:rsidR="002A39A7" w:rsidRPr="00090466" w:rsidDel="00BA6E84">
          <w:delText xml:space="preserve"> a</w:delText>
        </w:r>
      </w:del>
      <w:r w:rsidR="002A39A7" w:rsidRPr="00090466">
        <w:t xml:space="preserve"> less disturbed landscape</w:t>
      </w:r>
      <w:ins w:id="687" w:author="Clayton Lamb" w:date="2025-11-28T08:08:00Z" w16du:dateUtc="2025-11-28T15:08:00Z">
        <w:r w:rsidR="00BA6E84" w:rsidRPr="00090466">
          <w:t>s</w:t>
        </w:r>
      </w:ins>
      <w:r w:rsidR="002A39A7" w:rsidRPr="00090466">
        <w:t>, as well as across differing recreation use volumes would eventually provide the critical information to assess the context-dependent nature of recreation.</w:t>
      </w:r>
    </w:p>
    <w:p w14:paraId="5BD89063" w14:textId="7B79D2EE" w:rsidR="00C22C67" w:rsidRPr="00090466" w:rsidDel="00BA6E84" w:rsidRDefault="00C22C67" w:rsidP="00993F27">
      <w:pPr>
        <w:pStyle w:val="p1"/>
        <w:spacing w:line="480" w:lineRule="auto"/>
        <w:ind w:firstLine="720"/>
        <w:rPr>
          <w:del w:id="688" w:author="Clayton Lamb" w:date="2025-11-28T08:08:00Z" w16du:dateUtc="2025-11-28T15:08:00Z"/>
        </w:rPr>
      </w:pPr>
      <w:commentRangeStart w:id="689"/>
      <w:del w:id="690" w:author="Clayton Lamb" w:date="2025-11-28T08:08:00Z" w16du:dateUtc="2025-11-28T15:08:00Z">
        <w:r w:rsidRPr="00090466" w:rsidDel="00BA6E84">
          <w:delText>In conclusion</w:delText>
        </w:r>
        <w:commentRangeEnd w:id="689"/>
        <w:r w:rsidR="002B1DEC" w:rsidRPr="00090466" w:rsidDel="00BA6E84">
          <w:rPr>
            <w:rStyle w:val="CommentReference"/>
            <w:rFonts w:eastAsiaTheme="minorHAnsi"/>
            <w:kern w:val="2"/>
            <w14:ligatures w14:val="standardContextual"/>
            <w:rPrChange w:id="691" w:author="Clayton Lamb" w:date="2025-11-28T13:58:00Z" w16du:dateUtc="2025-11-28T20:58:00Z">
              <w:rPr>
                <w:rStyle w:val="CommentReference"/>
                <w:rFonts w:asciiTheme="minorHAnsi" w:eastAsiaTheme="minorHAnsi" w:hAnsiTheme="minorHAnsi" w:cstheme="minorBidi"/>
                <w:kern w:val="2"/>
                <w14:ligatures w14:val="standardContextual"/>
              </w:rPr>
            </w:rPrChange>
          </w:rPr>
          <w:commentReference w:id="689"/>
        </w:r>
        <w:r w:rsidRPr="00090466" w:rsidDel="00BA6E84">
          <w:delText xml:space="preserve">,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ildlife communities in multi-use landscapes. </w:delText>
        </w:r>
        <w:r w:rsidR="009B08E1" w:rsidRPr="00090466" w:rsidDel="00BA6E84">
          <w:delText>Future e</w:delText>
        </w:r>
        <w:r w:rsidRPr="00090466" w:rsidDel="00BA6E84">
          <w:delText>xperimental and demographic studies</w:delText>
        </w:r>
        <w:r w:rsidR="009B08E1" w:rsidRPr="00090466" w:rsidDel="00BA6E84">
          <w:delText xml:space="preserve"> will further help</w:delText>
        </w:r>
        <w:r w:rsidRPr="00090466" w:rsidDel="00BA6E84">
          <w:delText xml:space="preserve"> quantify the long-term impacts of recreation and to inform adaptive management strategies.</w:delText>
        </w:r>
      </w:del>
    </w:p>
    <w:p w14:paraId="4B5D8B7A" w14:textId="2787CC8A" w:rsidR="003501D3" w:rsidRPr="00090466" w:rsidRDefault="003501D3">
      <w:pPr>
        <w:pStyle w:val="p1"/>
        <w:spacing w:line="480" w:lineRule="auto"/>
        <w:ind w:firstLine="720"/>
        <w:pPrChange w:id="692" w:author="Clayton Lamb" w:date="2025-11-28T08:08:00Z" w16du:dateUtc="2025-11-28T15:08:00Z">
          <w:pPr>
            <w:pStyle w:val="p1"/>
            <w:spacing w:line="480" w:lineRule="auto"/>
          </w:pPr>
        </w:pPrChange>
      </w:pPr>
    </w:p>
    <w:p w14:paraId="32B08363" w14:textId="77777777" w:rsidR="008104C9" w:rsidRPr="00090466" w:rsidRDefault="008104C9" w:rsidP="00993F27">
      <w:pPr>
        <w:pStyle w:val="p1"/>
        <w:spacing w:line="480" w:lineRule="auto"/>
      </w:pPr>
    </w:p>
    <w:p w14:paraId="4A474E4F" w14:textId="5F60DD71" w:rsidR="0089332C" w:rsidRPr="00090466" w:rsidRDefault="00303F0B" w:rsidP="00993F27">
      <w:pPr>
        <w:spacing w:line="480" w:lineRule="auto"/>
        <w:rPr>
          <w:b/>
          <w:bCs/>
        </w:rPr>
      </w:pPr>
      <w:r w:rsidRPr="00090466">
        <w:rPr>
          <w:b/>
          <w:bCs/>
        </w:rPr>
        <w:t>Acknowledgements</w:t>
      </w:r>
    </w:p>
    <w:p w14:paraId="2BB314CF" w14:textId="43EC1AF7" w:rsidR="00303F0B" w:rsidRPr="00090466" w:rsidRDefault="00303F0B" w:rsidP="00993F27">
      <w:pPr>
        <w:spacing w:line="480" w:lineRule="auto"/>
      </w:pPr>
      <w:r w:rsidRPr="00090466">
        <w:t xml:space="preserve">This study was made possible due to financial support from the Liber Ero Fellowship, British Columbia Conservation Trust Foundation, TC Energy, and the Wilburforce Foundation. </w:t>
      </w:r>
      <w:r w:rsidR="00E91044" w:rsidRPr="00090466">
        <w:t xml:space="preserve">Thanks to Melanie Dickie for providing feedback on an earlier version of the manuscript. </w:t>
      </w:r>
      <w:r w:rsidR="005B5D0C" w:rsidRPr="00090466">
        <w:t xml:space="preserve">Thanks to Melanie Dickie of the Alberta Biodiversity Monitoring Institute and Melanie Wrigglesworth of </w:t>
      </w:r>
      <w:r w:rsidR="005B5D0C" w:rsidRPr="00090466">
        <w:lastRenderedPageBreak/>
        <w:t>the Fernie Trails Alliance for comments on an earlier version of this paper. Thanks to Troy Malish</w:t>
      </w:r>
      <w:ins w:id="693" w:author="Clayton Lamb" w:date="2025-11-26T07:48:00Z" w16du:dateUtc="2025-11-26T14:48:00Z">
        <w:r w:rsidR="00CF69CB" w:rsidRPr="00090466">
          <w:t xml:space="preserve"> and Todd Penke</w:t>
        </w:r>
      </w:ins>
      <w:r w:rsidR="005B5D0C" w:rsidRPr="00090466">
        <w:t xml:space="preserve"> for support checking these cameras.</w:t>
      </w:r>
      <w:ins w:id="694" w:author="Clayton Lamb" w:date="2025-11-26T07:49:00Z" w16du:dateUtc="2025-11-26T14:49:00Z">
        <w:r w:rsidR="00CF69CB" w:rsidRPr="00090466">
          <w:t xml:space="preserve"> Thanks to the Alberta Biodiversity Monitoring Institute for their support classifying all our images.</w:t>
        </w:r>
      </w:ins>
    </w:p>
    <w:p w14:paraId="4B28FDEE" w14:textId="77777777" w:rsidR="00303F0B" w:rsidRPr="00090466" w:rsidRDefault="00303F0B" w:rsidP="00993F27">
      <w:pPr>
        <w:spacing w:line="480" w:lineRule="auto"/>
        <w:rPr>
          <w:ins w:id="695" w:author="Clayton Lamb" w:date="2025-11-28T13:54:00Z" w16du:dateUtc="2025-11-28T20:54:00Z"/>
        </w:rPr>
      </w:pPr>
    </w:p>
    <w:p w14:paraId="41D31FD4" w14:textId="2B2E2E1D" w:rsidR="00090466" w:rsidRPr="00090466" w:rsidRDefault="00090466" w:rsidP="00993F27">
      <w:pPr>
        <w:spacing w:line="480" w:lineRule="auto"/>
        <w:rPr>
          <w:ins w:id="696" w:author="Clayton Lamb" w:date="2025-11-28T13:54:00Z" w16du:dateUtc="2025-11-28T20:54:00Z"/>
          <w:b/>
          <w:bCs/>
          <w:color w:val="000000"/>
          <w:rPrChange w:id="697" w:author="Clayton Lamb" w:date="2025-11-28T13:58:00Z" w16du:dateUtc="2025-11-28T20:58:00Z">
            <w:rPr>
              <w:ins w:id="698" w:author="Clayton Lamb" w:date="2025-11-28T13:54:00Z" w16du:dateUtc="2025-11-28T20:54:00Z"/>
              <w:rFonts w:ascii="Helvetica" w:hAnsi="Helvetica"/>
              <w:b/>
              <w:bCs/>
              <w:color w:val="000000"/>
              <w:sz w:val="18"/>
              <w:szCs w:val="18"/>
            </w:rPr>
          </w:rPrChange>
        </w:rPr>
      </w:pPr>
      <w:ins w:id="699" w:author="Clayton Lamb" w:date="2025-11-28T13:54:00Z" w16du:dateUtc="2025-11-28T20:54:00Z">
        <w:r w:rsidRPr="00090466">
          <w:rPr>
            <w:b/>
            <w:bCs/>
            <w:color w:val="000000"/>
            <w:rPrChange w:id="700" w:author="Clayton Lamb" w:date="2025-11-28T13:58:00Z" w16du:dateUtc="2025-11-28T20:58:00Z">
              <w:rPr>
                <w:rFonts w:ascii="Helvetica" w:hAnsi="Helvetica"/>
                <w:color w:val="000000"/>
                <w:sz w:val="18"/>
                <w:szCs w:val="18"/>
              </w:rPr>
            </w:rPrChange>
          </w:rPr>
          <w:t>Supplementary Data</w:t>
        </w:r>
      </w:ins>
    </w:p>
    <w:p w14:paraId="53B7685F" w14:textId="786AF727" w:rsidR="00090466" w:rsidRDefault="00090466" w:rsidP="00090466">
      <w:pPr>
        <w:rPr>
          <w:ins w:id="701" w:author="Clayton Lamb" w:date="2025-11-28T13:59:00Z" w16du:dateUtc="2025-11-28T20:59:00Z"/>
          <w:color w:val="000000"/>
        </w:rPr>
      </w:pPr>
      <w:ins w:id="702" w:author="Clayton Lamb" w:date="2025-11-28T13:54:00Z" w16du:dateUtc="2025-11-28T20:54:00Z">
        <w:r w:rsidRPr="00090466">
          <w:rPr>
            <w:color w:val="000000"/>
            <w:rPrChange w:id="703" w:author="Clayton Lamb" w:date="2025-11-28T13:58:00Z" w16du:dateUtc="2025-11-28T20:58:00Z">
              <w:rPr>
                <w:rFonts w:ascii="Helvetica" w:hAnsi="Helvetica"/>
                <w:color w:val="000000"/>
                <w:sz w:val="18"/>
                <w:szCs w:val="18"/>
              </w:rPr>
            </w:rPrChange>
          </w:rPr>
          <w:t>Supplementary Data S1.—Moran’s I test</w:t>
        </w:r>
      </w:ins>
      <w:ins w:id="704" w:author="Clayton Lamb" w:date="2025-11-28T13:55:00Z" w16du:dateUtc="2025-11-28T20:55:00Z">
        <w:r w:rsidRPr="00090466">
          <w:rPr>
            <w:color w:val="000000"/>
            <w:rPrChange w:id="705" w:author="Clayton Lamb" w:date="2025-11-28T13:58:00Z" w16du:dateUtc="2025-11-28T20:58:00Z">
              <w:rPr>
                <w:rFonts w:ascii="Helvetica" w:hAnsi="Helvetica"/>
                <w:color w:val="000000"/>
                <w:sz w:val="18"/>
                <w:szCs w:val="18"/>
              </w:rPr>
            </w:rPrChange>
          </w:rPr>
          <w:t>s for spatial autocorrelation</w:t>
        </w:r>
      </w:ins>
    </w:p>
    <w:p w14:paraId="32154C62" w14:textId="77777777" w:rsidR="00090466" w:rsidRPr="00090466" w:rsidRDefault="00090466" w:rsidP="00090466">
      <w:pPr>
        <w:rPr>
          <w:ins w:id="706" w:author="Clayton Lamb" w:date="2025-11-28T13:54:00Z" w16du:dateUtc="2025-11-28T20:54:00Z"/>
          <w:color w:val="000000"/>
          <w:rPrChange w:id="707" w:author="Clayton Lamb" w:date="2025-11-28T13:58:00Z" w16du:dateUtc="2025-11-28T20:58:00Z">
            <w:rPr>
              <w:ins w:id="708" w:author="Clayton Lamb" w:date="2025-11-28T13:54:00Z" w16du:dateUtc="2025-11-28T20:54:00Z"/>
            </w:rPr>
          </w:rPrChange>
        </w:rPr>
      </w:pPr>
    </w:p>
    <w:p w14:paraId="5F2CBFC7" w14:textId="5B2A17CB" w:rsidR="00090466" w:rsidRDefault="00090466" w:rsidP="00090466">
      <w:pPr>
        <w:rPr>
          <w:ins w:id="709" w:author="Clayton Lamb" w:date="2025-11-28T13:59:00Z" w16du:dateUtc="2025-11-28T20:59:00Z"/>
        </w:rPr>
      </w:pPr>
      <w:ins w:id="710" w:author="Clayton Lamb" w:date="2025-11-28T13:54:00Z" w16du:dateUtc="2025-11-28T20:54:00Z">
        <w:r w:rsidRPr="00090466">
          <w:t xml:space="preserve">Table </w:t>
        </w:r>
      </w:ins>
      <w:ins w:id="711" w:author="Clayton Lamb" w:date="2025-11-28T13:55:00Z" w16du:dateUtc="2025-11-28T20:55:00Z">
        <w:r w:rsidRPr="00090466">
          <w:t>SD</w:t>
        </w:r>
      </w:ins>
      <w:ins w:id="712" w:author="Clayton Lamb" w:date="2025-11-28T13:54:00Z" w16du:dateUtc="2025-11-28T20:54:00Z">
        <w:r w:rsidRPr="00090466">
          <w:t>1. Moran’s test results for each species spatial autocorrelation assessment using monthly detection rates.</w:t>
        </w:r>
      </w:ins>
    </w:p>
    <w:p w14:paraId="775D91A7" w14:textId="77777777" w:rsidR="00090466" w:rsidRPr="00090466" w:rsidRDefault="00090466" w:rsidP="00090466">
      <w:pPr>
        <w:rPr>
          <w:ins w:id="713" w:author="Clayton Lamb" w:date="2025-11-28T13:54:00Z" w16du:dateUtc="2025-11-28T20:54:00Z"/>
        </w:rPr>
      </w:pPr>
    </w:p>
    <w:tbl>
      <w:tblPr>
        <w:tblStyle w:val="PlainTable3"/>
        <w:tblW w:w="6249" w:type="dxa"/>
        <w:tblLook w:val="0620" w:firstRow="1" w:lastRow="0" w:firstColumn="0" w:lastColumn="0" w:noHBand="1" w:noVBand="1"/>
      </w:tblPr>
      <w:tblGrid>
        <w:gridCol w:w="2127"/>
        <w:gridCol w:w="1497"/>
        <w:gridCol w:w="1484"/>
        <w:gridCol w:w="1374"/>
      </w:tblGrid>
      <w:tr w:rsidR="00090466" w:rsidRPr="00090466" w14:paraId="757AD159" w14:textId="77777777" w:rsidTr="00923450">
        <w:trPr>
          <w:cnfStyle w:val="100000000000" w:firstRow="1" w:lastRow="0" w:firstColumn="0" w:lastColumn="0" w:oddVBand="0" w:evenVBand="0" w:oddHBand="0" w:evenHBand="0" w:firstRowFirstColumn="0" w:firstRowLastColumn="0" w:lastRowFirstColumn="0" w:lastRowLastColumn="0"/>
          <w:trHeight w:val="320"/>
          <w:ins w:id="714" w:author="Clayton Lamb" w:date="2025-11-28T13:54:00Z"/>
        </w:trPr>
        <w:tc>
          <w:tcPr>
            <w:tcW w:w="2127" w:type="dxa"/>
            <w:noWrap/>
            <w:hideMark/>
          </w:tcPr>
          <w:p w14:paraId="52C60EE8" w14:textId="77777777" w:rsidR="00090466" w:rsidRPr="00090466" w:rsidRDefault="00090466" w:rsidP="00923450">
            <w:pPr>
              <w:rPr>
                <w:ins w:id="715" w:author="Clayton Lamb" w:date="2025-11-28T13:54:00Z" w16du:dateUtc="2025-11-28T20:54:00Z"/>
                <w:color w:val="000000"/>
                <w:rPrChange w:id="716" w:author="Clayton Lamb" w:date="2025-11-28T13:58:00Z" w16du:dateUtc="2025-11-28T20:58:00Z">
                  <w:rPr>
                    <w:ins w:id="717" w:author="Clayton Lamb" w:date="2025-11-28T13:54:00Z" w16du:dateUtc="2025-11-28T20:54:00Z"/>
                    <w:rFonts w:ascii="Aptos Narrow" w:hAnsi="Aptos Narrow"/>
                    <w:color w:val="000000"/>
                  </w:rPr>
                </w:rPrChange>
              </w:rPr>
            </w:pPr>
            <w:ins w:id="718" w:author="Clayton Lamb" w:date="2025-11-28T13:54:00Z" w16du:dateUtc="2025-11-28T20:54:00Z">
              <w:r w:rsidRPr="00090466">
                <w:rPr>
                  <w:color w:val="000000"/>
                  <w:rPrChange w:id="719" w:author="Clayton Lamb" w:date="2025-11-28T13:58:00Z" w16du:dateUtc="2025-11-28T20:58:00Z">
                    <w:rPr>
                      <w:rFonts w:ascii="Aptos Narrow" w:hAnsi="Aptos Narrow"/>
                      <w:color w:val="000000"/>
                    </w:rPr>
                  </w:rPrChange>
                </w:rPr>
                <w:t>species</w:t>
              </w:r>
            </w:ins>
          </w:p>
        </w:tc>
        <w:tc>
          <w:tcPr>
            <w:tcW w:w="1374" w:type="dxa"/>
            <w:noWrap/>
            <w:hideMark/>
          </w:tcPr>
          <w:p w14:paraId="1336BD6A" w14:textId="77777777" w:rsidR="00090466" w:rsidRPr="00090466" w:rsidRDefault="00090466" w:rsidP="00923450">
            <w:pPr>
              <w:rPr>
                <w:ins w:id="720" w:author="Clayton Lamb" w:date="2025-11-28T13:54:00Z" w16du:dateUtc="2025-11-28T20:54:00Z"/>
                <w:color w:val="000000"/>
                <w:rPrChange w:id="721" w:author="Clayton Lamb" w:date="2025-11-28T13:58:00Z" w16du:dateUtc="2025-11-28T20:58:00Z">
                  <w:rPr>
                    <w:ins w:id="722" w:author="Clayton Lamb" w:date="2025-11-28T13:54:00Z" w16du:dateUtc="2025-11-28T20:54:00Z"/>
                    <w:rFonts w:ascii="Aptos Narrow" w:hAnsi="Aptos Narrow"/>
                    <w:color w:val="000000"/>
                  </w:rPr>
                </w:rPrChange>
              </w:rPr>
            </w:pPr>
            <w:ins w:id="723" w:author="Clayton Lamb" w:date="2025-11-28T13:54:00Z" w16du:dateUtc="2025-11-28T20:54:00Z">
              <w:r w:rsidRPr="00090466">
                <w:rPr>
                  <w:color w:val="000000"/>
                  <w:rPrChange w:id="724" w:author="Clayton Lamb" w:date="2025-11-28T13:58:00Z" w16du:dateUtc="2025-11-28T20:58:00Z">
                    <w:rPr>
                      <w:rFonts w:ascii="Aptos Narrow" w:hAnsi="Aptos Narrow"/>
                      <w:color w:val="000000"/>
                    </w:rPr>
                  </w:rPrChange>
                </w:rPr>
                <w:t>statistic</w:t>
              </w:r>
            </w:ins>
          </w:p>
        </w:tc>
        <w:tc>
          <w:tcPr>
            <w:tcW w:w="1374" w:type="dxa"/>
            <w:noWrap/>
            <w:hideMark/>
          </w:tcPr>
          <w:p w14:paraId="360D4AE6" w14:textId="77777777" w:rsidR="00090466" w:rsidRPr="00090466" w:rsidRDefault="00090466" w:rsidP="00923450">
            <w:pPr>
              <w:rPr>
                <w:ins w:id="725" w:author="Clayton Lamb" w:date="2025-11-28T13:54:00Z" w16du:dateUtc="2025-11-28T20:54:00Z"/>
                <w:color w:val="000000"/>
                <w:rPrChange w:id="726" w:author="Clayton Lamb" w:date="2025-11-28T13:58:00Z" w16du:dateUtc="2025-11-28T20:58:00Z">
                  <w:rPr>
                    <w:ins w:id="727" w:author="Clayton Lamb" w:date="2025-11-28T13:54:00Z" w16du:dateUtc="2025-11-28T20:54:00Z"/>
                    <w:rFonts w:ascii="Aptos Narrow" w:hAnsi="Aptos Narrow"/>
                    <w:color w:val="000000"/>
                  </w:rPr>
                </w:rPrChange>
              </w:rPr>
            </w:pPr>
            <w:ins w:id="728" w:author="Clayton Lamb" w:date="2025-11-28T13:54:00Z" w16du:dateUtc="2025-11-28T20:54:00Z">
              <w:r w:rsidRPr="00090466">
                <w:rPr>
                  <w:color w:val="000000"/>
                  <w:rPrChange w:id="729" w:author="Clayton Lamb" w:date="2025-11-28T13:58:00Z" w16du:dateUtc="2025-11-28T20:58:00Z">
                    <w:rPr>
                      <w:rFonts w:ascii="Aptos Narrow" w:hAnsi="Aptos Narrow"/>
                      <w:color w:val="000000"/>
                    </w:rPr>
                  </w:rPrChange>
                </w:rPr>
                <w:t>estimate</w:t>
              </w:r>
            </w:ins>
          </w:p>
        </w:tc>
        <w:tc>
          <w:tcPr>
            <w:tcW w:w="1374" w:type="dxa"/>
            <w:noWrap/>
            <w:hideMark/>
          </w:tcPr>
          <w:p w14:paraId="36FF26A8" w14:textId="77777777" w:rsidR="00090466" w:rsidRPr="00090466" w:rsidRDefault="00090466" w:rsidP="00923450">
            <w:pPr>
              <w:rPr>
                <w:ins w:id="730" w:author="Clayton Lamb" w:date="2025-11-28T13:54:00Z" w16du:dateUtc="2025-11-28T20:54:00Z"/>
                <w:color w:val="000000"/>
                <w:rPrChange w:id="731" w:author="Clayton Lamb" w:date="2025-11-28T13:58:00Z" w16du:dateUtc="2025-11-28T20:58:00Z">
                  <w:rPr>
                    <w:ins w:id="732" w:author="Clayton Lamb" w:date="2025-11-28T13:54:00Z" w16du:dateUtc="2025-11-28T20:54:00Z"/>
                    <w:rFonts w:ascii="Aptos Narrow" w:hAnsi="Aptos Narrow"/>
                    <w:color w:val="000000"/>
                  </w:rPr>
                </w:rPrChange>
              </w:rPr>
            </w:pPr>
            <w:ins w:id="733" w:author="Clayton Lamb" w:date="2025-11-28T13:54:00Z" w16du:dateUtc="2025-11-28T20:54:00Z">
              <w:r w:rsidRPr="00090466">
                <w:rPr>
                  <w:color w:val="000000"/>
                  <w:rPrChange w:id="734" w:author="Clayton Lamb" w:date="2025-11-28T13:58:00Z" w16du:dateUtc="2025-11-28T20:58:00Z">
                    <w:rPr>
                      <w:rFonts w:ascii="Aptos Narrow" w:hAnsi="Aptos Narrow"/>
                      <w:color w:val="000000"/>
                    </w:rPr>
                  </w:rPrChange>
                </w:rPr>
                <w:t>p</w:t>
              </w:r>
            </w:ins>
          </w:p>
        </w:tc>
      </w:tr>
      <w:tr w:rsidR="00090466" w:rsidRPr="00090466" w14:paraId="5B7ED30D" w14:textId="77777777" w:rsidTr="00923450">
        <w:trPr>
          <w:trHeight w:val="320"/>
          <w:ins w:id="735" w:author="Clayton Lamb" w:date="2025-11-28T13:54:00Z"/>
        </w:trPr>
        <w:tc>
          <w:tcPr>
            <w:tcW w:w="2127" w:type="dxa"/>
            <w:noWrap/>
            <w:hideMark/>
          </w:tcPr>
          <w:p w14:paraId="03BE26C4" w14:textId="77777777" w:rsidR="00090466" w:rsidRPr="00090466" w:rsidRDefault="00090466" w:rsidP="00923450">
            <w:pPr>
              <w:rPr>
                <w:ins w:id="736" w:author="Clayton Lamb" w:date="2025-11-28T13:54:00Z" w16du:dateUtc="2025-11-28T20:54:00Z"/>
                <w:color w:val="000000"/>
                <w:rPrChange w:id="737" w:author="Clayton Lamb" w:date="2025-11-28T13:58:00Z" w16du:dateUtc="2025-11-28T20:58:00Z">
                  <w:rPr>
                    <w:ins w:id="738" w:author="Clayton Lamb" w:date="2025-11-28T13:54:00Z" w16du:dateUtc="2025-11-28T20:54:00Z"/>
                    <w:rFonts w:ascii="Aptos Narrow" w:hAnsi="Aptos Narrow"/>
                    <w:color w:val="000000"/>
                  </w:rPr>
                </w:rPrChange>
              </w:rPr>
            </w:pPr>
            <w:ins w:id="739" w:author="Clayton Lamb" w:date="2025-11-28T13:54:00Z" w16du:dateUtc="2025-11-28T20:54:00Z">
              <w:r w:rsidRPr="00090466">
                <w:rPr>
                  <w:color w:val="000000"/>
                  <w:rPrChange w:id="740" w:author="Clayton Lamb" w:date="2025-11-28T13:58:00Z" w16du:dateUtc="2025-11-28T20:58:00Z">
                    <w:rPr>
                      <w:rFonts w:ascii="Aptos Narrow" w:hAnsi="Aptos Narrow"/>
                      <w:color w:val="000000"/>
                    </w:rPr>
                  </w:rPrChange>
                </w:rPr>
                <w:t>black bear</w:t>
              </w:r>
            </w:ins>
          </w:p>
        </w:tc>
        <w:tc>
          <w:tcPr>
            <w:tcW w:w="1374" w:type="dxa"/>
            <w:noWrap/>
            <w:hideMark/>
          </w:tcPr>
          <w:p w14:paraId="30E1E22E" w14:textId="77777777" w:rsidR="00090466" w:rsidRPr="00090466" w:rsidRDefault="00090466" w:rsidP="00923450">
            <w:pPr>
              <w:jc w:val="right"/>
              <w:rPr>
                <w:ins w:id="741" w:author="Clayton Lamb" w:date="2025-11-28T13:54:00Z" w16du:dateUtc="2025-11-28T20:54:00Z"/>
                <w:color w:val="000000"/>
                <w:rPrChange w:id="742" w:author="Clayton Lamb" w:date="2025-11-28T13:58:00Z" w16du:dateUtc="2025-11-28T20:58:00Z">
                  <w:rPr>
                    <w:ins w:id="743" w:author="Clayton Lamb" w:date="2025-11-28T13:54:00Z" w16du:dateUtc="2025-11-28T20:54:00Z"/>
                    <w:rFonts w:ascii="Aptos Narrow" w:hAnsi="Aptos Narrow"/>
                    <w:color w:val="000000"/>
                  </w:rPr>
                </w:rPrChange>
              </w:rPr>
            </w:pPr>
            <w:ins w:id="744" w:author="Clayton Lamb" w:date="2025-11-28T13:54:00Z" w16du:dateUtc="2025-11-28T20:54:00Z">
              <w:r w:rsidRPr="00090466">
                <w:rPr>
                  <w:color w:val="000000"/>
                  <w:rPrChange w:id="745" w:author="Clayton Lamb" w:date="2025-11-28T13:58:00Z" w16du:dateUtc="2025-11-28T20:58:00Z">
                    <w:rPr>
                      <w:rFonts w:ascii="Aptos Narrow" w:hAnsi="Aptos Narrow"/>
                      <w:color w:val="000000"/>
                    </w:rPr>
                  </w:rPrChange>
                </w:rPr>
                <w:t>1.09161568</w:t>
              </w:r>
            </w:ins>
          </w:p>
        </w:tc>
        <w:tc>
          <w:tcPr>
            <w:tcW w:w="1374" w:type="dxa"/>
            <w:noWrap/>
            <w:hideMark/>
          </w:tcPr>
          <w:p w14:paraId="64AEC24B" w14:textId="77777777" w:rsidR="00090466" w:rsidRPr="00090466" w:rsidRDefault="00090466" w:rsidP="00923450">
            <w:pPr>
              <w:jc w:val="right"/>
              <w:rPr>
                <w:ins w:id="746" w:author="Clayton Lamb" w:date="2025-11-28T13:54:00Z" w16du:dateUtc="2025-11-28T20:54:00Z"/>
                <w:color w:val="000000"/>
                <w:rPrChange w:id="747" w:author="Clayton Lamb" w:date="2025-11-28T13:58:00Z" w16du:dateUtc="2025-11-28T20:58:00Z">
                  <w:rPr>
                    <w:ins w:id="748" w:author="Clayton Lamb" w:date="2025-11-28T13:54:00Z" w16du:dateUtc="2025-11-28T20:54:00Z"/>
                    <w:rFonts w:ascii="Aptos Narrow" w:hAnsi="Aptos Narrow"/>
                    <w:color w:val="000000"/>
                  </w:rPr>
                </w:rPrChange>
              </w:rPr>
            </w:pPr>
            <w:ins w:id="749" w:author="Clayton Lamb" w:date="2025-11-28T13:54:00Z" w16du:dateUtc="2025-11-28T20:54:00Z">
              <w:r w:rsidRPr="00090466">
                <w:rPr>
                  <w:color w:val="000000"/>
                  <w:rPrChange w:id="750" w:author="Clayton Lamb" w:date="2025-11-28T13:58:00Z" w16du:dateUtc="2025-11-28T20:58:00Z">
                    <w:rPr>
                      <w:rFonts w:ascii="Aptos Narrow" w:hAnsi="Aptos Narrow"/>
                      <w:color w:val="000000"/>
                    </w:rPr>
                  </w:rPrChange>
                </w:rPr>
                <w:t>0.00113999</w:t>
              </w:r>
            </w:ins>
          </w:p>
        </w:tc>
        <w:tc>
          <w:tcPr>
            <w:tcW w:w="1374" w:type="dxa"/>
            <w:noWrap/>
            <w:hideMark/>
          </w:tcPr>
          <w:p w14:paraId="1F60B14E" w14:textId="77777777" w:rsidR="00090466" w:rsidRPr="00090466" w:rsidRDefault="00090466" w:rsidP="00923450">
            <w:pPr>
              <w:jc w:val="right"/>
              <w:rPr>
                <w:ins w:id="751" w:author="Clayton Lamb" w:date="2025-11-28T13:54:00Z" w16du:dateUtc="2025-11-28T20:54:00Z"/>
                <w:color w:val="000000"/>
                <w:rPrChange w:id="752" w:author="Clayton Lamb" w:date="2025-11-28T13:58:00Z" w16du:dateUtc="2025-11-28T20:58:00Z">
                  <w:rPr>
                    <w:ins w:id="753" w:author="Clayton Lamb" w:date="2025-11-28T13:54:00Z" w16du:dateUtc="2025-11-28T20:54:00Z"/>
                    <w:rFonts w:ascii="Aptos Narrow" w:hAnsi="Aptos Narrow"/>
                    <w:color w:val="000000"/>
                  </w:rPr>
                </w:rPrChange>
              </w:rPr>
            </w:pPr>
            <w:ins w:id="754" w:author="Clayton Lamb" w:date="2025-11-28T13:54:00Z" w16du:dateUtc="2025-11-28T20:54:00Z">
              <w:r w:rsidRPr="00090466">
                <w:rPr>
                  <w:color w:val="000000"/>
                  <w:rPrChange w:id="755" w:author="Clayton Lamb" w:date="2025-11-28T13:58:00Z" w16du:dateUtc="2025-11-28T20:58:00Z">
                    <w:rPr>
                      <w:rFonts w:ascii="Aptos Narrow" w:hAnsi="Aptos Narrow"/>
                      <w:color w:val="000000"/>
                    </w:rPr>
                  </w:rPrChange>
                </w:rPr>
                <w:t>0.13750103</w:t>
              </w:r>
            </w:ins>
          </w:p>
        </w:tc>
      </w:tr>
      <w:tr w:rsidR="00090466" w:rsidRPr="00090466" w14:paraId="576BD5CF" w14:textId="77777777" w:rsidTr="00923450">
        <w:trPr>
          <w:trHeight w:val="320"/>
          <w:ins w:id="756" w:author="Clayton Lamb" w:date="2025-11-28T13:54:00Z"/>
        </w:trPr>
        <w:tc>
          <w:tcPr>
            <w:tcW w:w="2127" w:type="dxa"/>
            <w:noWrap/>
            <w:hideMark/>
          </w:tcPr>
          <w:p w14:paraId="2B739222" w14:textId="77777777" w:rsidR="00090466" w:rsidRPr="00090466" w:rsidRDefault="00090466" w:rsidP="00923450">
            <w:pPr>
              <w:rPr>
                <w:ins w:id="757" w:author="Clayton Lamb" w:date="2025-11-28T13:54:00Z" w16du:dateUtc="2025-11-28T20:54:00Z"/>
                <w:color w:val="000000"/>
                <w:rPrChange w:id="758" w:author="Clayton Lamb" w:date="2025-11-28T13:58:00Z" w16du:dateUtc="2025-11-28T20:58:00Z">
                  <w:rPr>
                    <w:ins w:id="759" w:author="Clayton Lamb" w:date="2025-11-28T13:54:00Z" w16du:dateUtc="2025-11-28T20:54:00Z"/>
                    <w:rFonts w:ascii="Aptos Narrow" w:hAnsi="Aptos Narrow"/>
                    <w:color w:val="000000"/>
                  </w:rPr>
                </w:rPrChange>
              </w:rPr>
            </w:pPr>
            <w:ins w:id="760" w:author="Clayton Lamb" w:date="2025-11-28T13:54:00Z" w16du:dateUtc="2025-11-28T20:54:00Z">
              <w:r w:rsidRPr="00090466">
                <w:rPr>
                  <w:color w:val="000000"/>
                  <w:rPrChange w:id="761" w:author="Clayton Lamb" w:date="2025-11-28T13:58:00Z" w16du:dateUtc="2025-11-28T20:58:00Z">
                    <w:rPr>
                      <w:rFonts w:ascii="Aptos Narrow" w:hAnsi="Aptos Narrow"/>
                      <w:color w:val="000000"/>
                    </w:rPr>
                  </w:rPrChange>
                </w:rPr>
                <w:t>elk</w:t>
              </w:r>
            </w:ins>
          </w:p>
        </w:tc>
        <w:tc>
          <w:tcPr>
            <w:tcW w:w="1374" w:type="dxa"/>
            <w:noWrap/>
            <w:hideMark/>
          </w:tcPr>
          <w:p w14:paraId="0BB9F839" w14:textId="77777777" w:rsidR="00090466" w:rsidRPr="00090466" w:rsidRDefault="00090466" w:rsidP="00923450">
            <w:pPr>
              <w:jc w:val="right"/>
              <w:rPr>
                <w:ins w:id="762" w:author="Clayton Lamb" w:date="2025-11-28T13:54:00Z" w16du:dateUtc="2025-11-28T20:54:00Z"/>
                <w:color w:val="000000"/>
                <w:rPrChange w:id="763" w:author="Clayton Lamb" w:date="2025-11-28T13:58:00Z" w16du:dateUtc="2025-11-28T20:58:00Z">
                  <w:rPr>
                    <w:ins w:id="764" w:author="Clayton Lamb" w:date="2025-11-28T13:54:00Z" w16du:dateUtc="2025-11-28T20:54:00Z"/>
                    <w:rFonts w:ascii="Aptos Narrow" w:hAnsi="Aptos Narrow"/>
                    <w:color w:val="000000"/>
                  </w:rPr>
                </w:rPrChange>
              </w:rPr>
            </w:pPr>
            <w:ins w:id="765" w:author="Clayton Lamb" w:date="2025-11-28T13:54:00Z" w16du:dateUtc="2025-11-28T20:54:00Z">
              <w:r w:rsidRPr="00090466">
                <w:rPr>
                  <w:color w:val="000000"/>
                  <w:rPrChange w:id="766" w:author="Clayton Lamb" w:date="2025-11-28T13:58:00Z" w16du:dateUtc="2025-11-28T20:58:00Z">
                    <w:rPr>
                      <w:rFonts w:ascii="Aptos Narrow" w:hAnsi="Aptos Narrow"/>
                      <w:color w:val="000000"/>
                    </w:rPr>
                  </w:rPrChange>
                </w:rPr>
                <w:t>4.48388769</w:t>
              </w:r>
            </w:ins>
          </w:p>
        </w:tc>
        <w:tc>
          <w:tcPr>
            <w:tcW w:w="1374" w:type="dxa"/>
            <w:noWrap/>
            <w:hideMark/>
          </w:tcPr>
          <w:p w14:paraId="78745C53" w14:textId="77777777" w:rsidR="00090466" w:rsidRPr="00090466" w:rsidRDefault="00090466" w:rsidP="00923450">
            <w:pPr>
              <w:jc w:val="right"/>
              <w:rPr>
                <w:ins w:id="767" w:author="Clayton Lamb" w:date="2025-11-28T13:54:00Z" w16du:dateUtc="2025-11-28T20:54:00Z"/>
                <w:color w:val="000000"/>
                <w:rPrChange w:id="768" w:author="Clayton Lamb" w:date="2025-11-28T13:58:00Z" w16du:dateUtc="2025-11-28T20:58:00Z">
                  <w:rPr>
                    <w:ins w:id="769" w:author="Clayton Lamb" w:date="2025-11-28T13:54:00Z" w16du:dateUtc="2025-11-28T20:54:00Z"/>
                    <w:rFonts w:ascii="Aptos Narrow" w:hAnsi="Aptos Narrow"/>
                    <w:color w:val="000000"/>
                  </w:rPr>
                </w:rPrChange>
              </w:rPr>
            </w:pPr>
            <w:ins w:id="770" w:author="Clayton Lamb" w:date="2025-11-28T13:54:00Z" w16du:dateUtc="2025-11-28T20:54:00Z">
              <w:r w:rsidRPr="00090466">
                <w:rPr>
                  <w:color w:val="000000"/>
                  <w:rPrChange w:id="771" w:author="Clayton Lamb" w:date="2025-11-28T13:58:00Z" w16du:dateUtc="2025-11-28T20:58:00Z">
                    <w:rPr>
                      <w:rFonts w:ascii="Aptos Narrow" w:hAnsi="Aptos Narrow"/>
                      <w:color w:val="000000"/>
                    </w:rPr>
                  </w:rPrChange>
                </w:rPr>
                <w:t>0.01132731</w:t>
              </w:r>
            </w:ins>
          </w:p>
        </w:tc>
        <w:tc>
          <w:tcPr>
            <w:tcW w:w="1374" w:type="dxa"/>
            <w:noWrap/>
            <w:hideMark/>
          </w:tcPr>
          <w:p w14:paraId="2306D025" w14:textId="77777777" w:rsidR="00090466" w:rsidRPr="00090466" w:rsidRDefault="00090466" w:rsidP="00923450">
            <w:pPr>
              <w:jc w:val="right"/>
              <w:rPr>
                <w:ins w:id="772" w:author="Clayton Lamb" w:date="2025-11-28T13:54:00Z" w16du:dateUtc="2025-11-28T20:54:00Z"/>
                <w:color w:val="000000"/>
                <w:rPrChange w:id="773" w:author="Clayton Lamb" w:date="2025-11-28T13:58:00Z" w16du:dateUtc="2025-11-28T20:58:00Z">
                  <w:rPr>
                    <w:ins w:id="774" w:author="Clayton Lamb" w:date="2025-11-28T13:54:00Z" w16du:dateUtc="2025-11-28T20:54:00Z"/>
                    <w:rFonts w:ascii="Aptos Narrow" w:hAnsi="Aptos Narrow"/>
                    <w:color w:val="000000"/>
                  </w:rPr>
                </w:rPrChange>
              </w:rPr>
            </w:pPr>
            <w:ins w:id="775" w:author="Clayton Lamb" w:date="2025-11-28T13:54:00Z" w16du:dateUtc="2025-11-28T20:54:00Z">
              <w:r w:rsidRPr="00090466">
                <w:rPr>
                  <w:color w:val="000000"/>
                  <w:rPrChange w:id="776" w:author="Clayton Lamb" w:date="2025-11-28T13:58:00Z" w16du:dateUtc="2025-11-28T20:58:00Z">
                    <w:rPr>
                      <w:rFonts w:ascii="Aptos Narrow" w:hAnsi="Aptos Narrow"/>
                      <w:color w:val="000000"/>
                    </w:rPr>
                  </w:rPrChange>
                </w:rPr>
                <w:t>0.00000366</w:t>
              </w:r>
            </w:ins>
          </w:p>
        </w:tc>
      </w:tr>
      <w:tr w:rsidR="00090466" w:rsidRPr="00090466" w14:paraId="4B9923F5" w14:textId="77777777" w:rsidTr="00923450">
        <w:trPr>
          <w:trHeight w:val="320"/>
          <w:ins w:id="777" w:author="Clayton Lamb" w:date="2025-11-28T13:54:00Z"/>
        </w:trPr>
        <w:tc>
          <w:tcPr>
            <w:tcW w:w="2127" w:type="dxa"/>
            <w:noWrap/>
            <w:hideMark/>
          </w:tcPr>
          <w:p w14:paraId="5EF65325" w14:textId="77777777" w:rsidR="00090466" w:rsidRPr="00090466" w:rsidRDefault="00090466" w:rsidP="00923450">
            <w:pPr>
              <w:rPr>
                <w:ins w:id="778" w:author="Clayton Lamb" w:date="2025-11-28T13:54:00Z" w16du:dateUtc="2025-11-28T20:54:00Z"/>
                <w:color w:val="000000"/>
                <w:rPrChange w:id="779" w:author="Clayton Lamb" w:date="2025-11-28T13:58:00Z" w16du:dateUtc="2025-11-28T20:58:00Z">
                  <w:rPr>
                    <w:ins w:id="780" w:author="Clayton Lamb" w:date="2025-11-28T13:54:00Z" w16du:dateUtc="2025-11-28T20:54:00Z"/>
                    <w:rFonts w:ascii="Aptos Narrow" w:hAnsi="Aptos Narrow"/>
                    <w:color w:val="000000"/>
                  </w:rPr>
                </w:rPrChange>
              </w:rPr>
            </w:pPr>
            <w:ins w:id="781" w:author="Clayton Lamb" w:date="2025-11-28T13:54:00Z" w16du:dateUtc="2025-11-28T20:54:00Z">
              <w:r w:rsidRPr="00090466">
                <w:rPr>
                  <w:color w:val="000000"/>
                  <w:rPrChange w:id="782" w:author="Clayton Lamb" w:date="2025-11-28T13:58:00Z" w16du:dateUtc="2025-11-28T20:58:00Z">
                    <w:rPr>
                      <w:rFonts w:ascii="Aptos Narrow" w:hAnsi="Aptos Narrow"/>
                      <w:color w:val="000000"/>
                    </w:rPr>
                  </w:rPrChange>
                </w:rPr>
                <w:t>grizzly bear</w:t>
              </w:r>
            </w:ins>
          </w:p>
        </w:tc>
        <w:tc>
          <w:tcPr>
            <w:tcW w:w="1374" w:type="dxa"/>
            <w:noWrap/>
            <w:hideMark/>
          </w:tcPr>
          <w:p w14:paraId="2AE09054" w14:textId="77777777" w:rsidR="00090466" w:rsidRPr="00090466" w:rsidRDefault="00090466" w:rsidP="00923450">
            <w:pPr>
              <w:jc w:val="right"/>
              <w:rPr>
                <w:ins w:id="783" w:author="Clayton Lamb" w:date="2025-11-28T13:54:00Z" w16du:dateUtc="2025-11-28T20:54:00Z"/>
                <w:color w:val="000000"/>
                <w:rPrChange w:id="784" w:author="Clayton Lamb" w:date="2025-11-28T13:58:00Z" w16du:dateUtc="2025-11-28T20:58:00Z">
                  <w:rPr>
                    <w:ins w:id="785" w:author="Clayton Lamb" w:date="2025-11-28T13:54:00Z" w16du:dateUtc="2025-11-28T20:54:00Z"/>
                    <w:rFonts w:ascii="Aptos Narrow" w:hAnsi="Aptos Narrow"/>
                    <w:color w:val="000000"/>
                  </w:rPr>
                </w:rPrChange>
              </w:rPr>
            </w:pPr>
            <w:ins w:id="786" w:author="Clayton Lamb" w:date="2025-11-28T13:54:00Z" w16du:dateUtc="2025-11-28T20:54:00Z">
              <w:r w:rsidRPr="00090466">
                <w:rPr>
                  <w:color w:val="000000"/>
                  <w:rPrChange w:id="787" w:author="Clayton Lamb" w:date="2025-11-28T13:58:00Z" w16du:dateUtc="2025-11-28T20:58:00Z">
                    <w:rPr>
                      <w:rFonts w:ascii="Aptos Narrow" w:hAnsi="Aptos Narrow"/>
                      <w:color w:val="000000"/>
                    </w:rPr>
                  </w:rPrChange>
                </w:rPr>
                <w:t>0.25475715</w:t>
              </w:r>
            </w:ins>
          </w:p>
        </w:tc>
        <w:tc>
          <w:tcPr>
            <w:tcW w:w="1374" w:type="dxa"/>
            <w:noWrap/>
            <w:hideMark/>
          </w:tcPr>
          <w:p w14:paraId="040DB0D9" w14:textId="77777777" w:rsidR="00090466" w:rsidRPr="00090466" w:rsidRDefault="00090466" w:rsidP="00923450">
            <w:pPr>
              <w:jc w:val="right"/>
              <w:rPr>
                <w:ins w:id="788" w:author="Clayton Lamb" w:date="2025-11-28T13:54:00Z" w16du:dateUtc="2025-11-28T20:54:00Z"/>
                <w:color w:val="000000"/>
                <w:rPrChange w:id="789" w:author="Clayton Lamb" w:date="2025-11-28T13:58:00Z" w16du:dateUtc="2025-11-28T20:58:00Z">
                  <w:rPr>
                    <w:ins w:id="790" w:author="Clayton Lamb" w:date="2025-11-28T13:54:00Z" w16du:dateUtc="2025-11-28T20:54:00Z"/>
                    <w:rFonts w:ascii="Aptos Narrow" w:hAnsi="Aptos Narrow"/>
                    <w:color w:val="000000"/>
                  </w:rPr>
                </w:rPrChange>
              </w:rPr>
            </w:pPr>
            <w:ins w:id="791" w:author="Clayton Lamb" w:date="2025-11-28T13:54:00Z" w16du:dateUtc="2025-11-28T20:54:00Z">
              <w:r w:rsidRPr="00090466">
                <w:rPr>
                  <w:color w:val="000000"/>
                  <w:rPrChange w:id="792" w:author="Clayton Lamb" w:date="2025-11-28T13:58:00Z" w16du:dateUtc="2025-11-28T20:58:00Z">
                    <w:rPr>
                      <w:rFonts w:ascii="Aptos Narrow" w:hAnsi="Aptos Narrow"/>
                      <w:color w:val="000000"/>
                    </w:rPr>
                  </w:rPrChange>
                </w:rPr>
                <w:t>-0.0063893</w:t>
              </w:r>
            </w:ins>
          </w:p>
        </w:tc>
        <w:tc>
          <w:tcPr>
            <w:tcW w:w="1374" w:type="dxa"/>
            <w:noWrap/>
            <w:hideMark/>
          </w:tcPr>
          <w:p w14:paraId="1C462F81" w14:textId="77777777" w:rsidR="00090466" w:rsidRPr="00090466" w:rsidRDefault="00090466" w:rsidP="00923450">
            <w:pPr>
              <w:jc w:val="right"/>
              <w:rPr>
                <w:ins w:id="793" w:author="Clayton Lamb" w:date="2025-11-28T13:54:00Z" w16du:dateUtc="2025-11-28T20:54:00Z"/>
                <w:color w:val="000000"/>
                <w:rPrChange w:id="794" w:author="Clayton Lamb" w:date="2025-11-28T13:58:00Z" w16du:dateUtc="2025-11-28T20:58:00Z">
                  <w:rPr>
                    <w:ins w:id="795" w:author="Clayton Lamb" w:date="2025-11-28T13:54:00Z" w16du:dateUtc="2025-11-28T20:54:00Z"/>
                    <w:rFonts w:ascii="Aptos Narrow" w:hAnsi="Aptos Narrow"/>
                    <w:color w:val="000000"/>
                  </w:rPr>
                </w:rPrChange>
              </w:rPr>
            </w:pPr>
            <w:ins w:id="796" w:author="Clayton Lamb" w:date="2025-11-28T13:54:00Z" w16du:dateUtc="2025-11-28T20:54:00Z">
              <w:r w:rsidRPr="00090466">
                <w:rPr>
                  <w:color w:val="000000"/>
                  <w:rPrChange w:id="797" w:author="Clayton Lamb" w:date="2025-11-28T13:58:00Z" w16du:dateUtc="2025-11-28T20:58:00Z">
                    <w:rPr>
                      <w:rFonts w:ascii="Aptos Narrow" w:hAnsi="Aptos Narrow"/>
                      <w:color w:val="000000"/>
                    </w:rPr>
                  </w:rPrChange>
                </w:rPr>
                <w:t>0.39945534</w:t>
              </w:r>
            </w:ins>
          </w:p>
        </w:tc>
      </w:tr>
      <w:tr w:rsidR="00090466" w:rsidRPr="00090466" w14:paraId="7C4036C9" w14:textId="77777777" w:rsidTr="00923450">
        <w:trPr>
          <w:trHeight w:val="320"/>
          <w:ins w:id="798" w:author="Clayton Lamb" w:date="2025-11-28T13:54:00Z"/>
        </w:trPr>
        <w:tc>
          <w:tcPr>
            <w:tcW w:w="2127" w:type="dxa"/>
            <w:noWrap/>
            <w:hideMark/>
          </w:tcPr>
          <w:p w14:paraId="4D053B68" w14:textId="77777777" w:rsidR="00090466" w:rsidRPr="00090466" w:rsidRDefault="00090466" w:rsidP="00923450">
            <w:pPr>
              <w:rPr>
                <w:ins w:id="799" w:author="Clayton Lamb" w:date="2025-11-28T13:54:00Z" w16du:dateUtc="2025-11-28T20:54:00Z"/>
                <w:color w:val="000000"/>
                <w:rPrChange w:id="800" w:author="Clayton Lamb" w:date="2025-11-28T13:58:00Z" w16du:dateUtc="2025-11-28T20:58:00Z">
                  <w:rPr>
                    <w:ins w:id="801" w:author="Clayton Lamb" w:date="2025-11-28T13:54:00Z" w16du:dateUtc="2025-11-28T20:54:00Z"/>
                    <w:rFonts w:ascii="Aptos Narrow" w:hAnsi="Aptos Narrow"/>
                    <w:color w:val="000000"/>
                  </w:rPr>
                </w:rPrChange>
              </w:rPr>
            </w:pPr>
            <w:ins w:id="802" w:author="Clayton Lamb" w:date="2025-11-28T13:54:00Z" w16du:dateUtc="2025-11-28T20:54:00Z">
              <w:r w:rsidRPr="00090466">
                <w:rPr>
                  <w:color w:val="000000"/>
                  <w:rPrChange w:id="803" w:author="Clayton Lamb" w:date="2025-11-28T13:58:00Z" w16du:dateUtc="2025-11-28T20:58:00Z">
                    <w:rPr>
                      <w:rFonts w:ascii="Aptos Narrow" w:hAnsi="Aptos Narrow"/>
                      <w:color w:val="000000"/>
                    </w:rPr>
                  </w:rPrChange>
                </w:rPr>
                <w:t>moose</w:t>
              </w:r>
            </w:ins>
          </w:p>
        </w:tc>
        <w:tc>
          <w:tcPr>
            <w:tcW w:w="1374" w:type="dxa"/>
            <w:noWrap/>
            <w:hideMark/>
          </w:tcPr>
          <w:p w14:paraId="5CC4D09B" w14:textId="77777777" w:rsidR="00090466" w:rsidRPr="00090466" w:rsidRDefault="00090466" w:rsidP="00923450">
            <w:pPr>
              <w:jc w:val="right"/>
              <w:rPr>
                <w:ins w:id="804" w:author="Clayton Lamb" w:date="2025-11-28T13:54:00Z" w16du:dateUtc="2025-11-28T20:54:00Z"/>
                <w:color w:val="000000"/>
                <w:rPrChange w:id="805" w:author="Clayton Lamb" w:date="2025-11-28T13:58:00Z" w16du:dateUtc="2025-11-28T20:58:00Z">
                  <w:rPr>
                    <w:ins w:id="806" w:author="Clayton Lamb" w:date="2025-11-28T13:54:00Z" w16du:dateUtc="2025-11-28T20:54:00Z"/>
                    <w:rFonts w:ascii="Aptos Narrow" w:hAnsi="Aptos Narrow"/>
                    <w:color w:val="000000"/>
                  </w:rPr>
                </w:rPrChange>
              </w:rPr>
            </w:pPr>
            <w:ins w:id="807" w:author="Clayton Lamb" w:date="2025-11-28T13:54:00Z" w16du:dateUtc="2025-11-28T20:54:00Z">
              <w:r w:rsidRPr="00090466">
                <w:rPr>
                  <w:color w:val="000000"/>
                  <w:rPrChange w:id="808" w:author="Clayton Lamb" w:date="2025-11-28T13:58:00Z" w16du:dateUtc="2025-11-28T20:58:00Z">
                    <w:rPr>
                      <w:rFonts w:ascii="Aptos Narrow" w:hAnsi="Aptos Narrow"/>
                      <w:color w:val="000000"/>
                    </w:rPr>
                  </w:rPrChange>
                </w:rPr>
                <w:t>-0.1274164</w:t>
              </w:r>
            </w:ins>
          </w:p>
        </w:tc>
        <w:tc>
          <w:tcPr>
            <w:tcW w:w="1374" w:type="dxa"/>
            <w:noWrap/>
            <w:hideMark/>
          </w:tcPr>
          <w:p w14:paraId="0583C39F" w14:textId="77777777" w:rsidR="00090466" w:rsidRPr="00090466" w:rsidRDefault="00090466" w:rsidP="00923450">
            <w:pPr>
              <w:jc w:val="right"/>
              <w:rPr>
                <w:ins w:id="809" w:author="Clayton Lamb" w:date="2025-11-28T13:54:00Z" w16du:dateUtc="2025-11-28T20:54:00Z"/>
                <w:color w:val="000000"/>
                <w:rPrChange w:id="810" w:author="Clayton Lamb" w:date="2025-11-28T13:58:00Z" w16du:dateUtc="2025-11-28T20:58:00Z">
                  <w:rPr>
                    <w:ins w:id="811" w:author="Clayton Lamb" w:date="2025-11-28T13:54:00Z" w16du:dateUtc="2025-11-28T20:54:00Z"/>
                    <w:rFonts w:ascii="Aptos Narrow" w:hAnsi="Aptos Narrow"/>
                    <w:color w:val="000000"/>
                  </w:rPr>
                </w:rPrChange>
              </w:rPr>
            </w:pPr>
            <w:ins w:id="812" w:author="Clayton Lamb" w:date="2025-11-28T13:54:00Z" w16du:dateUtc="2025-11-28T20:54:00Z">
              <w:r w:rsidRPr="00090466">
                <w:rPr>
                  <w:color w:val="000000"/>
                  <w:rPrChange w:id="813" w:author="Clayton Lamb" w:date="2025-11-28T13:58:00Z" w16du:dateUtc="2025-11-28T20:58:00Z">
                    <w:rPr>
                      <w:rFonts w:ascii="Aptos Narrow" w:hAnsi="Aptos Narrow"/>
                      <w:color w:val="000000"/>
                    </w:rPr>
                  </w:rPrChange>
                </w:rPr>
                <w:t>-0.0046339</w:t>
              </w:r>
            </w:ins>
          </w:p>
        </w:tc>
        <w:tc>
          <w:tcPr>
            <w:tcW w:w="1374" w:type="dxa"/>
            <w:noWrap/>
            <w:hideMark/>
          </w:tcPr>
          <w:p w14:paraId="2AF46129" w14:textId="77777777" w:rsidR="00090466" w:rsidRPr="00090466" w:rsidRDefault="00090466" w:rsidP="00923450">
            <w:pPr>
              <w:jc w:val="right"/>
              <w:rPr>
                <w:ins w:id="814" w:author="Clayton Lamb" w:date="2025-11-28T13:54:00Z" w16du:dateUtc="2025-11-28T20:54:00Z"/>
                <w:color w:val="000000"/>
                <w:rPrChange w:id="815" w:author="Clayton Lamb" w:date="2025-11-28T13:58:00Z" w16du:dateUtc="2025-11-28T20:58:00Z">
                  <w:rPr>
                    <w:ins w:id="816" w:author="Clayton Lamb" w:date="2025-11-28T13:54:00Z" w16du:dateUtc="2025-11-28T20:54:00Z"/>
                    <w:rFonts w:ascii="Aptos Narrow" w:hAnsi="Aptos Narrow"/>
                    <w:color w:val="000000"/>
                  </w:rPr>
                </w:rPrChange>
              </w:rPr>
            </w:pPr>
            <w:ins w:id="817" w:author="Clayton Lamb" w:date="2025-11-28T13:54:00Z" w16du:dateUtc="2025-11-28T20:54:00Z">
              <w:r w:rsidRPr="00090466">
                <w:rPr>
                  <w:color w:val="000000"/>
                  <w:rPrChange w:id="818" w:author="Clayton Lamb" w:date="2025-11-28T13:58:00Z" w16du:dateUtc="2025-11-28T20:58:00Z">
                    <w:rPr>
                      <w:rFonts w:ascii="Aptos Narrow" w:hAnsi="Aptos Narrow"/>
                      <w:color w:val="000000"/>
                    </w:rPr>
                  </w:rPrChange>
                </w:rPr>
                <w:t>0.55069459</w:t>
              </w:r>
            </w:ins>
          </w:p>
        </w:tc>
      </w:tr>
      <w:tr w:rsidR="00090466" w:rsidRPr="00090466" w14:paraId="3C1C123A" w14:textId="77777777" w:rsidTr="00923450">
        <w:trPr>
          <w:trHeight w:val="320"/>
          <w:ins w:id="819" w:author="Clayton Lamb" w:date="2025-11-28T13:54:00Z"/>
        </w:trPr>
        <w:tc>
          <w:tcPr>
            <w:tcW w:w="2127" w:type="dxa"/>
            <w:noWrap/>
            <w:hideMark/>
          </w:tcPr>
          <w:p w14:paraId="4682B581" w14:textId="77777777" w:rsidR="00090466" w:rsidRPr="00090466" w:rsidRDefault="00090466" w:rsidP="00923450">
            <w:pPr>
              <w:rPr>
                <w:ins w:id="820" w:author="Clayton Lamb" w:date="2025-11-28T13:54:00Z" w16du:dateUtc="2025-11-28T20:54:00Z"/>
                <w:color w:val="000000"/>
                <w:rPrChange w:id="821" w:author="Clayton Lamb" w:date="2025-11-28T13:58:00Z" w16du:dateUtc="2025-11-28T20:58:00Z">
                  <w:rPr>
                    <w:ins w:id="822" w:author="Clayton Lamb" w:date="2025-11-28T13:54:00Z" w16du:dateUtc="2025-11-28T20:54:00Z"/>
                    <w:rFonts w:ascii="Aptos Narrow" w:hAnsi="Aptos Narrow"/>
                    <w:color w:val="000000"/>
                  </w:rPr>
                </w:rPrChange>
              </w:rPr>
            </w:pPr>
            <w:ins w:id="823" w:author="Clayton Lamb" w:date="2025-11-28T13:54:00Z" w16du:dateUtc="2025-11-28T20:54:00Z">
              <w:r w:rsidRPr="00090466">
                <w:rPr>
                  <w:color w:val="000000"/>
                  <w:rPrChange w:id="824" w:author="Clayton Lamb" w:date="2025-11-28T13:58:00Z" w16du:dateUtc="2025-11-28T20:58:00Z">
                    <w:rPr>
                      <w:rFonts w:ascii="Aptos Narrow" w:hAnsi="Aptos Narrow"/>
                      <w:color w:val="000000"/>
                    </w:rPr>
                  </w:rPrChange>
                </w:rPr>
                <w:t>mule deer</w:t>
              </w:r>
            </w:ins>
          </w:p>
        </w:tc>
        <w:tc>
          <w:tcPr>
            <w:tcW w:w="1374" w:type="dxa"/>
            <w:noWrap/>
            <w:hideMark/>
          </w:tcPr>
          <w:p w14:paraId="1F79F2B4" w14:textId="77777777" w:rsidR="00090466" w:rsidRPr="00090466" w:rsidRDefault="00090466" w:rsidP="00923450">
            <w:pPr>
              <w:jc w:val="right"/>
              <w:rPr>
                <w:ins w:id="825" w:author="Clayton Lamb" w:date="2025-11-28T13:54:00Z" w16du:dateUtc="2025-11-28T20:54:00Z"/>
                <w:color w:val="000000"/>
                <w:rPrChange w:id="826" w:author="Clayton Lamb" w:date="2025-11-28T13:58:00Z" w16du:dateUtc="2025-11-28T20:58:00Z">
                  <w:rPr>
                    <w:ins w:id="827" w:author="Clayton Lamb" w:date="2025-11-28T13:54:00Z" w16du:dateUtc="2025-11-28T20:54:00Z"/>
                    <w:rFonts w:ascii="Aptos Narrow" w:hAnsi="Aptos Narrow"/>
                    <w:color w:val="000000"/>
                  </w:rPr>
                </w:rPrChange>
              </w:rPr>
            </w:pPr>
            <w:ins w:id="828" w:author="Clayton Lamb" w:date="2025-11-28T13:54:00Z" w16du:dateUtc="2025-11-28T20:54:00Z">
              <w:r w:rsidRPr="00090466">
                <w:rPr>
                  <w:color w:val="000000"/>
                  <w:rPrChange w:id="829" w:author="Clayton Lamb" w:date="2025-11-28T13:58:00Z" w16du:dateUtc="2025-11-28T20:58:00Z">
                    <w:rPr>
                      <w:rFonts w:ascii="Aptos Narrow" w:hAnsi="Aptos Narrow"/>
                      <w:color w:val="000000"/>
                    </w:rPr>
                  </w:rPrChange>
                </w:rPr>
                <w:t>-2.4129532</w:t>
              </w:r>
            </w:ins>
          </w:p>
        </w:tc>
        <w:tc>
          <w:tcPr>
            <w:tcW w:w="1374" w:type="dxa"/>
            <w:noWrap/>
            <w:hideMark/>
          </w:tcPr>
          <w:p w14:paraId="246098E4" w14:textId="77777777" w:rsidR="00090466" w:rsidRPr="00090466" w:rsidRDefault="00090466" w:rsidP="00923450">
            <w:pPr>
              <w:jc w:val="right"/>
              <w:rPr>
                <w:ins w:id="830" w:author="Clayton Lamb" w:date="2025-11-28T13:54:00Z" w16du:dateUtc="2025-11-28T20:54:00Z"/>
                <w:color w:val="000000"/>
                <w:rPrChange w:id="831" w:author="Clayton Lamb" w:date="2025-11-28T13:58:00Z" w16du:dateUtc="2025-11-28T20:58:00Z">
                  <w:rPr>
                    <w:ins w:id="832" w:author="Clayton Lamb" w:date="2025-11-28T13:54:00Z" w16du:dateUtc="2025-11-28T20:54:00Z"/>
                    <w:rFonts w:ascii="Aptos Narrow" w:hAnsi="Aptos Narrow"/>
                    <w:color w:val="000000"/>
                  </w:rPr>
                </w:rPrChange>
              </w:rPr>
            </w:pPr>
            <w:ins w:id="833" w:author="Clayton Lamb" w:date="2025-11-28T13:54:00Z" w16du:dateUtc="2025-11-28T20:54:00Z">
              <w:r w:rsidRPr="00090466">
                <w:rPr>
                  <w:color w:val="000000"/>
                  <w:rPrChange w:id="834" w:author="Clayton Lamb" w:date="2025-11-28T13:58:00Z" w16du:dateUtc="2025-11-28T20:58:00Z">
                    <w:rPr>
                      <w:rFonts w:ascii="Aptos Narrow" w:hAnsi="Aptos Narrow"/>
                      <w:color w:val="000000"/>
                    </w:rPr>
                  </w:rPrChange>
                </w:rPr>
                <w:t>-0.012089</w:t>
              </w:r>
            </w:ins>
          </w:p>
        </w:tc>
        <w:tc>
          <w:tcPr>
            <w:tcW w:w="1374" w:type="dxa"/>
            <w:noWrap/>
            <w:hideMark/>
          </w:tcPr>
          <w:p w14:paraId="28D630D5" w14:textId="77777777" w:rsidR="00090466" w:rsidRPr="00090466" w:rsidRDefault="00090466" w:rsidP="00923450">
            <w:pPr>
              <w:jc w:val="right"/>
              <w:rPr>
                <w:ins w:id="835" w:author="Clayton Lamb" w:date="2025-11-28T13:54:00Z" w16du:dateUtc="2025-11-28T20:54:00Z"/>
                <w:color w:val="000000"/>
                <w:rPrChange w:id="836" w:author="Clayton Lamb" w:date="2025-11-28T13:58:00Z" w16du:dateUtc="2025-11-28T20:58:00Z">
                  <w:rPr>
                    <w:ins w:id="837" w:author="Clayton Lamb" w:date="2025-11-28T13:54:00Z" w16du:dateUtc="2025-11-28T20:54:00Z"/>
                    <w:rFonts w:ascii="Aptos Narrow" w:hAnsi="Aptos Narrow"/>
                    <w:color w:val="000000"/>
                  </w:rPr>
                </w:rPrChange>
              </w:rPr>
            </w:pPr>
            <w:ins w:id="838" w:author="Clayton Lamb" w:date="2025-11-28T13:54:00Z" w16du:dateUtc="2025-11-28T20:54:00Z">
              <w:r w:rsidRPr="00090466">
                <w:rPr>
                  <w:color w:val="000000"/>
                  <w:rPrChange w:id="839" w:author="Clayton Lamb" w:date="2025-11-28T13:58:00Z" w16du:dateUtc="2025-11-28T20:58:00Z">
                    <w:rPr>
                      <w:rFonts w:ascii="Aptos Narrow" w:hAnsi="Aptos Narrow"/>
                      <w:color w:val="000000"/>
                    </w:rPr>
                  </w:rPrChange>
                </w:rPr>
                <w:t>0.99208808</w:t>
              </w:r>
            </w:ins>
          </w:p>
        </w:tc>
      </w:tr>
      <w:tr w:rsidR="00090466" w:rsidRPr="00090466" w14:paraId="0C152C6A" w14:textId="77777777" w:rsidTr="00923450">
        <w:trPr>
          <w:trHeight w:val="320"/>
          <w:ins w:id="840" w:author="Clayton Lamb" w:date="2025-11-28T13:54:00Z"/>
        </w:trPr>
        <w:tc>
          <w:tcPr>
            <w:tcW w:w="2127" w:type="dxa"/>
            <w:noWrap/>
            <w:hideMark/>
          </w:tcPr>
          <w:p w14:paraId="1BF4136A" w14:textId="77777777" w:rsidR="00090466" w:rsidRPr="00090466" w:rsidRDefault="00090466" w:rsidP="00923450">
            <w:pPr>
              <w:rPr>
                <w:ins w:id="841" w:author="Clayton Lamb" w:date="2025-11-28T13:54:00Z" w16du:dateUtc="2025-11-28T20:54:00Z"/>
                <w:color w:val="000000"/>
                <w:rPrChange w:id="842" w:author="Clayton Lamb" w:date="2025-11-28T13:58:00Z" w16du:dateUtc="2025-11-28T20:58:00Z">
                  <w:rPr>
                    <w:ins w:id="843" w:author="Clayton Lamb" w:date="2025-11-28T13:54:00Z" w16du:dateUtc="2025-11-28T20:54:00Z"/>
                    <w:rFonts w:ascii="Aptos Narrow" w:hAnsi="Aptos Narrow"/>
                    <w:color w:val="000000"/>
                  </w:rPr>
                </w:rPrChange>
              </w:rPr>
            </w:pPr>
            <w:ins w:id="844" w:author="Clayton Lamb" w:date="2025-11-28T13:54:00Z" w16du:dateUtc="2025-11-28T20:54:00Z">
              <w:r w:rsidRPr="00090466">
                <w:rPr>
                  <w:color w:val="000000"/>
                  <w:rPrChange w:id="845" w:author="Clayton Lamb" w:date="2025-11-28T13:58:00Z" w16du:dateUtc="2025-11-28T20:58:00Z">
                    <w:rPr>
                      <w:rFonts w:ascii="Aptos Narrow" w:hAnsi="Aptos Narrow"/>
                      <w:color w:val="000000"/>
                    </w:rPr>
                  </w:rPrChange>
                </w:rPr>
                <w:t>red fox</w:t>
              </w:r>
            </w:ins>
          </w:p>
        </w:tc>
        <w:tc>
          <w:tcPr>
            <w:tcW w:w="1374" w:type="dxa"/>
            <w:noWrap/>
            <w:hideMark/>
          </w:tcPr>
          <w:p w14:paraId="7D9982E6" w14:textId="77777777" w:rsidR="00090466" w:rsidRPr="00090466" w:rsidRDefault="00090466" w:rsidP="00923450">
            <w:pPr>
              <w:jc w:val="right"/>
              <w:rPr>
                <w:ins w:id="846" w:author="Clayton Lamb" w:date="2025-11-28T13:54:00Z" w16du:dateUtc="2025-11-28T20:54:00Z"/>
                <w:color w:val="000000"/>
                <w:rPrChange w:id="847" w:author="Clayton Lamb" w:date="2025-11-28T13:58:00Z" w16du:dateUtc="2025-11-28T20:58:00Z">
                  <w:rPr>
                    <w:ins w:id="848" w:author="Clayton Lamb" w:date="2025-11-28T13:54:00Z" w16du:dateUtc="2025-11-28T20:54:00Z"/>
                    <w:rFonts w:ascii="Aptos Narrow" w:hAnsi="Aptos Narrow"/>
                    <w:color w:val="000000"/>
                  </w:rPr>
                </w:rPrChange>
              </w:rPr>
            </w:pPr>
            <w:ins w:id="849" w:author="Clayton Lamb" w:date="2025-11-28T13:54:00Z" w16du:dateUtc="2025-11-28T20:54:00Z">
              <w:r w:rsidRPr="00090466">
                <w:rPr>
                  <w:color w:val="000000"/>
                  <w:rPrChange w:id="850" w:author="Clayton Lamb" w:date="2025-11-28T13:58:00Z" w16du:dateUtc="2025-11-28T20:58:00Z">
                    <w:rPr>
                      <w:rFonts w:ascii="Aptos Narrow" w:hAnsi="Aptos Narrow"/>
                      <w:color w:val="000000"/>
                    </w:rPr>
                  </w:rPrChange>
                </w:rPr>
                <w:t>-0.492696</w:t>
              </w:r>
            </w:ins>
          </w:p>
        </w:tc>
        <w:tc>
          <w:tcPr>
            <w:tcW w:w="1374" w:type="dxa"/>
            <w:noWrap/>
            <w:hideMark/>
          </w:tcPr>
          <w:p w14:paraId="053FB702" w14:textId="77777777" w:rsidR="00090466" w:rsidRPr="00090466" w:rsidRDefault="00090466" w:rsidP="00923450">
            <w:pPr>
              <w:jc w:val="right"/>
              <w:rPr>
                <w:ins w:id="851" w:author="Clayton Lamb" w:date="2025-11-28T13:54:00Z" w16du:dateUtc="2025-11-28T20:54:00Z"/>
                <w:color w:val="000000"/>
                <w:rPrChange w:id="852" w:author="Clayton Lamb" w:date="2025-11-28T13:58:00Z" w16du:dateUtc="2025-11-28T20:58:00Z">
                  <w:rPr>
                    <w:ins w:id="853" w:author="Clayton Lamb" w:date="2025-11-28T13:54:00Z" w16du:dateUtc="2025-11-28T20:54:00Z"/>
                    <w:rFonts w:ascii="Aptos Narrow" w:hAnsi="Aptos Narrow"/>
                    <w:color w:val="000000"/>
                  </w:rPr>
                </w:rPrChange>
              </w:rPr>
            </w:pPr>
            <w:ins w:id="854" w:author="Clayton Lamb" w:date="2025-11-28T13:54:00Z" w16du:dateUtc="2025-11-28T20:54:00Z">
              <w:r w:rsidRPr="00090466">
                <w:rPr>
                  <w:color w:val="000000"/>
                  <w:rPrChange w:id="855" w:author="Clayton Lamb" w:date="2025-11-28T13:58:00Z" w16du:dateUtc="2025-11-28T20:58:00Z">
                    <w:rPr>
                      <w:rFonts w:ascii="Aptos Narrow" w:hAnsi="Aptos Narrow"/>
                      <w:color w:val="000000"/>
                    </w:rPr>
                  </w:rPrChange>
                </w:rPr>
                <w:t>-0.009002</w:t>
              </w:r>
            </w:ins>
          </w:p>
        </w:tc>
        <w:tc>
          <w:tcPr>
            <w:tcW w:w="1374" w:type="dxa"/>
            <w:noWrap/>
            <w:hideMark/>
          </w:tcPr>
          <w:p w14:paraId="785C682B" w14:textId="77777777" w:rsidR="00090466" w:rsidRPr="00090466" w:rsidRDefault="00090466" w:rsidP="00923450">
            <w:pPr>
              <w:jc w:val="right"/>
              <w:rPr>
                <w:ins w:id="856" w:author="Clayton Lamb" w:date="2025-11-28T13:54:00Z" w16du:dateUtc="2025-11-28T20:54:00Z"/>
                <w:color w:val="000000"/>
                <w:rPrChange w:id="857" w:author="Clayton Lamb" w:date="2025-11-28T13:58:00Z" w16du:dateUtc="2025-11-28T20:58:00Z">
                  <w:rPr>
                    <w:ins w:id="858" w:author="Clayton Lamb" w:date="2025-11-28T13:54:00Z" w16du:dateUtc="2025-11-28T20:54:00Z"/>
                    <w:rFonts w:ascii="Aptos Narrow" w:hAnsi="Aptos Narrow"/>
                    <w:color w:val="000000"/>
                  </w:rPr>
                </w:rPrChange>
              </w:rPr>
            </w:pPr>
            <w:ins w:id="859" w:author="Clayton Lamb" w:date="2025-11-28T13:54:00Z" w16du:dateUtc="2025-11-28T20:54:00Z">
              <w:r w:rsidRPr="00090466">
                <w:rPr>
                  <w:color w:val="000000"/>
                  <w:rPrChange w:id="860" w:author="Clayton Lamb" w:date="2025-11-28T13:58:00Z" w16du:dateUtc="2025-11-28T20:58:00Z">
                    <w:rPr>
                      <w:rFonts w:ascii="Aptos Narrow" w:hAnsi="Aptos Narrow"/>
                      <w:color w:val="000000"/>
                    </w:rPr>
                  </w:rPrChange>
                </w:rPr>
                <w:t>0.68888631</w:t>
              </w:r>
            </w:ins>
          </w:p>
        </w:tc>
      </w:tr>
      <w:tr w:rsidR="00090466" w:rsidRPr="00090466" w14:paraId="6462A917" w14:textId="77777777" w:rsidTr="00923450">
        <w:trPr>
          <w:trHeight w:val="320"/>
          <w:ins w:id="861" w:author="Clayton Lamb" w:date="2025-11-28T13:54:00Z"/>
        </w:trPr>
        <w:tc>
          <w:tcPr>
            <w:tcW w:w="2127" w:type="dxa"/>
            <w:noWrap/>
            <w:hideMark/>
          </w:tcPr>
          <w:p w14:paraId="23559C7A" w14:textId="77777777" w:rsidR="00090466" w:rsidRPr="00090466" w:rsidRDefault="00090466" w:rsidP="00923450">
            <w:pPr>
              <w:rPr>
                <w:ins w:id="862" w:author="Clayton Lamb" w:date="2025-11-28T13:54:00Z" w16du:dateUtc="2025-11-28T20:54:00Z"/>
                <w:color w:val="000000"/>
                <w:rPrChange w:id="863" w:author="Clayton Lamb" w:date="2025-11-28T13:58:00Z" w16du:dateUtc="2025-11-28T20:58:00Z">
                  <w:rPr>
                    <w:ins w:id="864" w:author="Clayton Lamb" w:date="2025-11-28T13:54:00Z" w16du:dateUtc="2025-11-28T20:54:00Z"/>
                    <w:rFonts w:ascii="Aptos Narrow" w:hAnsi="Aptos Narrow"/>
                    <w:color w:val="000000"/>
                  </w:rPr>
                </w:rPrChange>
              </w:rPr>
            </w:pPr>
            <w:ins w:id="865" w:author="Clayton Lamb" w:date="2025-11-28T13:54:00Z" w16du:dateUtc="2025-11-28T20:54:00Z">
              <w:r w:rsidRPr="00090466">
                <w:rPr>
                  <w:color w:val="000000"/>
                  <w:rPrChange w:id="866" w:author="Clayton Lamb" w:date="2025-11-28T13:58:00Z" w16du:dateUtc="2025-11-28T20:58:00Z">
                    <w:rPr>
                      <w:rFonts w:ascii="Aptos Narrow" w:hAnsi="Aptos Narrow"/>
                      <w:color w:val="000000"/>
                    </w:rPr>
                  </w:rPrChange>
                </w:rPr>
                <w:t>white-tailed deer</w:t>
              </w:r>
            </w:ins>
          </w:p>
        </w:tc>
        <w:tc>
          <w:tcPr>
            <w:tcW w:w="1374" w:type="dxa"/>
            <w:noWrap/>
            <w:hideMark/>
          </w:tcPr>
          <w:p w14:paraId="2660B01D" w14:textId="77777777" w:rsidR="00090466" w:rsidRPr="00090466" w:rsidRDefault="00090466" w:rsidP="00923450">
            <w:pPr>
              <w:jc w:val="right"/>
              <w:rPr>
                <w:ins w:id="867" w:author="Clayton Lamb" w:date="2025-11-28T13:54:00Z" w16du:dateUtc="2025-11-28T20:54:00Z"/>
                <w:color w:val="000000"/>
                <w:rPrChange w:id="868" w:author="Clayton Lamb" w:date="2025-11-28T13:58:00Z" w16du:dateUtc="2025-11-28T20:58:00Z">
                  <w:rPr>
                    <w:ins w:id="869" w:author="Clayton Lamb" w:date="2025-11-28T13:54:00Z" w16du:dateUtc="2025-11-28T20:54:00Z"/>
                    <w:rFonts w:ascii="Aptos Narrow" w:hAnsi="Aptos Narrow"/>
                    <w:color w:val="000000"/>
                  </w:rPr>
                </w:rPrChange>
              </w:rPr>
            </w:pPr>
            <w:ins w:id="870" w:author="Clayton Lamb" w:date="2025-11-28T13:54:00Z" w16du:dateUtc="2025-11-28T20:54:00Z">
              <w:r w:rsidRPr="00090466">
                <w:rPr>
                  <w:color w:val="000000"/>
                  <w:rPrChange w:id="871" w:author="Clayton Lamb" w:date="2025-11-28T13:58:00Z" w16du:dateUtc="2025-11-28T20:58:00Z">
                    <w:rPr>
                      <w:rFonts w:ascii="Aptos Narrow" w:hAnsi="Aptos Narrow"/>
                      <w:color w:val="000000"/>
                    </w:rPr>
                  </w:rPrChange>
                </w:rPr>
                <w:t>-1.9277434</w:t>
              </w:r>
            </w:ins>
          </w:p>
        </w:tc>
        <w:tc>
          <w:tcPr>
            <w:tcW w:w="1374" w:type="dxa"/>
            <w:noWrap/>
            <w:hideMark/>
          </w:tcPr>
          <w:p w14:paraId="6651206D" w14:textId="77777777" w:rsidR="00090466" w:rsidRPr="00090466" w:rsidRDefault="00090466" w:rsidP="00923450">
            <w:pPr>
              <w:jc w:val="right"/>
              <w:rPr>
                <w:ins w:id="872" w:author="Clayton Lamb" w:date="2025-11-28T13:54:00Z" w16du:dateUtc="2025-11-28T20:54:00Z"/>
                <w:color w:val="000000"/>
                <w:rPrChange w:id="873" w:author="Clayton Lamb" w:date="2025-11-28T13:58:00Z" w16du:dateUtc="2025-11-28T20:58:00Z">
                  <w:rPr>
                    <w:ins w:id="874" w:author="Clayton Lamb" w:date="2025-11-28T13:54:00Z" w16du:dateUtc="2025-11-28T20:54:00Z"/>
                    <w:rFonts w:ascii="Aptos Narrow" w:hAnsi="Aptos Narrow"/>
                    <w:color w:val="000000"/>
                  </w:rPr>
                </w:rPrChange>
              </w:rPr>
            </w:pPr>
            <w:ins w:id="875" w:author="Clayton Lamb" w:date="2025-11-28T13:54:00Z" w16du:dateUtc="2025-11-28T20:54:00Z">
              <w:r w:rsidRPr="00090466">
                <w:rPr>
                  <w:color w:val="000000"/>
                  <w:rPrChange w:id="876" w:author="Clayton Lamb" w:date="2025-11-28T13:58:00Z" w16du:dateUtc="2025-11-28T20:58:00Z">
                    <w:rPr>
                      <w:rFonts w:ascii="Aptos Narrow" w:hAnsi="Aptos Narrow"/>
                      <w:color w:val="000000"/>
                    </w:rPr>
                  </w:rPrChange>
                </w:rPr>
                <w:t>-0.0058884</w:t>
              </w:r>
            </w:ins>
          </w:p>
        </w:tc>
        <w:tc>
          <w:tcPr>
            <w:tcW w:w="1374" w:type="dxa"/>
            <w:noWrap/>
            <w:hideMark/>
          </w:tcPr>
          <w:p w14:paraId="5155D1E9" w14:textId="77777777" w:rsidR="00090466" w:rsidRPr="00090466" w:rsidRDefault="00090466" w:rsidP="00923450">
            <w:pPr>
              <w:jc w:val="right"/>
              <w:rPr>
                <w:ins w:id="877" w:author="Clayton Lamb" w:date="2025-11-28T13:54:00Z" w16du:dateUtc="2025-11-28T20:54:00Z"/>
                <w:color w:val="000000"/>
                <w:rPrChange w:id="878" w:author="Clayton Lamb" w:date="2025-11-28T13:58:00Z" w16du:dateUtc="2025-11-28T20:58:00Z">
                  <w:rPr>
                    <w:ins w:id="879" w:author="Clayton Lamb" w:date="2025-11-28T13:54:00Z" w16du:dateUtc="2025-11-28T20:54:00Z"/>
                    <w:rFonts w:ascii="Aptos Narrow" w:hAnsi="Aptos Narrow"/>
                    <w:color w:val="000000"/>
                  </w:rPr>
                </w:rPrChange>
              </w:rPr>
            </w:pPr>
            <w:ins w:id="880" w:author="Clayton Lamb" w:date="2025-11-28T13:54:00Z" w16du:dateUtc="2025-11-28T20:54:00Z">
              <w:r w:rsidRPr="00090466">
                <w:rPr>
                  <w:color w:val="000000"/>
                  <w:rPrChange w:id="881" w:author="Clayton Lamb" w:date="2025-11-28T13:58:00Z" w16du:dateUtc="2025-11-28T20:58:00Z">
                    <w:rPr>
                      <w:rFonts w:ascii="Aptos Narrow" w:hAnsi="Aptos Narrow"/>
                      <w:color w:val="000000"/>
                    </w:rPr>
                  </w:rPrChange>
                </w:rPr>
                <w:t>0.97305647</w:t>
              </w:r>
            </w:ins>
          </w:p>
        </w:tc>
      </w:tr>
      <w:tr w:rsidR="00090466" w:rsidRPr="00090466" w14:paraId="389C0F48" w14:textId="77777777" w:rsidTr="00923450">
        <w:trPr>
          <w:trHeight w:val="320"/>
          <w:ins w:id="882" w:author="Clayton Lamb" w:date="2025-11-28T13:54:00Z"/>
        </w:trPr>
        <w:tc>
          <w:tcPr>
            <w:tcW w:w="2127" w:type="dxa"/>
            <w:noWrap/>
            <w:hideMark/>
          </w:tcPr>
          <w:p w14:paraId="37FDC234" w14:textId="77777777" w:rsidR="00090466" w:rsidRPr="00090466" w:rsidRDefault="00090466" w:rsidP="00923450">
            <w:pPr>
              <w:rPr>
                <w:ins w:id="883" w:author="Clayton Lamb" w:date="2025-11-28T13:54:00Z" w16du:dateUtc="2025-11-28T20:54:00Z"/>
                <w:color w:val="000000"/>
                <w:rPrChange w:id="884" w:author="Clayton Lamb" w:date="2025-11-28T13:58:00Z" w16du:dateUtc="2025-11-28T20:58:00Z">
                  <w:rPr>
                    <w:ins w:id="885" w:author="Clayton Lamb" w:date="2025-11-28T13:54:00Z" w16du:dateUtc="2025-11-28T20:54:00Z"/>
                    <w:rFonts w:ascii="Aptos Narrow" w:hAnsi="Aptos Narrow"/>
                    <w:color w:val="000000"/>
                  </w:rPr>
                </w:rPrChange>
              </w:rPr>
            </w:pPr>
            <w:ins w:id="886" w:author="Clayton Lamb" w:date="2025-11-28T13:54:00Z" w16du:dateUtc="2025-11-28T20:54:00Z">
              <w:r w:rsidRPr="00090466">
                <w:rPr>
                  <w:color w:val="000000"/>
                  <w:rPrChange w:id="887" w:author="Clayton Lamb" w:date="2025-11-28T13:58:00Z" w16du:dateUtc="2025-11-28T20:58:00Z">
                    <w:rPr>
                      <w:rFonts w:ascii="Aptos Narrow" w:hAnsi="Aptos Narrow"/>
                      <w:color w:val="000000"/>
                    </w:rPr>
                  </w:rPrChange>
                </w:rPr>
                <w:t>gray wolf</w:t>
              </w:r>
            </w:ins>
          </w:p>
        </w:tc>
        <w:tc>
          <w:tcPr>
            <w:tcW w:w="1374" w:type="dxa"/>
            <w:noWrap/>
            <w:hideMark/>
          </w:tcPr>
          <w:p w14:paraId="1D101F7B" w14:textId="77777777" w:rsidR="00090466" w:rsidRPr="00090466" w:rsidRDefault="00090466" w:rsidP="00923450">
            <w:pPr>
              <w:jc w:val="right"/>
              <w:rPr>
                <w:ins w:id="888" w:author="Clayton Lamb" w:date="2025-11-28T13:54:00Z" w16du:dateUtc="2025-11-28T20:54:00Z"/>
                <w:color w:val="000000"/>
                <w:rPrChange w:id="889" w:author="Clayton Lamb" w:date="2025-11-28T13:58:00Z" w16du:dateUtc="2025-11-28T20:58:00Z">
                  <w:rPr>
                    <w:ins w:id="890" w:author="Clayton Lamb" w:date="2025-11-28T13:54:00Z" w16du:dateUtc="2025-11-28T20:54:00Z"/>
                    <w:rFonts w:ascii="Aptos Narrow" w:hAnsi="Aptos Narrow"/>
                    <w:color w:val="000000"/>
                  </w:rPr>
                </w:rPrChange>
              </w:rPr>
            </w:pPr>
            <w:ins w:id="891" w:author="Clayton Lamb" w:date="2025-11-28T13:54:00Z" w16du:dateUtc="2025-11-28T20:54:00Z">
              <w:r w:rsidRPr="00090466">
                <w:rPr>
                  <w:color w:val="000000"/>
                  <w:rPrChange w:id="892" w:author="Clayton Lamb" w:date="2025-11-28T13:58:00Z" w16du:dateUtc="2025-11-28T20:58:00Z">
                    <w:rPr>
                      <w:rFonts w:ascii="Aptos Narrow" w:hAnsi="Aptos Narrow"/>
                      <w:color w:val="000000"/>
                    </w:rPr>
                  </w:rPrChange>
                </w:rPr>
                <w:t>-0.3369542</w:t>
              </w:r>
            </w:ins>
          </w:p>
        </w:tc>
        <w:tc>
          <w:tcPr>
            <w:tcW w:w="1374" w:type="dxa"/>
            <w:noWrap/>
            <w:hideMark/>
          </w:tcPr>
          <w:p w14:paraId="0E947C51" w14:textId="77777777" w:rsidR="00090466" w:rsidRPr="00090466" w:rsidRDefault="00090466" w:rsidP="00923450">
            <w:pPr>
              <w:jc w:val="right"/>
              <w:rPr>
                <w:ins w:id="893" w:author="Clayton Lamb" w:date="2025-11-28T13:54:00Z" w16du:dateUtc="2025-11-28T20:54:00Z"/>
                <w:color w:val="000000"/>
                <w:rPrChange w:id="894" w:author="Clayton Lamb" w:date="2025-11-28T13:58:00Z" w16du:dateUtc="2025-11-28T20:58:00Z">
                  <w:rPr>
                    <w:ins w:id="895" w:author="Clayton Lamb" w:date="2025-11-28T13:54:00Z" w16du:dateUtc="2025-11-28T20:54:00Z"/>
                    <w:rFonts w:ascii="Aptos Narrow" w:hAnsi="Aptos Narrow"/>
                    <w:color w:val="000000"/>
                  </w:rPr>
                </w:rPrChange>
              </w:rPr>
            </w:pPr>
            <w:ins w:id="896" w:author="Clayton Lamb" w:date="2025-11-28T13:54:00Z" w16du:dateUtc="2025-11-28T20:54:00Z">
              <w:r w:rsidRPr="00090466">
                <w:rPr>
                  <w:color w:val="000000"/>
                  <w:rPrChange w:id="897" w:author="Clayton Lamb" w:date="2025-11-28T13:58:00Z" w16du:dateUtc="2025-11-28T20:58:00Z">
                    <w:rPr>
                      <w:rFonts w:ascii="Aptos Narrow" w:hAnsi="Aptos Narrow"/>
                      <w:color w:val="000000"/>
                    </w:rPr>
                  </w:rPrChange>
                </w:rPr>
                <w:t>-0.0494261</w:t>
              </w:r>
            </w:ins>
          </w:p>
        </w:tc>
        <w:tc>
          <w:tcPr>
            <w:tcW w:w="1374" w:type="dxa"/>
            <w:noWrap/>
            <w:hideMark/>
          </w:tcPr>
          <w:p w14:paraId="7171DF9A" w14:textId="77777777" w:rsidR="00090466" w:rsidRPr="00090466" w:rsidRDefault="00090466" w:rsidP="00923450">
            <w:pPr>
              <w:jc w:val="right"/>
              <w:rPr>
                <w:ins w:id="898" w:author="Clayton Lamb" w:date="2025-11-28T13:54:00Z" w16du:dateUtc="2025-11-28T20:54:00Z"/>
                <w:color w:val="000000"/>
                <w:rPrChange w:id="899" w:author="Clayton Lamb" w:date="2025-11-28T13:58:00Z" w16du:dateUtc="2025-11-28T20:58:00Z">
                  <w:rPr>
                    <w:ins w:id="900" w:author="Clayton Lamb" w:date="2025-11-28T13:54:00Z" w16du:dateUtc="2025-11-28T20:54:00Z"/>
                    <w:rFonts w:ascii="Aptos Narrow" w:hAnsi="Aptos Narrow"/>
                    <w:color w:val="000000"/>
                  </w:rPr>
                </w:rPrChange>
              </w:rPr>
            </w:pPr>
            <w:ins w:id="901" w:author="Clayton Lamb" w:date="2025-11-28T13:54:00Z" w16du:dateUtc="2025-11-28T20:54:00Z">
              <w:r w:rsidRPr="00090466">
                <w:rPr>
                  <w:color w:val="000000"/>
                  <w:rPrChange w:id="902" w:author="Clayton Lamb" w:date="2025-11-28T13:58:00Z" w16du:dateUtc="2025-11-28T20:58:00Z">
                    <w:rPr>
                      <w:rFonts w:ascii="Aptos Narrow" w:hAnsi="Aptos Narrow"/>
                      <w:color w:val="000000"/>
                    </w:rPr>
                  </w:rPrChange>
                </w:rPr>
                <w:t>0.6319243</w:t>
              </w:r>
            </w:ins>
          </w:p>
        </w:tc>
      </w:tr>
      <w:tr w:rsidR="00090466" w:rsidRPr="00090466" w14:paraId="16BFDA03" w14:textId="77777777" w:rsidTr="00923450">
        <w:trPr>
          <w:trHeight w:val="320"/>
          <w:ins w:id="903" w:author="Clayton Lamb" w:date="2025-11-28T13:54:00Z"/>
        </w:trPr>
        <w:tc>
          <w:tcPr>
            <w:tcW w:w="2127" w:type="dxa"/>
            <w:noWrap/>
            <w:hideMark/>
          </w:tcPr>
          <w:p w14:paraId="56030C0E" w14:textId="77777777" w:rsidR="00090466" w:rsidRPr="00090466" w:rsidRDefault="00090466" w:rsidP="00923450">
            <w:pPr>
              <w:rPr>
                <w:ins w:id="904" w:author="Clayton Lamb" w:date="2025-11-28T13:54:00Z" w16du:dateUtc="2025-11-28T20:54:00Z"/>
                <w:color w:val="000000"/>
                <w:rPrChange w:id="905" w:author="Clayton Lamb" w:date="2025-11-28T13:58:00Z" w16du:dateUtc="2025-11-28T20:58:00Z">
                  <w:rPr>
                    <w:ins w:id="906" w:author="Clayton Lamb" w:date="2025-11-28T13:54:00Z" w16du:dateUtc="2025-11-28T20:54:00Z"/>
                    <w:rFonts w:ascii="Aptos Narrow" w:hAnsi="Aptos Narrow"/>
                    <w:color w:val="000000"/>
                  </w:rPr>
                </w:rPrChange>
              </w:rPr>
            </w:pPr>
            <w:ins w:id="907" w:author="Clayton Lamb" w:date="2025-11-28T13:54:00Z" w16du:dateUtc="2025-11-28T20:54:00Z">
              <w:r w:rsidRPr="00090466">
                <w:rPr>
                  <w:color w:val="000000"/>
                  <w:rPrChange w:id="908" w:author="Clayton Lamb" w:date="2025-11-28T13:58:00Z" w16du:dateUtc="2025-11-28T20:58:00Z">
                    <w:rPr>
                      <w:rFonts w:ascii="Aptos Narrow" w:hAnsi="Aptos Narrow"/>
                      <w:color w:val="000000"/>
                    </w:rPr>
                  </w:rPrChange>
                </w:rPr>
                <w:t>cougar</w:t>
              </w:r>
            </w:ins>
          </w:p>
        </w:tc>
        <w:tc>
          <w:tcPr>
            <w:tcW w:w="1374" w:type="dxa"/>
            <w:noWrap/>
            <w:hideMark/>
          </w:tcPr>
          <w:p w14:paraId="4DF25931" w14:textId="77777777" w:rsidR="00090466" w:rsidRPr="00090466" w:rsidRDefault="00090466" w:rsidP="00923450">
            <w:pPr>
              <w:jc w:val="right"/>
              <w:rPr>
                <w:ins w:id="909" w:author="Clayton Lamb" w:date="2025-11-28T13:54:00Z" w16du:dateUtc="2025-11-28T20:54:00Z"/>
                <w:color w:val="000000"/>
                <w:rPrChange w:id="910" w:author="Clayton Lamb" w:date="2025-11-28T13:58:00Z" w16du:dateUtc="2025-11-28T20:58:00Z">
                  <w:rPr>
                    <w:ins w:id="911" w:author="Clayton Lamb" w:date="2025-11-28T13:54:00Z" w16du:dateUtc="2025-11-28T20:54:00Z"/>
                    <w:rFonts w:ascii="Aptos Narrow" w:hAnsi="Aptos Narrow"/>
                    <w:color w:val="000000"/>
                  </w:rPr>
                </w:rPrChange>
              </w:rPr>
            </w:pPr>
            <w:ins w:id="912" w:author="Clayton Lamb" w:date="2025-11-28T13:54:00Z" w16du:dateUtc="2025-11-28T20:54:00Z">
              <w:r w:rsidRPr="00090466">
                <w:rPr>
                  <w:color w:val="000000"/>
                  <w:rPrChange w:id="913" w:author="Clayton Lamb" w:date="2025-11-28T13:58:00Z" w16du:dateUtc="2025-11-28T20:58:00Z">
                    <w:rPr>
                      <w:rFonts w:ascii="Aptos Narrow" w:hAnsi="Aptos Narrow"/>
                      <w:color w:val="000000"/>
                    </w:rPr>
                  </w:rPrChange>
                </w:rPr>
                <w:t>0.6879606</w:t>
              </w:r>
            </w:ins>
          </w:p>
        </w:tc>
        <w:tc>
          <w:tcPr>
            <w:tcW w:w="1374" w:type="dxa"/>
            <w:noWrap/>
            <w:hideMark/>
          </w:tcPr>
          <w:p w14:paraId="65547A0D" w14:textId="77777777" w:rsidR="00090466" w:rsidRPr="00090466" w:rsidRDefault="00090466" w:rsidP="00923450">
            <w:pPr>
              <w:jc w:val="right"/>
              <w:rPr>
                <w:ins w:id="914" w:author="Clayton Lamb" w:date="2025-11-28T13:54:00Z" w16du:dateUtc="2025-11-28T20:54:00Z"/>
                <w:color w:val="000000"/>
                <w:rPrChange w:id="915" w:author="Clayton Lamb" w:date="2025-11-28T13:58:00Z" w16du:dateUtc="2025-11-28T20:58:00Z">
                  <w:rPr>
                    <w:ins w:id="916" w:author="Clayton Lamb" w:date="2025-11-28T13:54:00Z" w16du:dateUtc="2025-11-28T20:54:00Z"/>
                    <w:rFonts w:ascii="Aptos Narrow" w:hAnsi="Aptos Narrow"/>
                    <w:color w:val="000000"/>
                  </w:rPr>
                </w:rPrChange>
              </w:rPr>
            </w:pPr>
            <w:ins w:id="917" w:author="Clayton Lamb" w:date="2025-11-28T13:54:00Z" w16du:dateUtc="2025-11-28T20:54:00Z">
              <w:r w:rsidRPr="00090466">
                <w:rPr>
                  <w:color w:val="000000"/>
                  <w:rPrChange w:id="918" w:author="Clayton Lamb" w:date="2025-11-28T13:58:00Z" w16du:dateUtc="2025-11-28T20:58:00Z">
                    <w:rPr>
                      <w:rFonts w:ascii="Aptos Narrow" w:hAnsi="Aptos Narrow"/>
                      <w:color w:val="000000"/>
                    </w:rPr>
                  </w:rPrChange>
                </w:rPr>
                <w:t>-0.0108369</w:t>
              </w:r>
            </w:ins>
          </w:p>
        </w:tc>
        <w:tc>
          <w:tcPr>
            <w:tcW w:w="1374" w:type="dxa"/>
            <w:noWrap/>
            <w:hideMark/>
          </w:tcPr>
          <w:p w14:paraId="74DB28F9" w14:textId="77777777" w:rsidR="00090466" w:rsidRPr="00090466" w:rsidRDefault="00090466" w:rsidP="00923450">
            <w:pPr>
              <w:jc w:val="right"/>
              <w:rPr>
                <w:ins w:id="919" w:author="Clayton Lamb" w:date="2025-11-28T13:54:00Z" w16du:dateUtc="2025-11-28T20:54:00Z"/>
                <w:color w:val="000000"/>
                <w:rPrChange w:id="920" w:author="Clayton Lamb" w:date="2025-11-28T13:58:00Z" w16du:dateUtc="2025-11-28T20:58:00Z">
                  <w:rPr>
                    <w:ins w:id="921" w:author="Clayton Lamb" w:date="2025-11-28T13:54:00Z" w16du:dateUtc="2025-11-28T20:54:00Z"/>
                    <w:rFonts w:ascii="Aptos Narrow" w:hAnsi="Aptos Narrow"/>
                    <w:color w:val="000000"/>
                  </w:rPr>
                </w:rPrChange>
              </w:rPr>
            </w:pPr>
            <w:ins w:id="922" w:author="Clayton Lamb" w:date="2025-11-28T13:54:00Z" w16du:dateUtc="2025-11-28T20:54:00Z">
              <w:r w:rsidRPr="00090466">
                <w:rPr>
                  <w:color w:val="000000"/>
                  <w:rPrChange w:id="923" w:author="Clayton Lamb" w:date="2025-11-28T13:58:00Z" w16du:dateUtc="2025-11-28T20:58:00Z">
                    <w:rPr>
                      <w:rFonts w:ascii="Aptos Narrow" w:hAnsi="Aptos Narrow"/>
                      <w:color w:val="000000"/>
                    </w:rPr>
                  </w:rPrChange>
                </w:rPr>
                <w:t>0.2457388</w:t>
              </w:r>
            </w:ins>
          </w:p>
        </w:tc>
      </w:tr>
    </w:tbl>
    <w:p w14:paraId="591B5AD0" w14:textId="77777777" w:rsidR="00090466" w:rsidRPr="00090466" w:rsidRDefault="00090466" w:rsidP="00090466">
      <w:pPr>
        <w:rPr>
          <w:ins w:id="924" w:author="Clayton Lamb" w:date="2025-11-28T13:54:00Z" w16du:dateUtc="2025-11-28T20:54:00Z"/>
        </w:rPr>
      </w:pPr>
    </w:p>
    <w:p w14:paraId="0977C079" w14:textId="77777777" w:rsidR="00090466" w:rsidRPr="00090466" w:rsidRDefault="00090466" w:rsidP="00090466">
      <w:pPr>
        <w:rPr>
          <w:ins w:id="925" w:author="Clayton Lamb" w:date="2025-11-28T13:54:00Z" w16du:dateUtc="2025-11-28T20:54:00Z"/>
        </w:rPr>
      </w:pPr>
    </w:p>
    <w:p w14:paraId="521F8C71" w14:textId="77777777" w:rsidR="00090466" w:rsidRPr="00090466" w:rsidRDefault="00090466" w:rsidP="00090466">
      <w:pPr>
        <w:rPr>
          <w:ins w:id="926" w:author="Clayton Lamb" w:date="2025-11-28T13:54:00Z" w16du:dateUtc="2025-11-28T20:54:00Z"/>
        </w:rPr>
      </w:pPr>
      <w:ins w:id="927" w:author="Clayton Lamb" w:date="2025-11-28T13:54:00Z" w16du:dateUtc="2025-11-28T20:54:00Z">
        <w:r w:rsidRPr="00090466">
          <w:rPr>
            <w:noProof/>
          </w:rPr>
          <w:lastRenderedPageBreak/>
          <w:drawing>
            <wp:inline distT="0" distB="0" distL="0" distR="0" wp14:anchorId="19C33126" wp14:editId="7041466F">
              <wp:extent cx="5943600" cy="5097145"/>
              <wp:effectExtent l="0" t="0" r="0" b="0"/>
              <wp:docPr id="170896270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962708" name="Picture 1" descr="A graph of a graph&#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943600" cy="5097145"/>
                      </a:xfrm>
                      <a:prstGeom prst="rect">
                        <a:avLst/>
                      </a:prstGeom>
                    </pic:spPr>
                  </pic:pic>
                </a:graphicData>
              </a:graphic>
            </wp:inline>
          </w:drawing>
        </w:r>
      </w:ins>
    </w:p>
    <w:p w14:paraId="1F5BA484" w14:textId="63C367D3" w:rsidR="00090466" w:rsidRPr="00090466" w:rsidRDefault="00090466" w:rsidP="00090466">
      <w:pPr>
        <w:rPr>
          <w:ins w:id="928" w:author="Clayton Lamb" w:date="2025-11-28T13:55:00Z" w16du:dateUtc="2025-11-28T20:55:00Z"/>
        </w:rPr>
      </w:pPr>
      <w:ins w:id="929" w:author="Clayton Lamb" w:date="2025-11-28T13:54:00Z" w16du:dateUtc="2025-11-28T20:54:00Z">
        <w:r w:rsidRPr="00090466">
          <w:t xml:space="preserve">Figure </w:t>
        </w:r>
      </w:ins>
      <w:ins w:id="930" w:author="Clayton Lamb" w:date="2025-11-28T13:55:00Z" w16du:dateUtc="2025-11-28T20:55:00Z">
        <w:r w:rsidRPr="00090466">
          <w:t>SD</w:t>
        </w:r>
      </w:ins>
      <w:ins w:id="931" w:author="Clayton Lamb" w:date="2025-11-28T13:54:00Z" w16du:dateUtc="2025-11-28T20:54:00Z">
        <w:r w:rsidRPr="00090466">
          <w:t>1. Spatial correlelogram for elk, which had a significant, but biologically small, spatial autocorrelation result from the Moran’s I test.</w:t>
        </w:r>
      </w:ins>
    </w:p>
    <w:p w14:paraId="2D390A1D" w14:textId="77777777" w:rsidR="00090466" w:rsidRPr="00090466" w:rsidRDefault="00090466" w:rsidP="00090466">
      <w:pPr>
        <w:rPr>
          <w:ins w:id="932" w:author="Clayton Lamb" w:date="2025-11-28T13:55:00Z" w16du:dateUtc="2025-11-28T20:55:00Z"/>
        </w:rPr>
      </w:pPr>
    </w:p>
    <w:p w14:paraId="2C0DEF47" w14:textId="50C4FBB6" w:rsidR="00090466" w:rsidRPr="00090466" w:rsidRDefault="00090466" w:rsidP="00090466">
      <w:pPr>
        <w:rPr>
          <w:ins w:id="933" w:author="Clayton Lamb" w:date="2025-11-28T13:57:00Z" w16du:dateUtc="2025-11-28T20:57:00Z"/>
          <w:color w:val="000000"/>
          <w:rPrChange w:id="934" w:author="Clayton Lamb" w:date="2025-11-28T13:58:00Z" w16du:dateUtc="2025-11-28T20:58:00Z">
            <w:rPr>
              <w:ins w:id="935" w:author="Clayton Lamb" w:date="2025-11-28T13:57:00Z" w16du:dateUtc="2025-11-28T20:57:00Z"/>
              <w:rFonts w:ascii="Helvetica" w:hAnsi="Helvetica"/>
              <w:color w:val="000000"/>
              <w:sz w:val="18"/>
              <w:szCs w:val="18"/>
            </w:rPr>
          </w:rPrChange>
        </w:rPr>
      </w:pPr>
      <w:ins w:id="936" w:author="Clayton Lamb" w:date="2025-11-28T13:55:00Z" w16du:dateUtc="2025-11-28T20:55:00Z">
        <w:r w:rsidRPr="00090466">
          <w:rPr>
            <w:color w:val="000000"/>
            <w:rPrChange w:id="937" w:author="Clayton Lamb" w:date="2025-11-28T13:58:00Z" w16du:dateUtc="2025-11-28T20:58:00Z">
              <w:rPr>
                <w:rFonts w:ascii="Helvetica" w:hAnsi="Helvetica"/>
                <w:color w:val="000000"/>
                <w:sz w:val="18"/>
                <w:szCs w:val="18"/>
              </w:rPr>
            </w:rPrChange>
          </w:rPr>
          <w:t>Supplementary Data S2.—Results of overdispersion tests</w:t>
        </w:r>
      </w:ins>
    </w:p>
    <w:p w14:paraId="111124DB" w14:textId="77777777" w:rsidR="00090466" w:rsidRPr="00090466" w:rsidRDefault="00090466" w:rsidP="00090466">
      <w:pPr>
        <w:rPr>
          <w:ins w:id="938" w:author="Clayton Lamb" w:date="2025-11-28T13:55:00Z" w16du:dateUtc="2025-11-28T20:55:00Z"/>
          <w:color w:val="000000"/>
          <w:rPrChange w:id="939" w:author="Clayton Lamb" w:date="2025-11-28T13:58:00Z" w16du:dateUtc="2025-11-28T20:58:00Z">
            <w:rPr>
              <w:ins w:id="940" w:author="Clayton Lamb" w:date="2025-11-28T13:55:00Z" w16du:dateUtc="2025-11-28T20:55:00Z"/>
              <w:rFonts w:ascii="Helvetica" w:hAnsi="Helvetica"/>
              <w:color w:val="000000"/>
              <w:sz w:val="18"/>
              <w:szCs w:val="18"/>
            </w:rPr>
          </w:rPrChange>
        </w:rPr>
      </w:pPr>
    </w:p>
    <w:p w14:paraId="3FDCE70C" w14:textId="770FC054" w:rsidR="00090466" w:rsidRPr="00090466" w:rsidRDefault="00090466" w:rsidP="00090466">
      <w:pPr>
        <w:rPr>
          <w:ins w:id="941" w:author="Clayton Lamb" w:date="2025-11-28T13:55:00Z" w16du:dateUtc="2025-11-28T20:55:00Z"/>
          <w:color w:val="000000"/>
          <w:rPrChange w:id="942" w:author="Clayton Lamb" w:date="2025-11-28T13:58:00Z" w16du:dateUtc="2025-11-28T20:58:00Z">
            <w:rPr>
              <w:ins w:id="943" w:author="Clayton Lamb" w:date="2025-11-28T13:55:00Z" w16du:dateUtc="2025-11-28T20:55:00Z"/>
              <w:rFonts w:ascii="Helvetica" w:hAnsi="Helvetica"/>
              <w:color w:val="000000"/>
              <w:sz w:val="18"/>
              <w:szCs w:val="18"/>
            </w:rPr>
          </w:rPrChange>
        </w:rPr>
      </w:pPr>
      <w:ins w:id="944" w:author="Clayton Lamb" w:date="2025-11-28T13:57:00Z" w16du:dateUtc="2025-11-28T20:57:00Z">
        <w:r w:rsidRPr="00090466">
          <w:rPr>
            <w:color w:val="000000"/>
            <w:rPrChange w:id="945" w:author="Clayton Lamb" w:date="2025-11-28T13:58:00Z" w16du:dateUtc="2025-11-28T20:58:00Z">
              <w:rPr>
                <w:rFonts w:ascii="Helvetica" w:hAnsi="Helvetica"/>
                <w:color w:val="000000"/>
                <w:sz w:val="18"/>
                <w:szCs w:val="18"/>
              </w:rPr>
            </w:rPrChange>
          </w:rPr>
          <w:t>Table SD2. Results of overdispersion tests</w:t>
        </w:r>
      </w:ins>
    </w:p>
    <w:tbl>
      <w:tblPr>
        <w:tblStyle w:val="PlainTable3"/>
        <w:tblW w:w="4240" w:type="dxa"/>
        <w:tblLook w:val="0620" w:firstRow="1" w:lastRow="0" w:firstColumn="0" w:lastColumn="0" w:noHBand="1" w:noVBand="1"/>
        <w:tblPrChange w:id="946" w:author="Clayton Lamb" w:date="2025-11-28T13:55:00Z" w16du:dateUtc="2025-11-28T20:55:00Z">
          <w:tblPr>
            <w:tblW w:w="4240" w:type="dxa"/>
            <w:tblLook w:val="04A0" w:firstRow="1" w:lastRow="0" w:firstColumn="1" w:lastColumn="0" w:noHBand="0" w:noVBand="1"/>
          </w:tblPr>
        </w:tblPrChange>
      </w:tblPr>
      <w:tblGrid>
        <w:gridCol w:w="1640"/>
        <w:gridCol w:w="1684"/>
        <w:gridCol w:w="1300"/>
        <w:tblGridChange w:id="947">
          <w:tblGrid>
            <w:gridCol w:w="1640"/>
            <w:gridCol w:w="1374"/>
            <w:gridCol w:w="310"/>
            <w:gridCol w:w="990"/>
            <w:gridCol w:w="310"/>
          </w:tblGrid>
        </w:tblGridChange>
      </w:tblGrid>
      <w:tr w:rsidR="00090466" w:rsidRPr="00090466" w14:paraId="6B8D4DF0" w14:textId="77777777" w:rsidTr="00090466">
        <w:trPr>
          <w:cnfStyle w:val="100000000000" w:firstRow="1" w:lastRow="0" w:firstColumn="0" w:lastColumn="0" w:oddVBand="0" w:evenVBand="0" w:oddHBand="0" w:evenHBand="0" w:firstRowFirstColumn="0" w:firstRowLastColumn="0" w:lastRowFirstColumn="0" w:lastRowLastColumn="0"/>
          <w:trHeight w:val="320"/>
          <w:ins w:id="948" w:author="Clayton Lamb" w:date="2025-11-28T13:55:00Z"/>
          <w:trPrChange w:id="949" w:author="Clayton Lamb" w:date="2025-11-28T13:55:00Z" w16du:dateUtc="2025-11-28T20:55:00Z">
            <w:trPr>
              <w:gridAfter w:val="0"/>
              <w:trHeight w:val="320"/>
            </w:trPr>
          </w:trPrChange>
        </w:trPr>
        <w:tc>
          <w:tcPr>
            <w:tcW w:w="1640" w:type="dxa"/>
            <w:noWrap/>
            <w:hideMark/>
            <w:tcPrChange w:id="950" w:author="Clayton Lamb" w:date="2025-11-28T13:55:00Z" w16du:dateUtc="2025-11-28T20:55:00Z">
              <w:tcPr>
                <w:tcW w:w="1640" w:type="dxa"/>
                <w:tcBorders>
                  <w:top w:val="nil"/>
                  <w:left w:val="nil"/>
                  <w:bottom w:val="nil"/>
                  <w:right w:val="nil"/>
                </w:tcBorders>
                <w:noWrap/>
                <w:vAlign w:val="bottom"/>
                <w:hideMark/>
              </w:tcPr>
            </w:tcPrChange>
          </w:tcPr>
          <w:p w14:paraId="078152BF" w14:textId="59B07AB0" w:rsidR="00090466" w:rsidRPr="00090466" w:rsidRDefault="00090466">
            <w:pPr>
              <w:cnfStyle w:val="100000000000" w:firstRow="1" w:lastRow="0" w:firstColumn="0" w:lastColumn="0" w:oddVBand="0" w:evenVBand="0" w:oddHBand="0" w:evenHBand="0" w:firstRowFirstColumn="0" w:firstRowLastColumn="0" w:lastRowFirstColumn="0" w:lastRowLastColumn="0"/>
              <w:rPr>
                <w:ins w:id="951" w:author="Clayton Lamb" w:date="2025-11-28T13:55:00Z" w16du:dateUtc="2025-11-28T20:55:00Z"/>
                <w:color w:val="000000"/>
                <w:rPrChange w:id="952" w:author="Clayton Lamb" w:date="2025-11-28T13:58:00Z" w16du:dateUtc="2025-11-28T20:58:00Z">
                  <w:rPr>
                    <w:ins w:id="953" w:author="Clayton Lamb" w:date="2025-11-28T13:55:00Z" w16du:dateUtc="2025-11-28T20:55:00Z"/>
                    <w:rFonts w:ascii="Aptos Narrow" w:hAnsi="Aptos Narrow"/>
                    <w:color w:val="000000"/>
                  </w:rPr>
                </w:rPrChange>
              </w:rPr>
            </w:pPr>
            <w:ins w:id="954" w:author="Clayton Lamb" w:date="2025-11-28T13:55:00Z" w16du:dateUtc="2025-11-28T20:55:00Z">
              <w:r w:rsidRPr="00090466">
                <w:rPr>
                  <w:color w:val="000000"/>
                  <w:rPrChange w:id="955" w:author="Clayton Lamb" w:date="2025-11-28T13:58:00Z" w16du:dateUtc="2025-11-28T20:58:00Z">
                    <w:rPr>
                      <w:rFonts w:ascii="Aptos Narrow" w:hAnsi="Aptos Narrow"/>
                      <w:color w:val="000000"/>
                    </w:rPr>
                  </w:rPrChange>
                </w:rPr>
                <w:t>species</w:t>
              </w:r>
            </w:ins>
          </w:p>
        </w:tc>
        <w:tc>
          <w:tcPr>
            <w:tcW w:w="1300" w:type="dxa"/>
            <w:noWrap/>
            <w:hideMark/>
            <w:tcPrChange w:id="956" w:author="Clayton Lamb" w:date="2025-11-28T13:55:00Z" w16du:dateUtc="2025-11-28T20:55:00Z">
              <w:tcPr>
                <w:tcW w:w="1300" w:type="dxa"/>
                <w:tcBorders>
                  <w:top w:val="nil"/>
                  <w:left w:val="nil"/>
                  <w:bottom w:val="nil"/>
                  <w:right w:val="nil"/>
                </w:tcBorders>
                <w:noWrap/>
                <w:vAlign w:val="bottom"/>
                <w:hideMark/>
              </w:tcPr>
            </w:tcPrChange>
          </w:tcPr>
          <w:p w14:paraId="07501C7E" w14:textId="77777777" w:rsidR="00090466" w:rsidRPr="00090466" w:rsidRDefault="00090466">
            <w:pPr>
              <w:cnfStyle w:val="100000000000" w:firstRow="1" w:lastRow="0" w:firstColumn="0" w:lastColumn="0" w:oddVBand="0" w:evenVBand="0" w:oddHBand="0" w:evenHBand="0" w:firstRowFirstColumn="0" w:firstRowLastColumn="0" w:lastRowFirstColumn="0" w:lastRowLastColumn="0"/>
              <w:rPr>
                <w:ins w:id="957" w:author="Clayton Lamb" w:date="2025-11-28T13:55:00Z" w16du:dateUtc="2025-11-28T20:55:00Z"/>
                <w:color w:val="000000"/>
                <w:rPrChange w:id="958" w:author="Clayton Lamb" w:date="2025-11-28T13:58:00Z" w16du:dateUtc="2025-11-28T20:58:00Z">
                  <w:rPr>
                    <w:ins w:id="959" w:author="Clayton Lamb" w:date="2025-11-28T13:55:00Z" w16du:dateUtc="2025-11-28T20:55:00Z"/>
                    <w:rFonts w:ascii="Aptos Narrow" w:hAnsi="Aptos Narrow"/>
                    <w:color w:val="000000"/>
                  </w:rPr>
                </w:rPrChange>
              </w:rPr>
            </w:pPr>
            <w:ins w:id="960" w:author="Clayton Lamb" w:date="2025-11-28T13:55:00Z" w16du:dateUtc="2025-11-28T20:55:00Z">
              <w:r w:rsidRPr="00090466">
                <w:rPr>
                  <w:color w:val="000000"/>
                  <w:rPrChange w:id="961" w:author="Clayton Lamb" w:date="2025-11-28T13:58:00Z" w16du:dateUtc="2025-11-28T20:58:00Z">
                    <w:rPr>
                      <w:rFonts w:ascii="Aptos Narrow" w:hAnsi="Aptos Narrow"/>
                      <w:color w:val="000000"/>
                    </w:rPr>
                  </w:rPrChange>
                </w:rPr>
                <w:t>dispersion</w:t>
              </w:r>
            </w:ins>
          </w:p>
        </w:tc>
        <w:tc>
          <w:tcPr>
            <w:tcW w:w="1300" w:type="dxa"/>
            <w:noWrap/>
            <w:hideMark/>
            <w:tcPrChange w:id="962" w:author="Clayton Lamb" w:date="2025-11-28T13:55:00Z" w16du:dateUtc="2025-11-28T20:55:00Z">
              <w:tcPr>
                <w:tcW w:w="1300" w:type="dxa"/>
                <w:gridSpan w:val="2"/>
                <w:tcBorders>
                  <w:top w:val="nil"/>
                  <w:left w:val="nil"/>
                  <w:bottom w:val="nil"/>
                  <w:right w:val="nil"/>
                </w:tcBorders>
                <w:noWrap/>
                <w:vAlign w:val="bottom"/>
                <w:hideMark/>
              </w:tcPr>
            </w:tcPrChange>
          </w:tcPr>
          <w:p w14:paraId="2761BC9B" w14:textId="77777777" w:rsidR="00090466" w:rsidRPr="00090466" w:rsidRDefault="00090466">
            <w:pPr>
              <w:cnfStyle w:val="100000000000" w:firstRow="1" w:lastRow="0" w:firstColumn="0" w:lastColumn="0" w:oddVBand="0" w:evenVBand="0" w:oddHBand="0" w:evenHBand="0" w:firstRowFirstColumn="0" w:firstRowLastColumn="0" w:lastRowFirstColumn="0" w:lastRowLastColumn="0"/>
              <w:rPr>
                <w:ins w:id="963" w:author="Clayton Lamb" w:date="2025-11-28T13:55:00Z" w16du:dateUtc="2025-11-28T20:55:00Z"/>
                <w:color w:val="000000"/>
                <w:rPrChange w:id="964" w:author="Clayton Lamb" w:date="2025-11-28T13:58:00Z" w16du:dateUtc="2025-11-28T20:58:00Z">
                  <w:rPr>
                    <w:ins w:id="965" w:author="Clayton Lamb" w:date="2025-11-28T13:55:00Z" w16du:dateUtc="2025-11-28T20:55:00Z"/>
                    <w:rFonts w:ascii="Aptos Narrow" w:hAnsi="Aptos Narrow"/>
                    <w:color w:val="000000"/>
                  </w:rPr>
                </w:rPrChange>
              </w:rPr>
            </w:pPr>
            <w:ins w:id="966" w:author="Clayton Lamb" w:date="2025-11-28T13:55:00Z" w16du:dateUtc="2025-11-28T20:55:00Z">
              <w:r w:rsidRPr="00090466">
                <w:rPr>
                  <w:color w:val="000000"/>
                  <w:rPrChange w:id="967" w:author="Clayton Lamb" w:date="2025-11-28T13:58:00Z" w16du:dateUtc="2025-11-28T20:58:00Z">
                    <w:rPr>
                      <w:rFonts w:ascii="Aptos Narrow" w:hAnsi="Aptos Narrow"/>
                      <w:color w:val="000000"/>
                    </w:rPr>
                  </w:rPrChange>
                </w:rPr>
                <w:t>p</w:t>
              </w:r>
            </w:ins>
          </w:p>
        </w:tc>
      </w:tr>
      <w:tr w:rsidR="00090466" w:rsidRPr="00090466" w14:paraId="1BC912F3" w14:textId="77777777" w:rsidTr="00090466">
        <w:trPr>
          <w:trHeight w:val="320"/>
          <w:ins w:id="968" w:author="Clayton Lamb" w:date="2025-11-28T13:55:00Z"/>
          <w:trPrChange w:id="969" w:author="Clayton Lamb" w:date="2025-11-28T13:55:00Z" w16du:dateUtc="2025-11-28T20:55:00Z">
            <w:trPr>
              <w:gridAfter w:val="0"/>
              <w:trHeight w:val="320"/>
            </w:trPr>
          </w:trPrChange>
        </w:trPr>
        <w:tc>
          <w:tcPr>
            <w:tcW w:w="1640" w:type="dxa"/>
            <w:noWrap/>
            <w:hideMark/>
            <w:tcPrChange w:id="970" w:author="Clayton Lamb" w:date="2025-11-28T13:55:00Z" w16du:dateUtc="2025-11-28T20:55:00Z">
              <w:tcPr>
                <w:tcW w:w="1640" w:type="dxa"/>
                <w:tcBorders>
                  <w:top w:val="nil"/>
                  <w:left w:val="nil"/>
                  <w:bottom w:val="nil"/>
                  <w:right w:val="nil"/>
                </w:tcBorders>
                <w:noWrap/>
                <w:vAlign w:val="bottom"/>
                <w:hideMark/>
              </w:tcPr>
            </w:tcPrChange>
          </w:tcPr>
          <w:p w14:paraId="26F3E2E8" w14:textId="77777777" w:rsidR="00090466" w:rsidRPr="00090466" w:rsidRDefault="00090466">
            <w:pPr>
              <w:rPr>
                <w:ins w:id="971" w:author="Clayton Lamb" w:date="2025-11-28T13:55:00Z" w16du:dateUtc="2025-11-28T20:55:00Z"/>
                <w:color w:val="000000"/>
                <w:rPrChange w:id="972" w:author="Clayton Lamb" w:date="2025-11-28T13:58:00Z" w16du:dateUtc="2025-11-28T20:58:00Z">
                  <w:rPr>
                    <w:ins w:id="973" w:author="Clayton Lamb" w:date="2025-11-28T13:55:00Z" w16du:dateUtc="2025-11-28T20:55:00Z"/>
                    <w:rFonts w:ascii="Aptos Narrow" w:hAnsi="Aptos Narrow"/>
                    <w:color w:val="000000"/>
                  </w:rPr>
                </w:rPrChange>
              </w:rPr>
            </w:pPr>
            <w:ins w:id="974" w:author="Clayton Lamb" w:date="2025-11-28T13:55:00Z" w16du:dateUtc="2025-11-28T20:55:00Z">
              <w:r w:rsidRPr="00090466">
                <w:rPr>
                  <w:color w:val="000000"/>
                  <w:rPrChange w:id="975" w:author="Clayton Lamb" w:date="2025-11-28T13:58:00Z" w16du:dateUtc="2025-11-28T20:58:00Z">
                    <w:rPr>
                      <w:rFonts w:ascii="Aptos Narrow" w:hAnsi="Aptos Narrow"/>
                      <w:color w:val="000000"/>
                    </w:rPr>
                  </w:rPrChange>
                </w:rPr>
                <w:t>black bear</w:t>
              </w:r>
            </w:ins>
          </w:p>
        </w:tc>
        <w:tc>
          <w:tcPr>
            <w:tcW w:w="1300" w:type="dxa"/>
            <w:noWrap/>
            <w:hideMark/>
            <w:tcPrChange w:id="976" w:author="Clayton Lamb" w:date="2025-11-28T13:55:00Z" w16du:dateUtc="2025-11-28T20:55:00Z">
              <w:tcPr>
                <w:tcW w:w="1300" w:type="dxa"/>
                <w:tcBorders>
                  <w:top w:val="nil"/>
                  <w:left w:val="nil"/>
                  <w:bottom w:val="nil"/>
                  <w:right w:val="nil"/>
                </w:tcBorders>
                <w:noWrap/>
                <w:vAlign w:val="bottom"/>
                <w:hideMark/>
              </w:tcPr>
            </w:tcPrChange>
          </w:tcPr>
          <w:p w14:paraId="7554955A" w14:textId="77777777" w:rsidR="00090466" w:rsidRPr="00090466" w:rsidRDefault="00090466">
            <w:pPr>
              <w:jc w:val="right"/>
              <w:rPr>
                <w:ins w:id="977" w:author="Clayton Lamb" w:date="2025-11-28T13:55:00Z" w16du:dateUtc="2025-11-28T20:55:00Z"/>
                <w:color w:val="000000"/>
                <w:rPrChange w:id="978" w:author="Clayton Lamb" w:date="2025-11-28T13:58:00Z" w16du:dateUtc="2025-11-28T20:58:00Z">
                  <w:rPr>
                    <w:ins w:id="979" w:author="Clayton Lamb" w:date="2025-11-28T13:55:00Z" w16du:dateUtc="2025-11-28T20:55:00Z"/>
                    <w:rFonts w:ascii="Aptos Narrow" w:hAnsi="Aptos Narrow"/>
                    <w:color w:val="000000"/>
                  </w:rPr>
                </w:rPrChange>
              </w:rPr>
            </w:pPr>
            <w:ins w:id="980" w:author="Clayton Lamb" w:date="2025-11-28T13:55:00Z" w16du:dateUtc="2025-11-28T20:55:00Z">
              <w:r w:rsidRPr="00090466">
                <w:rPr>
                  <w:color w:val="000000"/>
                  <w:rPrChange w:id="981" w:author="Clayton Lamb" w:date="2025-11-28T13:58:00Z" w16du:dateUtc="2025-11-28T20:58:00Z">
                    <w:rPr>
                      <w:rFonts w:ascii="Aptos Narrow" w:hAnsi="Aptos Narrow"/>
                      <w:color w:val="000000"/>
                    </w:rPr>
                  </w:rPrChange>
                </w:rPr>
                <w:t>1.60004886</w:t>
              </w:r>
            </w:ins>
          </w:p>
        </w:tc>
        <w:tc>
          <w:tcPr>
            <w:tcW w:w="1300" w:type="dxa"/>
            <w:noWrap/>
            <w:hideMark/>
            <w:tcPrChange w:id="982" w:author="Clayton Lamb" w:date="2025-11-28T13:55:00Z" w16du:dateUtc="2025-11-28T20:55:00Z">
              <w:tcPr>
                <w:tcW w:w="1300" w:type="dxa"/>
                <w:gridSpan w:val="2"/>
                <w:tcBorders>
                  <w:top w:val="nil"/>
                  <w:left w:val="nil"/>
                  <w:bottom w:val="nil"/>
                  <w:right w:val="nil"/>
                </w:tcBorders>
                <w:noWrap/>
                <w:vAlign w:val="bottom"/>
                <w:hideMark/>
              </w:tcPr>
            </w:tcPrChange>
          </w:tcPr>
          <w:p w14:paraId="48F28AF1" w14:textId="77777777" w:rsidR="00090466" w:rsidRPr="00090466" w:rsidRDefault="00090466">
            <w:pPr>
              <w:jc w:val="right"/>
              <w:rPr>
                <w:ins w:id="983" w:author="Clayton Lamb" w:date="2025-11-28T13:55:00Z" w16du:dateUtc="2025-11-28T20:55:00Z"/>
                <w:color w:val="000000"/>
                <w:rPrChange w:id="984" w:author="Clayton Lamb" w:date="2025-11-28T13:58:00Z" w16du:dateUtc="2025-11-28T20:58:00Z">
                  <w:rPr>
                    <w:ins w:id="985" w:author="Clayton Lamb" w:date="2025-11-28T13:55:00Z" w16du:dateUtc="2025-11-28T20:55:00Z"/>
                    <w:rFonts w:ascii="Aptos Narrow" w:hAnsi="Aptos Narrow"/>
                    <w:color w:val="000000"/>
                  </w:rPr>
                </w:rPrChange>
              </w:rPr>
            </w:pPr>
            <w:ins w:id="986" w:author="Clayton Lamb" w:date="2025-11-28T13:55:00Z" w16du:dateUtc="2025-11-28T20:55:00Z">
              <w:r w:rsidRPr="00090466">
                <w:rPr>
                  <w:color w:val="000000"/>
                  <w:rPrChange w:id="987" w:author="Clayton Lamb" w:date="2025-11-28T13:58:00Z" w16du:dateUtc="2025-11-28T20:58:00Z">
                    <w:rPr>
                      <w:rFonts w:ascii="Aptos Narrow" w:hAnsi="Aptos Narrow"/>
                      <w:color w:val="000000"/>
                    </w:rPr>
                  </w:rPrChange>
                </w:rPr>
                <w:t>0.056</w:t>
              </w:r>
            </w:ins>
          </w:p>
        </w:tc>
      </w:tr>
      <w:tr w:rsidR="00090466" w:rsidRPr="00090466" w14:paraId="3D30EB9B" w14:textId="77777777" w:rsidTr="00090466">
        <w:trPr>
          <w:trHeight w:val="320"/>
          <w:ins w:id="988" w:author="Clayton Lamb" w:date="2025-11-28T13:55:00Z"/>
          <w:trPrChange w:id="989" w:author="Clayton Lamb" w:date="2025-11-28T13:55:00Z" w16du:dateUtc="2025-11-28T20:55:00Z">
            <w:trPr>
              <w:gridAfter w:val="0"/>
              <w:trHeight w:val="320"/>
            </w:trPr>
          </w:trPrChange>
        </w:trPr>
        <w:tc>
          <w:tcPr>
            <w:tcW w:w="1640" w:type="dxa"/>
            <w:noWrap/>
            <w:hideMark/>
            <w:tcPrChange w:id="990" w:author="Clayton Lamb" w:date="2025-11-28T13:55:00Z" w16du:dateUtc="2025-11-28T20:55:00Z">
              <w:tcPr>
                <w:tcW w:w="1640" w:type="dxa"/>
                <w:tcBorders>
                  <w:top w:val="nil"/>
                  <w:left w:val="nil"/>
                  <w:bottom w:val="nil"/>
                  <w:right w:val="nil"/>
                </w:tcBorders>
                <w:noWrap/>
                <w:vAlign w:val="bottom"/>
                <w:hideMark/>
              </w:tcPr>
            </w:tcPrChange>
          </w:tcPr>
          <w:p w14:paraId="0BE8AE20" w14:textId="77777777" w:rsidR="00090466" w:rsidRPr="00090466" w:rsidRDefault="00090466">
            <w:pPr>
              <w:rPr>
                <w:ins w:id="991" w:author="Clayton Lamb" w:date="2025-11-28T13:55:00Z" w16du:dateUtc="2025-11-28T20:55:00Z"/>
                <w:color w:val="000000"/>
                <w:rPrChange w:id="992" w:author="Clayton Lamb" w:date="2025-11-28T13:58:00Z" w16du:dateUtc="2025-11-28T20:58:00Z">
                  <w:rPr>
                    <w:ins w:id="993" w:author="Clayton Lamb" w:date="2025-11-28T13:55:00Z" w16du:dateUtc="2025-11-28T20:55:00Z"/>
                    <w:rFonts w:ascii="Aptos Narrow" w:hAnsi="Aptos Narrow"/>
                    <w:color w:val="000000"/>
                  </w:rPr>
                </w:rPrChange>
              </w:rPr>
            </w:pPr>
            <w:ins w:id="994" w:author="Clayton Lamb" w:date="2025-11-28T13:55:00Z" w16du:dateUtc="2025-11-28T20:55:00Z">
              <w:r w:rsidRPr="00090466">
                <w:rPr>
                  <w:color w:val="000000"/>
                  <w:rPrChange w:id="995" w:author="Clayton Lamb" w:date="2025-11-28T13:58:00Z" w16du:dateUtc="2025-11-28T20:58:00Z">
                    <w:rPr>
                      <w:rFonts w:ascii="Aptos Narrow" w:hAnsi="Aptos Narrow"/>
                      <w:color w:val="000000"/>
                    </w:rPr>
                  </w:rPrChange>
                </w:rPr>
                <w:t>elk</w:t>
              </w:r>
            </w:ins>
          </w:p>
        </w:tc>
        <w:tc>
          <w:tcPr>
            <w:tcW w:w="1300" w:type="dxa"/>
            <w:noWrap/>
            <w:hideMark/>
            <w:tcPrChange w:id="996" w:author="Clayton Lamb" w:date="2025-11-28T13:55:00Z" w16du:dateUtc="2025-11-28T20:55:00Z">
              <w:tcPr>
                <w:tcW w:w="1300" w:type="dxa"/>
                <w:tcBorders>
                  <w:top w:val="nil"/>
                  <w:left w:val="nil"/>
                  <w:bottom w:val="nil"/>
                  <w:right w:val="nil"/>
                </w:tcBorders>
                <w:noWrap/>
                <w:vAlign w:val="bottom"/>
                <w:hideMark/>
              </w:tcPr>
            </w:tcPrChange>
          </w:tcPr>
          <w:p w14:paraId="786CBDCA" w14:textId="77777777" w:rsidR="00090466" w:rsidRPr="00090466" w:rsidRDefault="00090466">
            <w:pPr>
              <w:jc w:val="right"/>
              <w:rPr>
                <w:ins w:id="997" w:author="Clayton Lamb" w:date="2025-11-28T13:55:00Z" w16du:dateUtc="2025-11-28T20:55:00Z"/>
                <w:color w:val="000000"/>
                <w:rPrChange w:id="998" w:author="Clayton Lamb" w:date="2025-11-28T13:58:00Z" w16du:dateUtc="2025-11-28T20:58:00Z">
                  <w:rPr>
                    <w:ins w:id="999" w:author="Clayton Lamb" w:date="2025-11-28T13:55:00Z" w16du:dateUtc="2025-11-28T20:55:00Z"/>
                    <w:rFonts w:ascii="Aptos Narrow" w:hAnsi="Aptos Narrow"/>
                    <w:color w:val="000000"/>
                  </w:rPr>
                </w:rPrChange>
              </w:rPr>
            </w:pPr>
            <w:ins w:id="1000" w:author="Clayton Lamb" w:date="2025-11-28T13:55:00Z" w16du:dateUtc="2025-11-28T20:55:00Z">
              <w:r w:rsidRPr="00090466">
                <w:rPr>
                  <w:color w:val="000000"/>
                  <w:rPrChange w:id="1001" w:author="Clayton Lamb" w:date="2025-11-28T13:58:00Z" w16du:dateUtc="2025-11-28T20:58:00Z">
                    <w:rPr>
                      <w:rFonts w:ascii="Aptos Narrow" w:hAnsi="Aptos Narrow"/>
                      <w:color w:val="000000"/>
                    </w:rPr>
                  </w:rPrChange>
                </w:rPr>
                <w:t>2.67395032</w:t>
              </w:r>
            </w:ins>
          </w:p>
        </w:tc>
        <w:tc>
          <w:tcPr>
            <w:tcW w:w="1300" w:type="dxa"/>
            <w:noWrap/>
            <w:hideMark/>
            <w:tcPrChange w:id="1002" w:author="Clayton Lamb" w:date="2025-11-28T13:55:00Z" w16du:dateUtc="2025-11-28T20:55:00Z">
              <w:tcPr>
                <w:tcW w:w="1300" w:type="dxa"/>
                <w:gridSpan w:val="2"/>
                <w:tcBorders>
                  <w:top w:val="nil"/>
                  <w:left w:val="nil"/>
                  <w:bottom w:val="nil"/>
                  <w:right w:val="nil"/>
                </w:tcBorders>
                <w:noWrap/>
                <w:vAlign w:val="bottom"/>
                <w:hideMark/>
              </w:tcPr>
            </w:tcPrChange>
          </w:tcPr>
          <w:p w14:paraId="7EB9E91D" w14:textId="77777777" w:rsidR="00090466" w:rsidRPr="00090466" w:rsidRDefault="00090466">
            <w:pPr>
              <w:jc w:val="right"/>
              <w:rPr>
                <w:ins w:id="1003" w:author="Clayton Lamb" w:date="2025-11-28T13:55:00Z" w16du:dateUtc="2025-11-28T20:55:00Z"/>
                <w:color w:val="000000"/>
                <w:rPrChange w:id="1004" w:author="Clayton Lamb" w:date="2025-11-28T13:58:00Z" w16du:dateUtc="2025-11-28T20:58:00Z">
                  <w:rPr>
                    <w:ins w:id="1005" w:author="Clayton Lamb" w:date="2025-11-28T13:55:00Z" w16du:dateUtc="2025-11-28T20:55:00Z"/>
                    <w:rFonts w:ascii="Aptos Narrow" w:hAnsi="Aptos Narrow"/>
                    <w:color w:val="000000"/>
                  </w:rPr>
                </w:rPrChange>
              </w:rPr>
            </w:pPr>
            <w:ins w:id="1006" w:author="Clayton Lamb" w:date="2025-11-28T13:55:00Z" w16du:dateUtc="2025-11-28T20:55:00Z">
              <w:r w:rsidRPr="00090466">
                <w:rPr>
                  <w:color w:val="000000"/>
                  <w:rPrChange w:id="1007" w:author="Clayton Lamb" w:date="2025-11-28T13:58:00Z" w16du:dateUtc="2025-11-28T20:58:00Z">
                    <w:rPr>
                      <w:rFonts w:ascii="Aptos Narrow" w:hAnsi="Aptos Narrow"/>
                      <w:color w:val="000000"/>
                    </w:rPr>
                  </w:rPrChange>
                </w:rPr>
                <w:t>0.152</w:t>
              </w:r>
            </w:ins>
          </w:p>
        </w:tc>
      </w:tr>
      <w:tr w:rsidR="00090466" w:rsidRPr="00090466" w14:paraId="58CB39E7" w14:textId="77777777" w:rsidTr="00090466">
        <w:trPr>
          <w:trHeight w:val="320"/>
          <w:ins w:id="1008" w:author="Clayton Lamb" w:date="2025-11-28T13:55:00Z"/>
          <w:trPrChange w:id="1009" w:author="Clayton Lamb" w:date="2025-11-28T13:55:00Z" w16du:dateUtc="2025-11-28T20:55:00Z">
            <w:trPr>
              <w:gridAfter w:val="0"/>
              <w:trHeight w:val="320"/>
            </w:trPr>
          </w:trPrChange>
        </w:trPr>
        <w:tc>
          <w:tcPr>
            <w:tcW w:w="1640" w:type="dxa"/>
            <w:noWrap/>
            <w:hideMark/>
            <w:tcPrChange w:id="1010" w:author="Clayton Lamb" w:date="2025-11-28T13:55:00Z" w16du:dateUtc="2025-11-28T20:55:00Z">
              <w:tcPr>
                <w:tcW w:w="1640" w:type="dxa"/>
                <w:tcBorders>
                  <w:top w:val="nil"/>
                  <w:left w:val="nil"/>
                  <w:bottom w:val="nil"/>
                  <w:right w:val="nil"/>
                </w:tcBorders>
                <w:noWrap/>
                <w:vAlign w:val="bottom"/>
                <w:hideMark/>
              </w:tcPr>
            </w:tcPrChange>
          </w:tcPr>
          <w:p w14:paraId="18CB6CB5" w14:textId="77777777" w:rsidR="00090466" w:rsidRPr="00090466" w:rsidRDefault="00090466">
            <w:pPr>
              <w:rPr>
                <w:ins w:id="1011" w:author="Clayton Lamb" w:date="2025-11-28T13:55:00Z" w16du:dateUtc="2025-11-28T20:55:00Z"/>
                <w:color w:val="000000"/>
                <w:rPrChange w:id="1012" w:author="Clayton Lamb" w:date="2025-11-28T13:58:00Z" w16du:dateUtc="2025-11-28T20:58:00Z">
                  <w:rPr>
                    <w:ins w:id="1013" w:author="Clayton Lamb" w:date="2025-11-28T13:55:00Z" w16du:dateUtc="2025-11-28T20:55:00Z"/>
                    <w:rFonts w:ascii="Aptos Narrow" w:hAnsi="Aptos Narrow"/>
                    <w:color w:val="000000"/>
                  </w:rPr>
                </w:rPrChange>
              </w:rPr>
            </w:pPr>
            <w:ins w:id="1014" w:author="Clayton Lamb" w:date="2025-11-28T13:55:00Z" w16du:dateUtc="2025-11-28T20:55:00Z">
              <w:r w:rsidRPr="00090466">
                <w:rPr>
                  <w:color w:val="000000"/>
                  <w:rPrChange w:id="1015" w:author="Clayton Lamb" w:date="2025-11-28T13:58:00Z" w16du:dateUtc="2025-11-28T20:58:00Z">
                    <w:rPr>
                      <w:rFonts w:ascii="Aptos Narrow" w:hAnsi="Aptos Narrow"/>
                      <w:color w:val="000000"/>
                    </w:rPr>
                  </w:rPrChange>
                </w:rPr>
                <w:t>grizzly bear</w:t>
              </w:r>
            </w:ins>
          </w:p>
        </w:tc>
        <w:tc>
          <w:tcPr>
            <w:tcW w:w="1300" w:type="dxa"/>
            <w:noWrap/>
            <w:hideMark/>
            <w:tcPrChange w:id="1016" w:author="Clayton Lamb" w:date="2025-11-28T13:55:00Z" w16du:dateUtc="2025-11-28T20:55:00Z">
              <w:tcPr>
                <w:tcW w:w="1300" w:type="dxa"/>
                <w:tcBorders>
                  <w:top w:val="nil"/>
                  <w:left w:val="nil"/>
                  <w:bottom w:val="nil"/>
                  <w:right w:val="nil"/>
                </w:tcBorders>
                <w:noWrap/>
                <w:vAlign w:val="bottom"/>
                <w:hideMark/>
              </w:tcPr>
            </w:tcPrChange>
          </w:tcPr>
          <w:p w14:paraId="4F161599" w14:textId="77777777" w:rsidR="00090466" w:rsidRPr="00090466" w:rsidRDefault="00090466">
            <w:pPr>
              <w:jc w:val="right"/>
              <w:rPr>
                <w:ins w:id="1017" w:author="Clayton Lamb" w:date="2025-11-28T13:55:00Z" w16du:dateUtc="2025-11-28T20:55:00Z"/>
                <w:color w:val="000000"/>
                <w:rPrChange w:id="1018" w:author="Clayton Lamb" w:date="2025-11-28T13:58:00Z" w16du:dateUtc="2025-11-28T20:58:00Z">
                  <w:rPr>
                    <w:ins w:id="1019" w:author="Clayton Lamb" w:date="2025-11-28T13:55:00Z" w16du:dateUtc="2025-11-28T20:55:00Z"/>
                    <w:rFonts w:ascii="Aptos Narrow" w:hAnsi="Aptos Narrow"/>
                    <w:color w:val="000000"/>
                  </w:rPr>
                </w:rPrChange>
              </w:rPr>
            </w:pPr>
            <w:ins w:id="1020" w:author="Clayton Lamb" w:date="2025-11-28T13:55:00Z" w16du:dateUtc="2025-11-28T20:55:00Z">
              <w:r w:rsidRPr="00090466">
                <w:rPr>
                  <w:color w:val="000000"/>
                  <w:rPrChange w:id="1021" w:author="Clayton Lamb" w:date="2025-11-28T13:58:00Z" w16du:dateUtc="2025-11-28T20:58:00Z">
                    <w:rPr>
                      <w:rFonts w:ascii="Aptos Narrow" w:hAnsi="Aptos Narrow"/>
                      <w:color w:val="000000"/>
                    </w:rPr>
                  </w:rPrChange>
                </w:rPr>
                <w:t>1.24386885</w:t>
              </w:r>
            </w:ins>
          </w:p>
        </w:tc>
        <w:tc>
          <w:tcPr>
            <w:tcW w:w="1300" w:type="dxa"/>
            <w:noWrap/>
            <w:hideMark/>
            <w:tcPrChange w:id="1022" w:author="Clayton Lamb" w:date="2025-11-28T13:55:00Z" w16du:dateUtc="2025-11-28T20:55:00Z">
              <w:tcPr>
                <w:tcW w:w="1300" w:type="dxa"/>
                <w:gridSpan w:val="2"/>
                <w:tcBorders>
                  <w:top w:val="nil"/>
                  <w:left w:val="nil"/>
                  <w:bottom w:val="nil"/>
                  <w:right w:val="nil"/>
                </w:tcBorders>
                <w:noWrap/>
                <w:vAlign w:val="bottom"/>
                <w:hideMark/>
              </w:tcPr>
            </w:tcPrChange>
          </w:tcPr>
          <w:p w14:paraId="1D47711D" w14:textId="77777777" w:rsidR="00090466" w:rsidRPr="00090466" w:rsidRDefault="00090466">
            <w:pPr>
              <w:jc w:val="right"/>
              <w:rPr>
                <w:ins w:id="1023" w:author="Clayton Lamb" w:date="2025-11-28T13:55:00Z" w16du:dateUtc="2025-11-28T20:55:00Z"/>
                <w:color w:val="000000"/>
                <w:rPrChange w:id="1024" w:author="Clayton Lamb" w:date="2025-11-28T13:58:00Z" w16du:dateUtc="2025-11-28T20:58:00Z">
                  <w:rPr>
                    <w:ins w:id="1025" w:author="Clayton Lamb" w:date="2025-11-28T13:55:00Z" w16du:dateUtc="2025-11-28T20:55:00Z"/>
                    <w:rFonts w:ascii="Aptos Narrow" w:hAnsi="Aptos Narrow"/>
                    <w:color w:val="000000"/>
                  </w:rPr>
                </w:rPrChange>
              </w:rPr>
            </w:pPr>
            <w:ins w:id="1026" w:author="Clayton Lamb" w:date="2025-11-28T13:55:00Z" w16du:dateUtc="2025-11-28T20:55:00Z">
              <w:r w:rsidRPr="00090466">
                <w:rPr>
                  <w:color w:val="000000"/>
                  <w:rPrChange w:id="1027" w:author="Clayton Lamb" w:date="2025-11-28T13:58:00Z" w16du:dateUtc="2025-11-28T20:58:00Z">
                    <w:rPr>
                      <w:rFonts w:ascii="Aptos Narrow" w:hAnsi="Aptos Narrow"/>
                      <w:color w:val="000000"/>
                    </w:rPr>
                  </w:rPrChange>
                </w:rPr>
                <w:t>0.464</w:t>
              </w:r>
            </w:ins>
          </w:p>
        </w:tc>
      </w:tr>
      <w:tr w:rsidR="00090466" w:rsidRPr="00090466" w14:paraId="1CE54223" w14:textId="77777777" w:rsidTr="00090466">
        <w:trPr>
          <w:trHeight w:val="320"/>
          <w:ins w:id="1028" w:author="Clayton Lamb" w:date="2025-11-28T13:55:00Z"/>
          <w:trPrChange w:id="1029" w:author="Clayton Lamb" w:date="2025-11-28T13:55:00Z" w16du:dateUtc="2025-11-28T20:55:00Z">
            <w:trPr>
              <w:gridAfter w:val="0"/>
              <w:trHeight w:val="320"/>
            </w:trPr>
          </w:trPrChange>
        </w:trPr>
        <w:tc>
          <w:tcPr>
            <w:tcW w:w="1640" w:type="dxa"/>
            <w:noWrap/>
            <w:hideMark/>
            <w:tcPrChange w:id="1030" w:author="Clayton Lamb" w:date="2025-11-28T13:55:00Z" w16du:dateUtc="2025-11-28T20:55:00Z">
              <w:tcPr>
                <w:tcW w:w="1640" w:type="dxa"/>
                <w:tcBorders>
                  <w:top w:val="nil"/>
                  <w:left w:val="nil"/>
                  <w:bottom w:val="nil"/>
                  <w:right w:val="nil"/>
                </w:tcBorders>
                <w:noWrap/>
                <w:vAlign w:val="bottom"/>
                <w:hideMark/>
              </w:tcPr>
            </w:tcPrChange>
          </w:tcPr>
          <w:p w14:paraId="077940FE" w14:textId="77777777" w:rsidR="00090466" w:rsidRPr="00090466" w:rsidRDefault="00090466">
            <w:pPr>
              <w:rPr>
                <w:ins w:id="1031" w:author="Clayton Lamb" w:date="2025-11-28T13:55:00Z" w16du:dateUtc="2025-11-28T20:55:00Z"/>
                <w:color w:val="000000"/>
                <w:rPrChange w:id="1032" w:author="Clayton Lamb" w:date="2025-11-28T13:58:00Z" w16du:dateUtc="2025-11-28T20:58:00Z">
                  <w:rPr>
                    <w:ins w:id="1033" w:author="Clayton Lamb" w:date="2025-11-28T13:55:00Z" w16du:dateUtc="2025-11-28T20:55:00Z"/>
                    <w:rFonts w:ascii="Aptos Narrow" w:hAnsi="Aptos Narrow"/>
                    <w:color w:val="000000"/>
                  </w:rPr>
                </w:rPrChange>
              </w:rPr>
            </w:pPr>
            <w:ins w:id="1034" w:author="Clayton Lamb" w:date="2025-11-28T13:55:00Z" w16du:dateUtc="2025-11-28T20:55:00Z">
              <w:r w:rsidRPr="00090466">
                <w:rPr>
                  <w:color w:val="000000"/>
                  <w:rPrChange w:id="1035" w:author="Clayton Lamb" w:date="2025-11-28T13:58:00Z" w16du:dateUtc="2025-11-28T20:58:00Z">
                    <w:rPr>
                      <w:rFonts w:ascii="Aptos Narrow" w:hAnsi="Aptos Narrow"/>
                      <w:color w:val="000000"/>
                    </w:rPr>
                  </w:rPrChange>
                </w:rPr>
                <w:t>moose</w:t>
              </w:r>
            </w:ins>
          </w:p>
        </w:tc>
        <w:tc>
          <w:tcPr>
            <w:tcW w:w="1300" w:type="dxa"/>
            <w:noWrap/>
            <w:hideMark/>
            <w:tcPrChange w:id="1036" w:author="Clayton Lamb" w:date="2025-11-28T13:55:00Z" w16du:dateUtc="2025-11-28T20:55:00Z">
              <w:tcPr>
                <w:tcW w:w="1300" w:type="dxa"/>
                <w:tcBorders>
                  <w:top w:val="nil"/>
                  <w:left w:val="nil"/>
                  <w:bottom w:val="nil"/>
                  <w:right w:val="nil"/>
                </w:tcBorders>
                <w:noWrap/>
                <w:vAlign w:val="bottom"/>
                <w:hideMark/>
              </w:tcPr>
            </w:tcPrChange>
          </w:tcPr>
          <w:p w14:paraId="51BEFD3B" w14:textId="77777777" w:rsidR="00090466" w:rsidRPr="00090466" w:rsidRDefault="00090466">
            <w:pPr>
              <w:jc w:val="right"/>
              <w:rPr>
                <w:ins w:id="1037" w:author="Clayton Lamb" w:date="2025-11-28T13:55:00Z" w16du:dateUtc="2025-11-28T20:55:00Z"/>
                <w:color w:val="000000"/>
                <w:rPrChange w:id="1038" w:author="Clayton Lamb" w:date="2025-11-28T13:58:00Z" w16du:dateUtc="2025-11-28T20:58:00Z">
                  <w:rPr>
                    <w:ins w:id="1039" w:author="Clayton Lamb" w:date="2025-11-28T13:55:00Z" w16du:dateUtc="2025-11-28T20:55:00Z"/>
                    <w:rFonts w:ascii="Aptos Narrow" w:hAnsi="Aptos Narrow"/>
                    <w:color w:val="000000"/>
                  </w:rPr>
                </w:rPrChange>
              </w:rPr>
            </w:pPr>
            <w:ins w:id="1040" w:author="Clayton Lamb" w:date="2025-11-28T13:55:00Z" w16du:dateUtc="2025-11-28T20:55:00Z">
              <w:r w:rsidRPr="00090466">
                <w:rPr>
                  <w:color w:val="000000"/>
                  <w:rPrChange w:id="1041" w:author="Clayton Lamb" w:date="2025-11-28T13:58:00Z" w16du:dateUtc="2025-11-28T20:58:00Z">
                    <w:rPr>
                      <w:rFonts w:ascii="Aptos Narrow" w:hAnsi="Aptos Narrow"/>
                      <w:color w:val="000000"/>
                    </w:rPr>
                  </w:rPrChange>
                </w:rPr>
                <w:t>1.79703833</w:t>
              </w:r>
            </w:ins>
          </w:p>
        </w:tc>
        <w:tc>
          <w:tcPr>
            <w:tcW w:w="1300" w:type="dxa"/>
            <w:noWrap/>
            <w:hideMark/>
            <w:tcPrChange w:id="1042" w:author="Clayton Lamb" w:date="2025-11-28T13:55:00Z" w16du:dateUtc="2025-11-28T20:55:00Z">
              <w:tcPr>
                <w:tcW w:w="1300" w:type="dxa"/>
                <w:gridSpan w:val="2"/>
                <w:tcBorders>
                  <w:top w:val="nil"/>
                  <w:left w:val="nil"/>
                  <w:bottom w:val="nil"/>
                  <w:right w:val="nil"/>
                </w:tcBorders>
                <w:noWrap/>
                <w:vAlign w:val="bottom"/>
                <w:hideMark/>
              </w:tcPr>
            </w:tcPrChange>
          </w:tcPr>
          <w:p w14:paraId="270599AD" w14:textId="77777777" w:rsidR="00090466" w:rsidRPr="00090466" w:rsidRDefault="00090466">
            <w:pPr>
              <w:jc w:val="right"/>
              <w:rPr>
                <w:ins w:id="1043" w:author="Clayton Lamb" w:date="2025-11-28T13:55:00Z" w16du:dateUtc="2025-11-28T20:55:00Z"/>
                <w:color w:val="000000"/>
                <w:rPrChange w:id="1044" w:author="Clayton Lamb" w:date="2025-11-28T13:58:00Z" w16du:dateUtc="2025-11-28T20:58:00Z">
                  <w:rPr>
                    <w:ins w:id="1045" w:author="Clayton Lamb" w:date="2025-11-28T13:55:00Z" w16du:dateUtc="2025-11-28T20:55:00Z"/>
                    <w:rFonts w:ascii="Aptos Narrow" w:hAnsi="Aptos Narrow"/>
                    <w:color w:val="000000"/>
                  </w:rPr>
                </w:rPrChange>
              </w:rPr>
            </w:pPr>
            <w:ins w:id="1046" w:author="Clayton Lamb" w:date="2025-11-28T13:55:00Z" w16du:dateUtc="2025-11-28T20:55:00Z">
              <w:r w:rsidRPr="00090466">
                <w:rPr>
                  <w:color w:val="000000"/>
                  <w:rPrChange w:id="1047" w:author="Clayton Lamb" w:date="2025-11-28T13:58:00Z" w16du:dateUtc="2025-11-28T20:58:00Z">
                    <w:rPr>
                      <w:rFonts w:ascii="Aptos Narrow" w:hAnsi="Aptos Narrow"/>
                      <w:color w:val="000000"/>
                    </w:rPr>
                  </w:rPrChange>
                </w:rPr>
                <w:t>0.168</w:t>
              </w:r>
            </w:ins>
          </w:p>
        </w:tc>
      </w:tr>
      <w:tr w:rsidR="00090466" w:rsidRPr="00090466" w14:paraId="7939188E" w14:textId="77777777" w:rsidTr="00090466">
        <w:trPr>
          <w:trHeight w:val="320"/>
          <w:ins w:id="1048" w:author="Clayton Lamb" w:date="2025-11-28T13:55:00Z"/>
          <w:trPrChange w:id="1049" w:author="Clayton Lamb" w:date="2025-11-28T13:55:00Z" w16du:dateUtc="2025-11-28T20:55:00Z">
            <w:trPr>
              <w:gridAfter w:val="0"/>
              <w:trHeight w:val="320"/>
            </w:trPr>
          </w:trPrChange>
        </w:trPr>
        <w:tc>
          <w:tcPr>
            <w:tcW w:w="1640" w:type="dxa"/>
            <w:noWrap/>
            <w:hideMark/>
            <w:tcPrChange w:id="1050" w:author="Clayton Lamb" w:date="2025-11-28T13:55:00Z" w16du:dateUtc="2025-11-28T20:55:00Z">
              <w:tcPr>
                <w:tcW w:w="1640" w:type="dxa"/>
                <w:tcBorders>
                  <w:top w:val="nil"/>
                  <w:left w:val="nil"/>
                  <w:bottom w:val="nil"/>
                  <w:right w:val="nil"/>
                </w:tcBorders>
                <w:noWrap/>
                <w:vAlign w:val="bottom"/>
                <w:hideMark/>
              </w:tcPr>
            </w:tcPrChange>
          </w:tcPr>
          <w:p w14:paraId="22270CB6" w14:textId="77777777" w:rsidR="00090466" w:rsidRPr="00090466" w:rsidRDefault="00090466">
            <w:pPr>
              <w:rPr>
                <w:ins w:id="1051" w:author="Clayton Lamb" w:date="2025-11-28T13:55:00Z" w16du:dateUtc="2025-11-28T20:55:00Z"/>
                <w:color w:val="000000"/>
                <w:rPrChange w:id="1052" w:author="Clayton Lamb" w:date="2025-11-28T13:58:00Z" w16du:dateUtc="2025-11-28T20:58:00Z">
                  <w:rPr>
                    <w:ins w:id="1053" w:author="Clayton Lamb" w:date="2025-11-28T13:55:00Z" w16du:dateUtc="2025-11-28T20:55:00Z"/>
                    <w:rFonts w:ascii="Aptos Narrow" w:hAnsi="Aptos Narrow"/>
                    <w:color w:val="000000"/>
                  </w:rPr>
                </w:rPrChange>
              </w:rPr>
            </w:pPr>
            <w:ins w:id="1054" w:author="Clayton Lamb" w:date="2025-11-28T13:55:00Z" w16du:dateUtc="2025-11-28T20:55:00Z">
              <w:r w:rsidRPr="00090466">
                <w:rPr>
                  <w:color w:val="000000"/>
                  <w:rPrChange w:id="1055" w:author="Clayton Lamb" w:date="2025-11-28T13:58:00Z" w16du:dateUtc="2025-11-28T20:58:00Z">
                    <w:rPr>
                      <w:rFonts w:ascii="Aptos Narrow" w:hAnsi="Aptos Narrow"/>
                      <w:color w:val="000000"/>
                    </w:rPr>
                  </w:rPrChange>
                </w:rPr>
                <w:t>mule deer</w:t>
              </w:r>
            </w:ins>
          </w:p>
        </w:tc>
        <w:tc>
          <w:tcPr>
            <w:tcW w:w="1300" w:type="dxa"/>
            <w:noWrap/>
            <w:hideMark/>
            <w:tcPrChange w:id="1056" w:author="Clayton Lamb" w:date="2025-11-28T13:55:00Z" w16du:dateUtc="2025-11-28T20:55:00Z">
              <w:tcPr>
                <w:tcW w:w="1300" w:type="dxa"/>
                <w:tcBorders>
                  <w:top w:val="nil"/>
                  <w:left w:val="nil"/>
                  <w:bottom w:val="nil"/>
                  <w:right w:val="nil"/>
                </w:tcBorders>
                <w:noWrap/>
                <w:vAlign w:val="bottom"/>
                <w:hideMark/>
              </w:tcPr>
            </w:tcPrChange>
          </w:tcPr>
          <w:p w14:paraId="4F1F6D58" w14:textId="77777777" w:rsidR="00090466" w:rsidRPr="00090466" w:rsidRDefault="00090466">
            <w:pPr>
              <w:jc w:val="right"/>
              <w:rPr>
                <w:ins w:id="1057" w:author="Clayton Lamb" w:date="2025-11-28T13:55:00Z" w16du:dateUtc="2025-11-28T20:55:00Z"/>
                <w:color w:val="000000"/>
                <w:rPrChange w:id="1058" w:author="Clayton Lamb" w:date="2025-11-28T13:58:00Z" w16du:dateUtc="2025-11-28T20:58:00Z">
                  <w:rPr>
                    <w:ins w:id="1059" w:author="Clayton Lamb" w:date="2025-11-28T13:55:00Z" w16du:dateUtc="2025-11-28T20:55:00Z"/>
                    <w:rFonts w:ascii="Aptos Narrow" w:hAnsi="Aptos Narrow"/>
                    <w:color w:val="000000"/>
                  </w:rPr>
                </w:rPrChange>
              </w:rPr>
            </w:pPr>
            <w:ins w:id="1060" w:author="Clayton Lamb" w:date="2025-11-28T13:55:00Z" w16du:dateUtc="2025-11-28T20:55:00Z">
              <w:r w:rsidRPr="00090466">
                <w:rPr>
                  <w:color w:val="000000"/>
                  <w:rPrChange w:id="1061" w:author="Clayton Lamb" w:date="2025-11-28T13:58:00Z" w16du:dateUtc="2025-11-28T20:58:00Z">
                    <w:rPr>
                      <w:rFonts w:ascii="Aptos Narrow" w:hAnsi="Aptos Narrow"/>
                      <w:color w:val="000000"/>
                    </w:rPr>
                  </w:rPrChange>
                </w:rPr>
                <w:t>0.07679609</w:t>
              </w:r>
            </w:ins>
          </w:p>
        </w:tc>
        <w:tc>
          <w:tcPr>
            <w:tcW w:w="1300" w:type="dxa"/>
            <w:noWrap/>
            <w:hideMark/>
            <w:tcPrChange w:id="1062" w:author="Clayton Lamb" w:date="2025-11-28T13:55:00Z" w16du:dateUtc="2025-11-28T20:55:00Z">
              <w:tcPr>
                <w:tcW w:w="1300" w:type="dxa"/>
                <w:gridSpan w:val="2"/>
                <w:tcBorders>
                  <w:top w:val="nil"/>
                  <w:left w:val="nil"/>
                  <w:bottom w:val="nil"/>
                  <w:right w:val="nil"/>
                </w:tcBorders>
                <w:noWrap/>
                <w:vAlign w:val="bottom"/>
                <w:hideMark/>
              </w:tcPr>
            </w:tcPrChange>
          </w:tcPr>
          <w:p w14:paraId="03B2B0E6" w14:textId="77777777" w:rsidR="00090466" w:rsidRPr="00090466" w:rsidRDefault="00090466">
            <w:pPr>
              <w:jc w:val="right"/>
              <w:rPr>
                <w:ins w:id="1063" w:author="Clayton Lamb" w:date="2025-11-28T13:55:00Z" w16du:dateUtc="2025-11-28T20:55:00Z"/>
                <w:color w:val="000000"/>
                <w:rPrChange w:id="1064" w:author="Clayton Lamb" w:date="2025-11-28T13:58:00Z" w16du:dateUtc="2025-11-28T20:58:00Z">
                  <w:rPr>
                    <w:ins w:id="1065" w:author="Clayton Lamb" w:date="2025-11-28T13:55:00Z" w16du:dateUtc="2025-11-28T20:55:00Z"/>
                    <w:rFonts w:ascii="Aptos Narrow" w:hAnsi="Aptos Narrow"/>
                    <w:color w:val="000000"/>
                  </w:rPr>
                </w:rPrChange>
              </w:rPr>
            </w:pPr>
            <w:ins w:id="1066" w:author="Clayton Lamb" w:date="2025-11-28T13:55:00Z" w16du:dateUtc="2025-11-28T20:55:00Z">
              <w:r w:rsidRPr="00090466">
                <w:rPr>
                  <w:color w:val="000000"/>
                  <w:rPrChange w:id="1067" w:author="Clayton Lamb" w:date="2025-11-28T13:58:00Z" w16du:dateUtc="2025-11-28T20:58:00Z">
                    <w:rPr>
                      <w:rFonts w:ascii="Aptos Narrow" w:hAnsi="Aptos Narrow"/>
                      <w:color w:val="000000"/>
                    </w:rPr>
                  </w:rPrChange>
                </w:rPr>
                <w:t>0.352</w:t>
              </w:r>
            </w:ins>
          </w:p>
        </w:tc>
      </w:tr>
      <w:tr w:rsidR="00090466" w:rsidRPr="00090466" w14:paraId="4A5E3EF1" w14:textId="77777777" w:rsidTr="00090466">
        <w:trPr>
          <w:trHeight w:val="320"/>
          <w:ins w:id="1068" w:author="Clayton Lamb" w:date="2025-11-28T13:55:00Z"/>
          <w:trPrChange w:id="1069" w:author="Clayton Lamb" w:date="2025-11-28T13:55:00Z" w16du:dateUtc="2025-11-28T20:55:00Z">
            <w:trPr>
              <w:gridAfter w:val="0"/>
              <w:trHeight w:val="320"/>
            </w:trPr>
          </w:trPrChange>
        </w:trPr>
        <w:tc>
          <w:tcPr>
            <w:tcW w:w="1640" w:type="dxa"/>
            <w:noWrap/>
            <w:hideMark/>
            <w:tcPrChange w:id="1070" w:author="Clayton Lamb" w:date="2025-11-28T13:55:00Z" w16du:dateUtc="2025-11-28T20:55:00Z">
              <w:tcPr>
                <w:tcW w:w="1640" w:type="dxa"/>
                <w:tcBorders>
                  <w:top w:val="nil"/>
                  <w:left w:val="nil"/>
                  <w:bottom w:val="nil"/>
                  <w:right w:val="nil"/>
                </w:tcBorders>
                <w:noWrap/>
                <w:vAlign w:val="bottom"/>
                <w:hideMark/>
              </w:tcPr>
            </w:tcPrChange>
          </w:tcPr>
          <w:p w14:paraId="1E6FF7D9" w14:textId="77777777" w:rsidR="00090466" w:rsidRPr="00090466" w:rsidRDefault="00090466">
            <w:pPr>
              <w:rPr>
                <w:ins w:id="1071" w:author="Clayton Lamb" w:date="2025-11-28T13:55:00Z" w16du:dateUtc="2025-11-28T20:55:00Z"/>
                <w:color w:val="000000"/>
                <w:rPrChange w:id="1072" w:author="Clayton Lamb" w:date="2025-11-28T13:58:00Z" w16du:dateUtc="2025-11-28T20:58:00Z">
                  <w:rPr>
                    <w:ins w:id="1073" w:author="Clayton Lamb" w:date="2025-11-28T13:55:00Z" w16du:dateUtc="2025-11-28T20:55:00Z"/>
                    <w:rFonts w:ascii="Aptos Narrow" w:hAnsi="Aptos Narrow"/>
                    <w:color w:val="000000"/>
                  </w:rPr>
                </w:rPrChange>
              </w:rPr>
            </w:pPr>
            <w:ins w:id="1074" w:author="Clayton Lamb" w:date="2025-11-28T13:55:00Z" w16du:dateUtc="2025-11-28T20:55:00Z">
              <w:r w:rsidRPr="00090466">
                <w:rPr>
                  <w:color w:val="000000"/>
                  <w:rPrChange w:id="1075" w:author="Clayton Lamb" w:date="2025-11-28T13:58:00Z" w16du:dateUtc="2025-11-28T20:58:00Z">
                    <w:rPr>
                      <w:rFonts w:ascii="Aptos Narrow" w:hAnsi="Aptos Narrow"/>
                      <w:color w:val="000000"/>
                    </w:rPr>
                  </w:rPrChange>
                </w:rPr>
                <w:t>red fox</w:t>
              </w:r>
            </w:ins>
          </w:p>
        </w:tc>
        <w:tc>
          <w:tcPr>
            <w:tcW w:w="1300" w:type="dxa"/>
            <w:noWrap/>
            <w:hideMark/>
            <w:tcPrChange w:id="1076" w:author="Clayton Lamb" w:date="2025-11-28T13:55:00Z" w16du:dateUtc="2025-11-28T20:55:00Z">
              <w:tcPr>
                <w:tcW w:w="1300" w:type="dxa"/>
                <w:tcBorders>
                  <w:top w:val="nil"/>
                  <w:left w:val="nil"/>
                  <w:bottom w:val="nil"/>
                  <w:right w:val="nil"/>
                </w:tcBorders>
                <w:noWrap/>
                <w:vAlign w:val="bottom"/>
                <w:hideMark/>
              </w:tcPr>
            </w:tcPrChange>
          </w:tcPr>
          <w:p w14:paraId="488407D7" w14:textId="77777777" w:rsidR="00090466" w:rsidRPr="00090466" w:rsidRDefault="00090466">
            <w:pPr>
              <w:jc w:val="right"/>
              <w:rPr>
                <w:ins w:id="1077" w:author="Clayton Lamb" w:date="2025-11-28T13:55:00Z" w16du:dateUtc="2025-11-28T20:55:00Z"/>
                <w:color w:val="000000"/>
                <w:rPrChange w:id="1078" w:author="Clayton Lamb" w:date="2025-11-28T13:58:00Z" w16du:dateUtc="2025-11-28T20:58:00Z">
                  <w:rPr>
                    <w:ins w:id="1079" w:author="Clayton Lamb" w:date="2025-11-28T13:55:00Z" w16du:dateUtc="2025-11-28T20:55:00Z"/>
                    <w:rFonts w:ascii="Aptos Narrow" w:hAnsi="Aptos Narrow"/>
                    <w:color w:val="000000"/>
                  </w:rPr>
                </w:rPrChange>
              </w:rPr>
            </w:pPr>
            <w:ins w:id="1080" w:author="Clayton Lamb" w:date="2025-11-28T13:55:00Z" w16du:dateUtc="2025-11-28T20:55:00Z">
              <w:r w:rsidRPr="00090466">
                <w:rPr>
                  <w:color w:val="000000"/>
                  <w:rPrChange w:id="1081" w:author="Clayton Lamb" w:date="2025-11-28T13:58:00Z" w16du:dateUtc="2025-11-28T20:58:00Z">
                    <w:rPr>
                      <w:rFonts w:ascii="Aptos Narrow" w:hAnsi="Aptos Narrow"/>
                      <w:color w:val="000000"/>
                    </w:rPr>
                  </w:rPrChange>
                </w:rPr>
                <w:t>1.39174379</w:t>
              </w:r>
            </w:ins>
          </w:p>
        </w:tc>
        <w:tc>
          <w:tcPr>
            <w:tcW w:w="1300" w:type="dxa"/>
            <w:noWrap/>
            <w:hideMark/>
            <w:tcPrChange w:id="1082" w:author="Clayton Lamb" w:date="2025-11-28T13:55:00Z" w16du:dateUtc="2025-11-28T20:55:00Z">
              <w:tcPr>
                <w:tcW w:w="1300" w:type="dxa"/>
                <w:gridSpan w:val="2"/>
                <w:tcBorders>
                  <w:top w:val="nil"/>
                  <w:left w:val="nil"/>
                  <w:bottom w:val="nil"/>
                  <w:right w:val="nil"/>
                </w:tcBorders>
                <w:noWrap/>
                <w:vAlign w:val="bottom"/>
                <w:hideMark/>
              </w:tcPr>
            </w:tcPrChange>
          </w:tcPr>
          <w:p w14:paraId="0C2D8BF0" w14:textId="77777777" w:rsidR="00090466" w:rsidRPr="00090466" w:rsidRDefault="00090466">
            <w:pPr>
              <w:jc w:val="right"/>
              <w:rPr>
                <w:ins w:id="1083" w:author="Clayton Lamb" w:date="2025-11-28T13:55:00Z" w16du:dateUtc="2025-11-28T20:55:00Z"/>
                <w:color w:val="000000"/>
                <w:rPrChange w:id="1084" w:author="Clayton Lamb" w:date="2025-11-28T13:58:00Z" w16du:dateUtc="2025-11-28T20:58:00Z">
                  <w:rPr>
                    <w:ins w:id="1085" w:author="Clayton Lamb" w:date="2025-11-28T13:55:00Z" w16du:dateUtc="2025-11-28T20:55:00Z"/>
                    <w:rFonts w:ascii="Aptos Narrow" w:hAnsi="Aptos Narrow"/>
                    <w:color w:val="000000"/>
                  </w:rPr>
                </w:rPrChange>
              </w:rPr>
            </w:pPr>
            <w:ins w:id="1086" w:author="Clayton Lamb" w:date="2025-11-28T13:55:00Z" w16du:dateUtc="2025-11-28T20:55:00Z">
              <w:r w:rsidRPr="00090466">
                <w:rPr>
                  <w:color w:val="000000"/>
                  <w:rPrChange w:id="1087" w:author="Clayton Lamb" w:date="2025-11-28T13:58:00Z" w16du:dateUtc="2025-11-28T20:58:00Z">
                    <w:rPr>
                      <w:rFonts w:ascii="Aptos Narrow" w:hAnsi="Aptos Narrow"/>
                      <w:color w:val="000000"/>
                    </w:rPr>
                  </w:rPrChange>
                </w:rPr>
                <w:t>0.344</w:t>
              </w:r>
            </w:ins>
          </w:p>
        </w:tc>
      </w:tr>
      <w:tr w:rsidR="00090466" w:rsidRPr="00090466" w14:paraId="0EA6A549" w14:textId="77777777" w:rsidTr="00090466">
        <w:trPr>
          <w:trHeight w:val="320"/>
          <w:ins w:id="1088" w:author="Clayton Lamb" w:date="2025-11-28T13:55:00Z"/>
          <w:trPrChange w:id="1089" w:author="Clayton Lamb" w:date="2025-11-28T13:55:00Z" w16du:dateUtc="2025-11-28T20:55:00Z">
            <w:trPr>
              <w:gridAfter w:val="0"/>
              <w:trHeight w:val="320"/>
            </w:trPr>
          </w:trPrChange>
        </w:trPr>
        <w:tc>
          <w:tcPr>
            <w:tcW w:w="1640" w:type="dxa"/>
            <w:noWrap/>
            <w:hideMark/>
            <w:tcPrChange w:id="1090" w:author="Clayton Lamb" w:date="2025-11-28T13:55:00Z" w16du:dateUtc="2025-11-28T20:55:00Z">
              <w:tcPr>
                <w:tcW w:w="1640" w:type="dxa"/>
                <w:tcBorders>
                  <w:top w:val="nil"/>
                  <w:left w:val="nil"/>
                  <w:bottom w:val="nil"/>
                  <w:right w:val="nil"/>
                </w:tcBorders>
                <w:noWrap/>
                <w:vAlign w:val="bottom"/>
                <w:hideMark/>
              </w:tcPr>
            </w:tcPrChange>
          </w:tcPr>
          <w:p w14:paraId="1CA18BB4" w14:textId="77777777" w:rsidR="00090466" w:rsidRPr="00090466" w:rsidRDefault="00090466">
            <w:pPr>
              <w:rPr>
                <w:ins w:id="1091" w:author="Clayton Lamb" w:date="2025-11-28T13:55:00Z" w16du:dateUtc="2025-11-28T20:55:00Z"/>
                <w:color w:val="000000"/>
                <w:rPrChange w:id="1092" w:author="Clayton Lamb" w:date="2025-11-28T13:58:00Z" w16du:dateUtc="2025-11-28T20:58:00Z">
                  <w:rPr>
                    <w:ins w:id="1093" w:author="Clayton Lamb" w:date="2025-11-28T13:55:00Z" w16du:dateUtc="2025-11-28T20:55:00Z"/>
                    <w:rFonts w:ascii="Aptos Narrow" w:hAnsi="Aptos Narrow"/>
                    <w:color w:val="000000"/>
                  </w:rPr>
                </w:rPrChange>
              </w:rPr>
            </w:pPr>
            <w:ins w:id="1094" w:author="Clayton Lamb" w:date="2025-11-28T13:55:00Z" w16du:dateUtc="2025-11-28T20:55:00Z">
              <w:r w:rsidRPr="00090466">
                <w:rPr>
                  <w:color w:val="000000"/>
                  <w:rPrChange w:id="1095" w:author="Clayton Lamb" w:date="2025-11-28T13:58:00Z" w16du:dateUtc="2025-11-28T20:58:00Z">
                    <w:rPr>
                      <w:rFonts w:ascii="Aptos Narrow" w:hAnsi="Aptos Narrow"/>
                      <w:color w:val="000000"/>
                    </w:rPr>
                  </w:rPrChange>
                </w:rPr>
                <w:t>white-tailed deer</w:t>
              </w:r>
            </w:ins>
          </w:p>
        </w:tc>
        <w:tc>
          <w:tcPr>
            <w:tcW w:w="1300" w:type="dxa"/>
            <w:noWrap/>
            <w:hideMark/>
            <w:tcPrChange w:id="1096" w:author="Clayton Lamb" w:date="2025-11-28T13:55:00Z" w16du:dateUtc="2025-11-28T20:55:00Z">
              <w:tcPr>
                <w:tcW w:w="1300" w:type="dxa"/>
                <w:tcBorders>
                  <w:top w:val="nil"/>
                  <w:left w:val="nil"/>
                  <w:bottom w:val="nil"/>
                  <w:right w:val="nil"/>
                </w:tcBorders>
                <w:noWrap/>
                <w:vAlign w:val="bottom"/>
                <w:hideMark/>
              </w:tcPr>
            </w:tcPrChange>
          </w:tcPr>
          <w:p w14:paraId="7C793E4C" w14:textId="77777777" w:rsidR="00090466" w:rsidRPr="00090466" w:rsidRDefault="00090466">
            <w:pPr>
              <w:jc w:val="right"/>
              <w:rPr>
                <w:ins w:id="1097" w:author="Clayton Lamb" w:date="2025-11-28T13:55:00Z" w16du:dateUtc="2025-11-28T20:55:00Z"/>
                <w:color w:val="000000"/>
                <w:rPrChange w:id="1098" w:author="Clayton Lamb" w:date="2025-11-28T13:58:00Z" w16du:dateUtc="2025-11-28T20:58:00Z">
                  <w:rPr>
                    <w:ins w:id="1099" w:author="Clayton Lamb" w:date="2025-11-28T13:55:00Z" w16du:dateUtc="2025-11-28T20:55:00Z"/>
                    <w:rFonts w:ascii="Aptos Narrow" w:hAnsi="Aptos Narrow"/>
                    <w:color w:val="000000"/>
                  </w:rPr>
                </w:rPrChange>
              </w:rPr>
            </w:pPr>
            <w:ins w:id="1100" w:author="Clayton Lamb" w:date="2025-11-28T13:55:00Z" w16du:dateUtc="2025-11-28T20:55:00Z">
              <w:r w:rsidRPr="00090466">
                <w:rPr>
                  <w:color w:val="000000"/>
                  <w:rPrChange w:id="1101" w:author="Clayton Lamb" w:date="2025-11-28T13:58:00Z" w16du:dateUtc="2025-11-28T20:58:00Z">
                    <w:rPr>
                      <w:rFonts w:ascii="Aptos Narrow" w:hAnsi="Aptos Narrow"/>
                      <w:color w:val="000000"/>
                    </w:rPr>
                  </w:rPrChange>
                </w:rPr>
                <w:t>1.62559995</w:t>
              </w:r>
            </w:ins>
          </w:p>
        </w:tc>
        <w:tc>
          <w:tcPr>
            <w:tcW w:w="1300" w:type="dxa"/>
            <w:noWrap/>
            <w:hideMark/>
            <w:tcPrChange w:id="1102" w:author="Clayton Lamb" w:date="2025-11-28T13:55:00Z" w16du:dateUtc="2025-11-28T20:55:00Z">
              <w:tcPr>
                <w:tcW w:w="1300" w:type="dxa"/>
                <w:gridSpan w:val="2"/>
                <w:tcBorders>
                  <w:top w:val="nil"/>
                  <w:left w:val="nil"/>
                  <w:bottom w:val="nil"/>
                  <w:right w:val="nil"/>
                </w:tcBorders>
                <w:noWrap/>
                <w:vAlign w:val="bottom"/>
                <w:hideMark/>
              </w:tcPr>
            </w:tcPrChange>
          </w:tcPr>
          <w:p w14:paraId="5257D581" w14:textId="77777777" w:rsidR="00090466" w:rsidRPr="00090466" w:rsidRDefault="00090466">
            <w:pPr>
              <w:jc w:val="right"/>
              <w:rPr>
                <w:ins w:id="1103" w:author="Clayton Lamb" w:date="2025-11-28T13:55:00Z" w16du:dateUtc="2025-11-28T20:55:00Z"/>
                <w:color w:val="000000"/>
                <w:rPrChange w:id="1104" w:author="Clayton Lamb" w:date="2025-11-28T13:58:00Z" w16du:dateUtc="2025-11-28T20:58:00Z">
                  <w:rPr>
                    <w:ins w:id="1105" w:author="Clayton Lamb" w:date="2025-11-28T13:55:00Z" w16du:dateUtc="2025-11-28T20:55:00Z"/>
                    <w:rFonts w:ascii="Aptos Narrow" w:hAnsi="Aptos Narrow"/>
                    <w:color w:val="000000"/>
                  </w:rPr>
                </w:rPrChange>
              </w:rPr>
            </w:pPr>
            <w:ins w:id="1106" w:author="Clayton Lamb" w:date="2025-11-28T13:55:00Z" w16du:dateUtc="2025-11-28T20:55:00Z">
              <w:r w:rsidRPr="00090466">
                <w:rPr>
                  <w:color w:val="000000"/>
                  <w:rPrChange w:id="1107" w:author="Clayton Lamb" w:date="2025-11-28T13:58:00Z" w16du:dateUtc="2025-11-28T20:58:00Z">
                    <w:rPr>
                      <w:rFonts w:ascii="Aptos Narrow" w:hAnsi="Aptos Narrow"/>
                      <w:color w:val="000000"/>
                    </w:rPr>
                  </w:rPrChange>
                </w:rPr>
                <w:t>0.344</w:t>
              </w:r>
            </w:ins>
          </w:p>
        </w:tc>
      </w:tr>
      <w:tr w:rsidR="00090466" w:rsidRPr="00090466" w14:paraId="3F9356EC" w14:textId="77777777" w:rsidTr="00090466">
        <w:trPr>
          <w:trHeight w:val="320"/>
          <w:ins w:id="1108" w:author="Clayton Lamb" w:date="2025-11-28T13:55:00Z"/>
          <w:trPrChange w:id="1109" w:author="Clayton Lamb" w:date="2025-11-28T13:55:00Z" w16du:dateUtc="2025-11-28T20:55:00Z">
            <w:trPr>
              <w:gridAfter w:val="0"/>
              <w:trHeight w:val="320"/>
            </w:trPr>
          </w:trPrChange>
        </w:trPr>
        <w:tc>
          <w:tcPr>
            <w:tcW w:w="1640" w:type="dxa"/>
            <w:noWrap/>
            <w:hideMark/>
            <w:tcPrChange w:id="1110" w:author="Clayton Lamb" w:date="2025-11-28T13:55:00Z" w16du:dateUtc="2025-11-28T20:55:00Z">
              <w:tcPr>
                <w:tcW w:w="1640" w:type="dxa"/>
                <w:tcBorders>
                  <w:top w:val="nil"/>
                  <w:left w:val="nil"/>
                  <w:bottom w:val="nil"/>
                  <w:right w:val="nil"/>
                </w:tcBorders>
                <w:noWrap/>
                <w:vAlign w:val="bottom"/>
                <w:hideMark/>
              </w:tcPr>
            </w:tcPrChange>
          </w:tcPr>
          <w:p w14:paraId="2A1F98D1" w14:textId="77777777" w:rsidR="00090466" w:rsidRPr="00090466" w:rsidRDefault="00090466">
            <w:pPr>
              <w:rPr>
                <w:ins w:id="1111" w:author="Clayton Lamb" w:date="2025-11-28T13:55:00Z" w16du:dateUtc="2025-11-28T20:55:00Z"/>
                <w:color w:val="000000"/>
                <w:rPrChange w:id="1112" w:author="Clayton Lamb" w:date="2025-11-28T13:58:00Z" w16du:dateUtc="2025-11-28T20:58:00Z">
                  <w:rPr>
                    <w:ins w:id="1113" w:author="Clayton Lamb" w:date="2025-11-28T13:55:00Z" w16du:dateUtc="2025-11-28T20:55:00Z"/>
                    <w:rFonts w:ascii="Aptos Narrow" w:hAnsi="Aptos Narrow"/>
                    <w:color w:val="000000"/>
                  </w:rPr>
                </w:rPrChange>
              </w:rPr>
            </w:pPr>
            <w:ins w:id="1114" w:author="Clayton Lamb" w:date="2025-11-28T13:55:00Z" w16du:dateUtc="2025-11-28T20:55:00Z">
              <w:r w:rsidRPr="00090466">
                <w:rPr>
                  <w:color w:val="000000"/>
                  <w:rPrChange w:id="1115" w:author="Clayton Lamb" w:date="2025-11-28T13:58:00Z" w16du:dateUtc="2025-11-28T20:58:00Z">
                    <w:rPr>
                      <w:rFonts w:ascii="Aptos Narrow" w:hAnsi="Aptos Narrow"/>
                      <w:color w:val="000000"/>
                    </w:rPr>
                  </w:rPrChange>
                </w:rPr>
                <w:t>gray wolf</w:t>
              </w:r>
            </w:ins>
          </w:p>
        </w:tc>
        <w:tc>
          <w:tcPr>
            <w:tcW w:w="1300" w:type="dxa"/>
            <w:noWrap/>
            <w:hideMark/>
            <w:tcPrChange w:id="1116" w:author="Clayton Lamb" w:date="2025-11-28T13:55:00Z" w16du:dateUtc="2025-11-28T20:55:00Z">
              <w:tcPr>
                <w:tcW w:w="1300" w:type="dxa"/>
                <w:tcBorders>
                  <w:top w:val="nil"/>
                  <w:left w:val="nil"/>
                  <w:bottom w:val="nil"/>
                  <w:right w:val="nil"/>
                </w:tcBorders>
                <w:noWrap/>
                <w:vAlign w:val="bottom"/>
                <w:hideMark/>
              </w:tcPr>
            </w:tcPrChange>
          </w:tcPr>
          <w:p w14:paraId="193665B7" w14:textId="77777777" w:rsidR="00090466" w:rsidRPr="00090466" w:rsidRDefault="00090466">
            <w:pPr>
              <w:jc w:val="right"/>
              <w:rPr>
                <w:ins w:id="1117" w:author="Clayton Lamb" w:date="2025-11-28T13:55:00Z" w16du:dateUtc="2025-11-28T20:55:00Z"/>
                <w:color w:val="000000"/>
                <w:rPrChange w:id="1118" w:author="Clayton Lamb" w:date="2025-11-28T13:58:00Z" w16du:dateUtc="2025-11-28T20:58:00Z">
                  <w:rPr>
                    <w:ins w:id="1119" w:author="Clayton Lamb" w:date="2025-11-28T13:55:00Z" w16du:dateUtc="2025-11-28T20:55:00Z"/>
                    <w:rFonts w:ascii="Aptos Narrow" w:hAnsi="Aptos Narrow"/>
                    <w:color w:val="000000"/>
                  </w:rPr>
                </w:rPrChange>
              </w:rPr>
            </w:pPr>
            <w:ins w:id="1120" w:author="Clayton Lamb" w:date="2025-11-28T13:55:00Z" w16du:dateUtc="2025-11-28T20:55:00Z">
              <w:r w:rsidRPr="00090466">
                <w:rPr>
                  <w:color w:val="000000"/>
                  <w:rPrChange w:id="1121" w:author="Clayton Lamb" w:date="2025-11-28T13:58:00Z" w16du:dateUtc="2025-11-28T20:58:00Z">
                    <w:rPr>
                      <w:rFonts w:ascii="Aptos Narrow" w:hAnsi="Aptos Narrow"/>
                      <w:color w:val="000000"/>
                    </w:rPr>
                  </w:rPrChange>
                </w:rPr>
                <w:t>1.13333659</w:t>
              </w:r>
            </w:ins>
          </w:p>
        </w:tc>
        <w:tc>
          <w:tcPr>
            <w:tcW w:w="1300" w:type="dxa"/>
            <w:noWrap/>
            <w:hideMark/>
            <w:tcPrChange w:id="1122" w:author="Clayton Lamb" w:date="2025-11-28T13:55:00Z" w16du:dateUtc="2025-11-28T20:55:00Z">
              <w:tcPr>
                <w:tcW w:w="1300" w:type="dxa"/>
                <w:gridSpan w:val="2"/>
                <w:tcBorders>
                  <w:top w:val="nil"/>
                  <w:left w:val="nil"/>
                  <w:bottom w:val="nil"/>
                  <w:right w:val="nil"/>
                </w:tcBorders>
                <w:noWrap/>
                <w:vAlign w:val="bottom"/>
                <w:hideMark/>
              </w:tcPr>
            </w:tcPrChange>
          </w:tcPr>
          <w:p w14:paraId="56E8E483" w14:textId="77777777" w:rsidR="00090466" w:rsidRPr="00090466" w:rsidRDefault="00090466">
            <w:pPr>
              <w:jc w:val="right"/>
              <w:rPr>
                <w:ins w:id="1123" w:author="Clayton Lamb" w:date="2025-11-28T13:55:00Z" w16du:dateUtc="2025-11-28T20:55:00Z"/>
                <w:color w:val="000000"/>
                <w:rPrChange w:id="1124" w:author="Clayton Lamb" w:date="2025-11-28T13:58:00Z" w16du:dateUtc="2025-11-28T20:58:00Z">
                  <w:rPr>
                    <w:ins w:id="1125" w:author="Clayton Lamb" w:date="2025-11-28T13:55:00Z" w16du:dateUtc="2025-11-28T20:55:00Z"/>
                    <w:rFonts w:ascii="Aptos Narrow" w:hAnsi="Aptos Narrow"/>
                    <w:color w:val="000000"/>
                  </w:rPr>
                </w:rPrChange>
              </w:rPr>
            </w:pPr>
            <w:ins w:id="1126" w:author="Clayton Lamb" w:date="2025-11-28T13:55:00Z" w16du:dateUtc="2025-11-28T20:55:00Z">
              <w:r w:rsidRPr="00090466">
                <w:rPr>
                  <w:color w:val="000000"/>
                  <w:rPrChange w:id="1127" w:author="Clayton Lamb" w:date="2025-11-28T13:58:00Z" w16du:dateUtc="2025-11-28T20:58:00Z">
                    <w:rPr>
                      <w:rFonts w:ascii="Aptos Narrow" w:hAnsi="Aptos Narrow"/>
                      <w:color w:val="000000"/>
                    </w:rPr>
                  </w:rPrChange>
                </w:rPr>
                <w:t>0.624</w:t>
              </w:r>
            </w:ins>
          </w:p>
        </w:tc>
      </w:tr>
      <w:tr w:rsidR="00090466" w:rsidRPr="00090466" w14:paraId="58218A67" w14:textId="77777777" w:rsidTr="00090466">
        <w:trPr>
          <w:trHeight w:val="320"/>
          <w:ins w:id="1128" w:author="Clayton Lamb" w:date="2025-11-28T13:55:00Z"/>
          <w:trPrChange w:id="1129" w:author="Clayton Lamb" w:date="2025-11-28T13:55:00Z" w16du:dateUtc="2025-11-28T20:55:00Z">
            <w:trPr>
              <w:gridAfter w:val="0"/>
              <w:trHeight w:val="320"/>
            </w:trPr>
          </w:trPrChange>
        </w:trPr>
        <w:tc>
          <w:tcPr>
            <w:tcW w:w="1640" w:type="dxa"/>
            <w:noWrap/>
            <w:hideMark/>
            <w:tcPrChange w:id="1130" w:author="Clayton Lamb" w:date="2025-11-28T13:55:00Z" w16du:dateUtc="2025-11-28T20:55:00Z">
              <w:tcPr>
                <w:tcW w:w="1640" w:type="dxa"/>
                <w:tcBorders>
                  <w:top w:val="nil"/>
                  <w:left w:val="nil"/>
                  <w:bottom w:val="nil"/>
                  <w:right w:val="nil"/>
                </w:tcBorders>
                <w:noWrap/>
                <w:vAlign w:val="bottom"/>
                <w:hideMark/>
              </w:tcPr>
            </w:tcPrChange>
          </w:tcPr>
          <w:p w14:paraId="127A73B4" w14:textId="77777777" w:rsidR="00090466" w:rsidRPr="00090466" w:rsidRDefault="00090466">
            <w:pPr>
              <w:rPr>
                <w:ins w:id="1131" w:author="Clayton Lamb" w:date="2025-11-28T13:55:00Z" w16du:dateUtc="2025-11-28T20:55:00Z"/>
                <w:color w:val="000000"/>
                <w:rPrChange w:id="1132" w:author="Clayton Lamb" w:date="2025-11-28T13:58:00Z" w16du:dateUtc="2025-11-28T20:58:00Z">
                  <w:rPr>
                    <w:ins w:id="1133" w:author="Clayton Lamb" w:date="2025-11-28T13:55:00Z" w16du:dateUtc="2025-11-28T20:55:00Z"/>
                    <w:rFonts w:ascii="Aptos Narrow" w:hAnsi="Aptos Narrow"/>
                    <w:color w:val="000000"/>
                  </w:rPr>
                </w:rPrChange>
              </w:rPr>
            </w:pPr>
            <w:ins w:id="1134" w:author="Clayton Lamb" w:date="2025-11-28T13:55:00Z" w16du:dateUtc="2025-11-28T20:55:00Z">
              <w:r w:rsidRPr="00090466">
                <w:rPr>
                  <w:color w:val="000000"/>
                  <w:rPrChange w:id="1135" w:author="Clayton Lamb" w:date="2025-11-28T13:58:00Z" w16du:dateUtc="2025-11-28T20:58:00Z">
                    <w:rPr>
                      <w:rFonts w:ascii="Aptos Narrow" w:hAnsi="Aptos Narrow"/>
                      <w:color w:val="000000"/>
                    </w:rPr>
                  </w:rPrChange>
                </w:rPr>
                <w:lastRenderedPageBreak/>
                <w:t>cougar</w:t>
              </w:r>
            </w:ins>
          </w:p>
        </w:tc>
        <w:tc>
          <w:tcPr>
            <w:tcW w:w="1300" w:type="dxa"/>
            <w:noWrap/>
            <w:hideMark/>
            <w:tcPrChange w:id="1136" w:author="Clayton Lamb" w:date="2025-11-28T13:55:00Z" w16du:dateUtc="2025-11-28T20:55:00Z">
              <w:tcPr>
                <w:tcW w:w="1300" w:type="dxa"/>
                <w:tcBorders>
                  <w:top w:val="nil"/>
                  <w:left w:val="nil"/>
                  <w:bottom w:val="nil"/>
                  <w:right w:val="nil"/>
                </w:tcBorders>
                <w:noWrap/>
                <w:vAlign w:val="bottom"/>
                <w:hideMark/>
              </w:tcPr>
            </w:tcPrChange>
          </w:tcPr>
          <w:p w14:paraId="7EB57D4E" w14:textId="77777777" w:rsidR="00090466" w:rsidRPr="00090466" w:rsidRDefault="00090466">
            <w:pPr>
              <w:jc w:val="right"/>
              <w:rPr>
                <w:ins w:id="1137" w:author="Clayton Lamb" w:date="2025-11-28T13:55:00Z" w16du:dateUtc="2025-11-28T20:55:00Z"/>
                <w:color w:val="000000"/>
                <w:rPrChange w:id="1138" w:author="Clayton Lamb" w:date="2025-11-28T13:58:00Z" w16du:dateUtc="2025-11-28T20:58:00Z">
                  <w:rPr>
                    <w:ins w:id="1139" w:author="Clayton Lamb" w:date="2025-11-28T13:55:00Z" w16du:dateUtc="2025-11-28T20:55:00Z"/>
                    <w:rFonts w:ascii="Aptos Narrow" w:hAnsi="Aptos Narrow"/>
                    <w:color w:val="000000"/>
                  </w:rPr>
                </w:rPrChange>
              </w:rPr>
            </w:pPr>
            <w:ins w:id="1140" w:author="Clayton Lamb" w:date="2025-11-28T13:55:00Z" w16du:dateUtc="2025-11-28T20:55:00Z">
              <w:r w:rsidRPr="00090466">
                <w:rPr>
                  <w:color w:val="000000"/>
                  <w:rPrChange w:id="1141" w:author="Clayton Lamb" w:date="2025-11-28T13:58:00Z" w16du:dateUtc="2025-11-28T20:58:00Z">
                    <w:rPr>
                      <w:rFonts w:ascii="Aptos Narrow" w:hAnsi="Aptos Narrow"/>
                      <w:color w:val="000000"/>
                    </w:rPr>
                  </w:rPrChange>
                </w:rPr>
                <w:t>0.9370501</w:t>
              </w:r>
            </w:ins>
          </w:p>
        </w:tc>
        <w:tc>
          <w:tcPr>
            <w:tcW w:w="1300" w:type="dxa"/>
            <w:noWrap/>
            <w:hideMark/>
            <w:tcPrChange w:id="1142" w:author="Clayton Lamb" w:date="2025-11-28T13:55:00Z" w16du:dateUtc="2025-11-28T20:55:00Z">
              <w:tcPr>
                <w:tcW w:w="1300" w:type="dxa"/>
                <w:gridSpan w:val="2"/>
                <w:tcBorders>
                  <w:top w:val="nil"/>
                  <w:left w:val="nil"/>
                  <w:bottom w:val="nil"/>
                  <w:right w:val="nil"/>
                </w:tcBorders>
                <w:noWrap/>
                <w:vAlign w:val="bottom"/>
                <w:hideMark/>
              </w:tcPr>
            </w:tcPrChange>
          </w:tcPr>
          <w:p w14:paraId="13950D07" w14:textId="77777777" w:rsidR="00090466" w:rsidRPr="00090466" w:rsidRDefault="00090466">
            <w:pPr>
              <w:jc w:val="right"/>
              <w:rPr>
                <w:ins w:id="1143" w:author="Clayton Lamb" w:date="2025-11-28T13:55:00Z" w16du:dateUtc="2025-11-28T20:55:00Z"/>
                <w:color w:val="000000"/>
                <w:rPrChange w:id="1144" w:author="Clayton Lamb" w:date="2025-11-28T13:58:00Z" w16du:dateUtc="2025-11-28T20:58:00Z">
                  <w:rPr>
                    <w:ins w:id="1145" w:author="Clayton Lamb" w:date="2025-11-28T13:55:00Z" w16du:dateUtc="2025-11-28T20:55:00Z"/>
                    <w:rFonts w:ascii="Aptos Narrow" w:hAnsi="Aptos Narrow"/>
                    <w:color w:val="000000"/>
                  </w:rPr>
                </w:rPrChange>
              </w:rPr>
            </w:pPr>
            <w:ins w:id="1146" w:author="Clayton Lamb" w:date="2025-11-28T13:55:00Z" w16du:dateUtc="2025-11-28T20:55:00Z">
              <w:r w:rsidRPr="00090466">
                <w:rPr>
                  <w:color w:val="000000"/>
                  <w:rPrChange w:id="1147" w:author="Clayton Lamb" w:date="2025-11-28T13:58:00Z" w16du:dateUtc="2025-11-28T20:58:00Z">
                    <w:rPr>
                      <w:rFonts w:ascii="Aptos Narrow" w:hAnsi="Aptos Narrow"/>
                      <w:color w:val="000000"/>
                    </w:rPr>
                  </w:rPrChange>
                </w:rPr>
                <w:t>1</w:t>
              </w:r>
            </w:ins>
          </w:p>
        </w:tc>
      </w:tr>
    </w:tbl>
    <w:p w14:paraId="7015EC5E" w14:textId="77777777" w:rsidR="00090466" w:rsidRPr="00090466" w:rsidRDefault="00090466" w:rsidP="00090466">
      <w:pPr>
        <w:rPr>
          <w:ins w:id="1148" w:author="Clayton Lamb" w:date="2025-11-28T13:55:00Z" w16du:dateUtc="2025-11-28T20:55:00Z"/>
          <w:color w:val="000000"/>
          <w:rPrChange w:id="1149" w:author="Clayton Lamb" w:date="2025-11-28T13:58:00Z" w16du:dateUtc="2025-11-28T20:58:00Z">
            <w:rPr>
              <w:ins w:id="1150" w:author="Clayton Lamb" w:date="2025-11-28T13:55:00Z" w16du:dateUtc="2025-11-28T20:55:00Z"/>
              <w:rFonts w:ascii="Helvetica" w:hAnsi="Helvetica"/>
              <w:color w:val="000000"/>
              <w:sz w:val="18"/>
              <w:szCs w:val="18"/>
            </w:rPr>
          </w:rPrChange>
        </w:rPr>
      </w:pPr>
    </w:p>
    <w:p w14:paraId="62609204" w14:textId="77777777" w:rsidR="00090466" w:rsidRPr="00090466" w:rsidRDefault="00090466" w:rsidP="00090466">
      <w:pPr>
        <w:rPr>
          <w:ins w:id="1151" w:author="Clayton Lamb" w:date="2025-11-28T13:54:00Z" w16du:dateUtc="2025-11-28T20:54:00Z"/>
        </w:rPr>
      </w:pPr>
    </w:p>
    <w:p w14:paraId="7514493A" w14:textId="1817AE10" w:rsidR="00090466" w:rsidRPr="00090466" w:rsidRDefault="00090466" w:rsidP="00090466">
      <w:pPr>
        <w:rPr>
          <w:ins w:id="1152" w:author="Clayton Lamb" w:date="2025-11-28T13:56:00Z" w16du:dateUtc="2025-11-28T20:56:00Z"/>
          <w:color w:val="000000"/>
          <w:rPrChange w:id="1153" w:author="Clayton Lamb" w:date="2025-11-28T13:58:00Z" w16du:dateUtc="2025-11-28T20:58:00Z">
            <w:rPr>
              <w:ins w:id="1154" w:author="Clayton Lamb" w:date="2025-11-28T13:56:00Z" w16du:dateUtc="2025-11-28T20:56:00Z"/>
              <w:rFonts w:ascii="Helvetica" w:hAnsi="Helvetica"/>
              <w:color w:val="000000"/>
              <w:sz w:val="18"/>
              <w:szCs w:val="18"/>
            </w:rPr>
          </w:rPrChange>
        </w:rPr>
      </w:pPr>
      <w:ins w:id="1155" w:author="Clayton Lamb" w:date="2025-11-28T13:56:00Z" w16du:dateUtc="2025-11-28T20:56:00Z">
        <w:r w:rsidRPr="00090466">
          <w:rPr>
            <w:color w:val="000000"/>
            <w:rPrChange w:id="1156" w:author="Clayton Lamb" w:date="2025-11-28T13:58:00Z" w16du:dateUtc="2025-11-28T20:58:00Z">
              <w:rPr>
                <w:rFonts w:ascii="Helvetica" w:hAnsi="Helvetica"/>
                <w:color w:val="000000"/>
                <w:sz w:val="18"/>
                <w:szCs w:val="18"/>
              </w:rPr>
            </w:rPrChange>
          </w:rPr>
          <w:t>Supplementary Data S3.—Wildlife diel activity on recreation trails within the Mt. Fernie Trail Network</w:t>
        </w:r>
      </w:ins>
    </w:p>
    <w:p w14:paraId="550C78D4" w14:textId="3A7F6ADC" w:rsidR="00090466" w:rsidRPr="00090466" w:rsidRDefault="00090466" w:rsidP="00993F27">
      <w:pPr>
        <w:spacing w:line="480" w:lineRule="auto"/>
        <w:rPr>
          <w:ins w:id="1157" w:author="Clayton Lamb" w:date="2025-11-28T13:57:00Z" w16du:dateUtc="2025-11-28T20:57:00Z"/>
          <w:b/>
          <w:bCs/>
        </w:rPr>
      </w:pPr>
      <w:ins w:id="1158" w:author="Clayton Lamb" w:date="2025-11-28T13:56:00Z" w16du:dateUtc="2025-11-28T20:56:00Z">
        <w:r w:rsidRPr="00090466">
          <w:rPr>
            <w:b/>
            <w:bCs/>
            <w:noProof/>
            <w14:ligatures w14:val="standardContextual"/>
          </w:rPr>
          <w:drawing>
            <wp:inline distT="0" distB="0" distL="0" distR="0" wp14:anchorId="45334FB7" wp14:editId="2E89A39B">
              <wp:extent cx="5943600" cy="3962400"/>
              <wp:effectExtent l="0" t="0" r="0" b="0"/>
              <wp:docPr id="836709227"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709227" name="Picture 4" descr="A graph of different colored line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008B2C41" w14:textId="6F5260EA" w:rsidR="00090466" w:rsidRPr="00090466" w:rsidRDefault="00090466" w:rsidP="00090466">
      <w:pPr>
        <w:pStyle w:val="NormalWeb"/>
        <w:rPr>
          <w:ins w:id="1159" w:author="Clayton Lamb" w:date="2025-11-28T13:57:00Z" w16du:dateUtc="2025-11-28T20:57:00Z"/>
        </w:rPr>
      </w:pPr>
      <w:ins w:id="1160" w:author="Clayton Lamb" w:date="2025-11-28T13:57:00Z" w16du:dateUtc="2025-11-28T20:57:00Z">
        <w:r w:rsidRPr="00090466">
          <w:rPr>
            <w:i/>
            <w:iCs/>
            <w:color w:val="0C263F"/>
            <w:rPrChange w:id="1161" w:author="Clayton Lamb" w:date="2025-11-28T13:58:00Z" w16du:dateUtc="2025-11-28T20:58:00Z">
              <w:rPr>
                <w:rFonts w:ascii="TimesNewRomanPS" w:hAnsi="TimesNewRomanPS"/>
                <w:i/>
                <w:iCs/>
                <w:color w:val="0C263F"/>
              </w:rPr>
            </w:rPrChange>
          </w:rPr>
          <w:t xml:space="preserve">Figure SD3. Diel patterns of wildlife and human recreation on recreation trails in the Fernie trail network. </w:t>
        </w:r>
      </w:ins>
    </w:p>
    <w:p w14:paraId="14278EF8" w14:textId="77777777" w:rsidR="00090466" w:rsidRPr="00090466" w:rsidRDefault="00090466" w:rsidP="00993F27">
      <w:pPr>
        <w:spacing w:line="480" w:lineRule="auto"/>
        <w:rPr>
          <w:b/>
          <w:bCs/>
          <w:rPrChange w:id="1162" w:author="Clayton Lamb" w:date="2025-11-28T13:58:00Z" w16du:dateUtc="2025-11-28T20:58:00Z">
            <w:rPr/>
          </w:rPrChange>
        </w:rPr>
      </w:pPr>
    </w:p>
    <w:p w14:paraId="7C918384" w14:textId="121EFFC8" w:rsidR="001E5557" w:rsidRPr="00090466" w:rsidRDefault="0089332C" w:rsidP="00993F27">
      <w:pPr>
        <w:spacing w:line="480" w:lineRule="auto"/>
        <w:rPr>
          <w:b/>
          <w:bCs/>
        </w:rPr>
      </w:pPr>
      <w:r w:rsidRPr="00090466">
        <w:rPr>
          <w:b/>
          <w:bCs/>
        </w:rPr>
        <w:t>References</w:t>
      </w:r>
    </w:p>
    <w:p w14:paraId="08FC17A5" w14:textId="77777777" w:rsidR="00C62EC7" w:rsidRPr="00090466" w:rsidRDefault="0089332C" w:rsidP="00C62EC7">
      <w:pPr>
        <w:pStyle w:val="Bibliography"/>
        <w:rPr>
          <w:rFonts w:ascii="Times New Roman" w:hAnsi="Times New Roman" w:cs="Times New Roman"/>
          <w:lang w:val="en-US"/>
          <w:rPrChange w:id="1163" w:author="Clayton Lamb" w:date="2025-11-28T13:58:00Z" w16du:dateUtc="2025-11-28T20:58:00Z">
            <w:rPr>
              <w:lang w:val="en-US"/>
            </w:rPr>
          </w:rPrChange>
        </w:rPr>
      </w:pPr>
      <w:r w:rsidRPr="00090466">
        <w:rPr>
          <w:rFonts w:ascii="Times New Roman" w:hAnsi="Times New Roman" w:cs="Times New Roman"/>
          <w:b/>
          <w:bCs/>
          <w:rPrChange w:id="1164" w:author="Clayton Lamb" w:date="2025-11-28T13:58:00Z" w16du:dateUtc="2025-11-28T20:58:00Z">
            <w:rPr>
              <w:b/>
              <w:bCs/>
            </w:rPr>
          </w:rPrChange>
        </w:rPr>
        <w:fldChar w:fldCharType="begin"/>
      </w:r>
      <w:r w:rsidR="00CF69CB" w:rsidRPr="00090466">
        <w:rPr>
          <w:rFonts w:ascii="Times New Roman" w:hAnsi="Times New Roman" w:cs="Times New Roman"/>
          <w:b/>
          <w:bCs/>
          <w:rPrChange w:id="1165" w:author="Clayton Lamb" w:date="2025-11-28T13:58:00Z" w16du:dateUtc="2025-11-28T20:58:00Z">
            <w:rPr>
              <w:b/>
              <w:bCs/>
            </w:rPr>
          </w:rPrChange>
        </w:rPr>
        <w:instrText xml:space="preserve"> ADDIN ZOTERO_BIBL {"uncited":[],"omitted":[],"custom":[]} CSL_BIBLIOGRAPHY </w:instrText>
      </w:r>
      <w:r w:rsidRPr="00D46F18">
        <w:rPr>
          <w:rFonts w:ascii="Times New Roman" w:hAnsi="Times New Roman" w:cs="Times New Roman"/>
          <w:b/>
          <w:bCs/>
        </w:rPr>
        <w:fldChar w:fldCharType="separate"/>
      </w:r>
      <w:r w:rsidR="00C62EC7" w:rsidRPr="00090466">
        <w:rPr>
          <w:rFonts w:ascii="Times New Roman" w:hAnsi="Times New Roman" w:cs="Times New Roman"/>
          <w:lang w:val="en-US"/>
          <w:rPrChange w:id="1166" w:author="Clayton Lamb" w:date="2025-11-28T13:58:00Z" w16du:dateUtc="2025-11-28T20:58:00Z">
            <w:rPr>
              <w:lang w:val="en-US"/>
            </w:rPr>
          </w:rPrChange>
        </w:rPr>
        <w:t>Akaike, H. 1973. Information theory and an extension of the maximum likelihood principle. Budapest, Hungary.</w:t>
      </w:r>
    </w:p>
    <w:p w14:paraId="4A23B9E1" w14:textId="77777777" w:rsidR="00C62EC7" w:rsidRPr="00090466" w:rsidRDefault="00C62EC7" w:rsidP="00C62EC7">
      <w:pPr>
        <w:pStyle w:val="Bibliography"/>
        <w:rPr>
          <w:rFonts w:ascii="Times New Roman" w:hAnsi="Times New Roman" w:cs="Times New Roman"/>
          <w:lang w:val="en-US"/>
          <w:rPrChange w:id="1167" w:author="Clayton Lamb" w:date="2025-11-28T13:58:00Z" w16du:dateUtc="2025-11-28T20:58:00Z">
            <w:rPr>
              <w:lang w:val="en-US"/>
            </w:rPr>
          </w:rPrChange>
        </w:rPr>
      </w:pPr>
      <w:r w:rsidRPr="00090466">
        <w:rPr>
          <w:rFonts w:ascii="Times New Roman" w:hAnsi="Times New Roman" w:cs="Times New Roman"/>
          <w:lang w:val="en-US"/>
          <w:rPrChange w:id="1168" w:author="Clayton Lamb" w:date="2025-11-28T13:58:00Z" w16du:dateUtc="2025-11-28T20:58:00Z">
            <w:rPr>
              <w:lang w:val="en-US"/>
            </w:rPr>
          </w:rPrChange>
        </w:rPr>
        <w:t>Anderson, A. K., J. S. Waller, and D. H. Thornton. 2023. Partial COVID-19 closure of a national park reveals negative influence of low-impact recreation on wildlife spatiotemporal ecology. Scientific Reports 13:687.</w:t>
      </w:r>
    </w:p>
    <w:p w14:paraId="579EDBA2" w14:textId="77777777" w:rsidR="00C62EC7" w:rsidRPr="00090466" w:rsidRDefault="00C62EC7" w:rsidP="00C62EC7">
      <w:pPr>
        <w:pStyle w:val="Bibliography"/>
        <w:rPr>
          <w:rFonts w:ascii="Times New Roman" w:hAnsi="Times New Roman" w:cs="Times New Roman"/>
          <w:lang w:val="en-US"/>
          <w:rPrChange w:id="1169" w:author="Clayton Lamb" w:date="2025-11-28T13:58:00Z" w16du:dateUtc="2025-11-28T20:58:00Z">
            <w:rPr>
              <w:lang w:val="en-US"/>
            </w:rPr>
          </w:rPrChange>
        </w:rPr>
      </w:pPr>
      <w:r w:rsidRPr="00090466">
        <w:rPr>
          <w:rFonts w:ascii="Times New Roman" w:hAnsi="Times New Roman" w:cs="Times New Roman"/>
          <w:lang w:val="en-US"/>
          <w:rPrChange w:id="1170" w:author="Clayton Lamb" w:date="2025-11-28T13:58:00Z" w16du:dateUtc="2025-11-28T20:58:00Z">
            <w:rPr>
              <w:lang w:val="en-US"/>
            </w:rPr>
          </w:rPrChange>
        </w:rPr>
        <w:lastRenderedPageBreak/>
        <w:t>Apps, C. D., B. N. McLELLAN, J. G. Woods, and M. F. Proctor. 2004. ESTIMATING GRIZZLY BEAR DISTRIBUTION AND ABUNDANCE RELATIVE TO HABITAT AND HUMAN INFLUENCE. Journal of Wildlife Management 68:138–152.</w:t>
      </w:r>
    </w:p>
    <w:p w14:paraId="045CA91A" w14:textId="77777777" w:rsidR="00C62EC7" w:rsidRPr="00090466" w:rsidRDefault="00C62EC7" w:rsidP="00C62EC7">
      <w:pPr>
        <w:pStyle w:val="Bibliography"/>
        <w:rPr>
          <w:rFonts w:ascii="Times New Roman" w:hAnsi="Times New Roman" w:cs="Times New Roman"/>
          <w:lang w:val="en-US"/>
          <w:rPrChange w:id="1171" w:author="Clayton Lamb" w:date="2025-11-28T13:58:00Z" w16du:dateUtc="2025-11-28T20:58:00Z">
            <w:rPr>
              <w:lang w:val="en-US"/>
            </w:rPr>
          </w:rPrChange>
        </w:rPr>
      </w:pPr>
      <w:r w:rsidRPr="00090466">
        <w:rPr>
          <w:rFonts w:ascii="Times New Roman" w:hAnsi="Times New Roman" w:cs="Times New Roman"/>
          <w:lang w:val="en-US"/>
          <w:rPrChange w:id="1172" w:author="Clayton Lamb" w:date="2025-11-28T13:58:00Z" w16du:dateUtc="2025-11-28T20:58:00Z">
            <w:rPr>
              <w:lang w:val="en-US"/>
            </w:rPr>
          </w:rPrChange>
        </w:rPr>
        <w:t>Avgar, T., J. R. Potts, M. A. Lewis, and M. S. Boyce. 2016. Integrated step selection analysis: bridging the gap between resource selection and animal movement. Methods in Ecology and Evolution 7:619–630.</w:t>
      </w:r>
    </w:p>
    <w:p w14:paraId="71CFF65A" w14:textId="77777777" w:rsidR="00C62EC7" w:rsidRPr="00090466" w:rsidRDefault="00C62EC7" w:rsidP="00C62EC7">
      <w:pPr>
        <w:pStyle w:val="Bibliography"/>
        <w:rPr>
          <w:rFonts w:ascii="Times New Roman" w:hAnsi="Times New Roman" w:cs="Times New Roman"/>
          <w:lang w:val="en-US"/>
          <w:rPrChange w:id="1173" w:author="Clayton Lamb" w:date="2025-11-28T13:58:00Z" w16du:dateUtc="2025-11-28T20:58:00Z">
            <w:rPr>
              <w:lang w:val="en-US"/>
            </w:rPr>
          </w:rPrChange>
        </w:rPr>
      </w:pPr>
      <w:r w:rsidRPr="00090466">
        <w:rPr>
          <w:rFonts w:ascii="Times New Roman" w:hAnsi="Times New Roman" w:cs="Times New Roman"/>
          <w:lang w:val="en-US"/>
          <w:rPrChange w:id="1174" w:author="Clayton Lamb" w:date="2025-11-28T13:58:00Z" w16du:dateUtc="2025-11-28T20:58:00Z">
            <w:rPr>
              <w:lang w:val="en-US"/>
            </w:rPr>
          </w:rPrChange>
        </w:rPr>
        <w:t>Beery, S., D. Morris, and S. Yang. 2019, July 15. Efficient Pipeline for Camera Trap Image Review. arXiv.</w:t>
      </w:r>
    </w:p>
    <w:p w14:paraId="522AC578" w14:textId="77777777" w:rsidR="00C62EC7" w:rsidRPr="00090466" w:rsidRDefault="00C62EC7" w:rsidP="00C62EC7">
      <w:pPr>
        <w:pStyle w:val="Bibliography"/>
        <w:rPr>
          <w:rFonts w:ascii="Times New Roman" w:hAnsi="Times New Roman" w:cs="Times New Roman"/>
          <w:lang w:val="en-US"/>
          <w:rPrChange w:id="1175" w:author="Clayton Lamb" w:date="2025-11-28T13:58:00Z" w16du:dateUtc="2025-11-28T20:58:00Z">
            <w:rPr>
              <w:lang w:val="en-US"/>
            </w:rPr>
          </w:rPrChange>
        </w:rPr>
      </w:pPr>
      <w:r w:rsidRPr="00090466">
        <w:rPr>
          <w:rFonts w:ascii="Times New Roman" w:hAnsi="Times New Roman" w:cs="Times New Roman"/>
          <w:lang w:val="en-US"/>
          <w:rPrChange w:id="1176" w:author="Clayton Lamb" w:date="2025-11-28T13:58:00Z" w16du:dateUtc="2025-11-28T20:58:00Z">
            <w:rPr>
              <w:lang w:val="en-US"/>
            </w:rPr>
          </w:rPrChange>
        </w:rPr>
        <w:t>Berger, J. 2007. Fear, human shields and the redistribution of prey and predators in protected areas. Biology Letters 3:620–623.</w:t>
      </w:r>
    </w:p>
    <w:p w14:paraId="4DE6604A" w14:textId="77777777" w:rsidR="00C62EC7" w:rsidRPr="00090466" w:rsidRDefault="00C62EC7" w:rsidP="00C62EC7">
      <w:pPr>
        <w:pStyle w:val="Bibliography"/>
        <w:rPr>
          <w:rFonts w:ascii="Times New Roman" w:hAnsi="Times New Roman" w:cs="Times New Roman"/>
          <w:lang w:val="en-US"/>
          <w:rPrChange w:id="1177" w:author="Clayton Lamb" w:date="2025-11-28T13:58:00Z" w16du:dateUtc="2025-11-28T20:58:00Z">
            <w:rPr>
              <w:lang w:val="en-US"/>
            </w:rPr>
          </w:rPrChange>
        </w:rPr>
      </w:pPr>
      <w:r w:rsidRPr="00090466">
        <w:rPr>
          <w:rFonts w:ascii="Times New Roman" w:hAnsi="Times New Roman" w:cs="Times New Roman"/>
          <w:lang w:val="en-US"/>
          <w:rPrChange w:id="1178" w:author="Clayton Lamb" w:date="2025-11-28T13:58:00Z" w16du:dateUtc="2025-11-28T20:58:00Z">
            <w:rPr>
              <w:lang w:val="en-US"/>
            </w:rPr>
          </w:rPrChange>
        </w:rPr>
        <w:t>Bivand, R. 2022. R Packages for Analyzing Spatial Data: A Comparative Case Study with Areal Data. Geographical Analysis 54:488–518.</w:t>
      </w:r>
    </w:p>
    <w:p w14:paraId="1A08CC9A" w14:textId="77777777" w:rsidR="00C62EC7" w:rsidRPr="00090466" w:rsidRDefault="00C62EC7" w:rsidP="00C62EC7">
      <w:pPr>
        <w:pStyle w:val="Bibliography"/>
        <w:rPr>
          <w:rFonts w:ascii="Times New Roman" w:hAnsi="Times New Roman" w:cs="Times New Roman"/>
          <w:lang w:val="en-US"/>
          <w:rPrChange w:id="1179" w:author="Clayton Lamb" w:date="2025-11-28T13:58:00Z" w16du:dateUtc="2025-11-28T20:58:00Z">
            <w:rPr>
              <w:lang w:val="en-US"/>
            </w:rPr>
          </w:rPrChange>
        </w:rPr>
      </w:pPr>
      <w:r w:rsidRPr="00090466">
        <w:rPr>
          <w:rFonts w:ascii="Times New Roman" w:hAnsi="Times New Roman" w:cs="Times New Roman"/>
          <w:lang w:val="en-US"/>
          <w:rPrChange w:id="1180" w:author="Clayton Lamb" w:date="2025-11-28T13:58:00Z" w16du:dateUtc="2025-11-28T20:58:00Z">
            <w:rPr>
              <w:lang w:val="en-US"/>
            </w:rPr>
          </w:rPrChange>
        </w:rPr>
        <w:t>Boone, H. M., M. Romanski, K. Kellner, R. Kays, L. Potvin, G. Roloff, and J. L. Belant. 2024. Recreational trail use alters mammal diel and space use during and after COVID-19 restrictions in a U.S. national park. Global Ecology and Conservation:e03363.</w:t>
      </w:r>
    </w:p>
    <w:p w14:paraId="5E9E01FE" w14:textId="77777777" w:rsidR="00C62EC7" w:rsidRPr="00090466" w:rsidRDefault="00C62EC7" w:rsidP="00C62EC7">
      <w:pPr>
        <w:pStyle w:val="Bibliography"/>
        <w:rPr>
          <w:rFonts w:ascii="Times New Roman" w:hAnsi="Times New Roman" w:cs="Times New Roman"/>
          <w:lang w:val="en-US"/>
          <w:rPrChange w:id="1181" w:author="Clayton Lamb" w:date="2025-11-28T13:58:00Z" w16du:dateUtc="2025-11-28T20:58:00Z">
            <w:rPr>
              <w:lang w:val="en-US"/>
            </w:rPr>
          </w:rPrChange>
        </w:rPr>
      </w:pPr>
      <w:r w:rsidRPr="00090466">
        <w:rPr>
          <w:rFonts w:ascii="Times New Roman" w:hAnsi="Times New Roman" w:cs="Times New Roman"/>
          <w:lang w:val="en-US"/>
          <w:rPrChange w:id="1182" w:author="Clayton Lamb" w:date="2025-11-28T13:58:00Z" w16du:dateUtc="2025-11-28T20:58:00Z">
            <w:rPr>
              <w:lang w:val="en-US"/>
            </w:rPr>
          </w:rPrChange>
        </w:rPr>
        <w:t>Bratman, G. N., C. B. Anderson, M. G. Berman, B. Cochran, S. de Vries, J. Flanders, C. Folke, H. Frumkin, J. J. Gross, T. Hartig, P. H. Kahn, M. Kuo, J. J. Lawler, P. S. Levin, T. Lindahl, A. Meyer-Lindenberg, R. Mitchell, Z. Ouyang, J. Roe, L. Scarlett, J. R. Smith, M. van den Bosch, B. W. Wheeler, M. P. White, H. Zheng, and G. C. Daily. 2019. Nature and mental health: An ecosystem service perspective. Science Advances 5:eaax0903.</w:t>
      </w:r>
    </w:p>
    <w:p w14:paraId="6EBF4324" w14:textId="77777777" w:rsidR="00C62EC7" w:rsidRPr="00090466" w:rsidRDefault="00C62EC7" w:rsidP="00C62EC7">
      <w:pPr>
        <w:pStyle w:val="Bibliography"/>
        <w:rPr>
          <w:rFonts w:ascii="Times New Roman" w:hAnsi="Times New Roman" w:cs="Times New Roman"/>
          <w:lang w:val="en-US"/>
          <w:rPrChange w:id="1183" w:author="Clayton Lamb" w:date="2025-11-28T13:58:00Z" w16du:dateUtc="2025-11-28T20:58:00Z">
            <w:rPr>
              <w:lang w:val="en-US"/>
            </w:rPr>
          </w:rPrChange>
        </w:rPr>
      </w:pPr>
      <w:r w:rsidRPr="00090466">
        <w:rPr>
          <w:rFonts w:ascii="Times New Roman" w:hAnsi="Times New Roman" w:cs="Times New Roman"/>
          <w:lang w:val="en-US"/>
          <w:rPrChange w:id="1184" w:author="Clayton Lamb" w:date="2025-11-28T13:58:00Z" w16du:dateUtc="2025-11-28T20:58:00Z">
            <w:rPr>
              <w:lang w:val="en-US"/>
            </w:rPr>
          </w:rPrChange>
        </w:rPr>
        <w:t>Breck, S. W., S. A. Poessel, P. Mahoney, and J. K. Young. 2019. The intrepid urban coyote: a comparison of bold and exploratory behavior in coyotes from urban and rural environments. Scientific Reports 9:2104.</w:t>
      </w:r>
    </w:p>
    <w:p w14:paraId="3A7F9C10" w14:textId="77777777" w:rsidR="00C62EC7" w:rsidRPr="00090466" w:rsidRDefault="00C62EC7" w:rsidP="00C62EC7">
      <w:pPr>
        <w:pStyle w:val="Bibliography"/>
        <w:rPr>
          <w:rFonts w:ascii="Times New Roman" w:hAnsi="Times New Roman" w:cs="Times New Roman"/>
          <w:lang w:val="en-US"/>
          <w:rPrChange w:id="1185" w:author="Clayton Lamb" w:date="2025-11-28T13:58:00Z" w16du:dateUtc="2025-11-28T20:58:00Z">
            <w:rPr>
              <w:lang w:val="en-US"/>
            </w:rPr>
          </w:rPrChange>
        </w:rPr>
      </w:pPr>
      <w:r w:rsidRPr="00090466">
        <w:rPr>
          <w:rFonts w:ascii="Times New Roman" w:hAnsi="Times New Roman" w:cs="Times New Roman"/>
          <w:lang w:val="en-US"/>
          <w:rPrChange w:id="1186" w:author="Clayton Lamb" w:date="2025-11-28T13:58:00Z" w16du:dateUtc="2025-11-28T20:58:00Z">
            <w:rPr>
              <w:lang w:val="en-US"/>
            </w:rPr>
          </w:rPrChange>
        </w:rPr>
        <w:lastRenderedPageBreak/>
        <w:t>Brooks, M. E., K. Kristensen, K. J. van Benthem, A. Magnusson, C. W. Berg, A. Nielsen, H. J. Skaug, M. Mächler, and B. M. Bolker. 2017. glmmTMB Balances Speed and Flexibility Among Packages for Zero-inflated Generalized Linear Mixed Modeling. The R Journal 9:378–400.</w:t>
      </w:r>
    </w:p>
    <w:p w14:paraId="4C92DF83" w14:textId="77777777" w:rsidR="00C62EC7" w:rsidRPr="00090466" w:rsidRDefault="00C62EC7" w:rsidP="00C62EC7">
      <w:pPr>
        <w:pStyle w:val="Bibliography"/>
        <w:rPr>
          <w:rFonts w:ascii="Times New Roman" w:hAnsi="Times New Roman" w:cs="Times New Roman"/>
          <w:lang w:val="en-US"/>
          <w:rPrChange w:id="1187" w:author="Clayton Lamb" w:date="2025-11-28T13:58:00Z" w16du:dateUtc="2025-11-28T20:58:00Z">
            <w:rPr>
              <w:lang w:val="en-US"/>
            </w:rPr>
          </w:rPrChange>
        </w:rPr>
      </w:pPr>
      <w:r w:rsidRPr="00090466">
        <w:rPr>
          <w:rFonts w:ascii="Times New Roman" w:hAnsi="Times New Roman" w:cs="Times New Roman"/>
          <w:lang w:val="en-US"/>
          <w:rPrChange w:id="1188" w:author="Clayton Lamb" w:date="2025-11-28T13:58:00Z" w16du:dateUtc="2025-11-28T20:58:00Z">
            <w:rPr>
              <w:lang w:val="en-US"/>
            </w:rPr>
          </w:rPrChange>
        </w:rPr>
        <w:t>Brown, J. S., J. W. Laundré, and M. Gurung. 1999. The Ecology of Fear: Optimal Foraging, Game Theory, and Trophic Interactions. Journal of Mammalogy 80:385–399.</w:t>
      </w:r>
    </w:p>
    <w:p w14:paraId="39958C4B" w14:textId="77777777" w:rsidR="00C62EC7" w:rsidRPr="00090466" w:rsidRDefault="00C62EC7" w:rsidP="00C62EC7">
      <w:pPr>
        <w:pStyle w:val="Bibliography"/>
        <w:rPr>
          <w:rFonts w:ascii="Times New Roman" w:hAnsi="Times New Roman" w:cs="Times New Roman"/>
          <w:lang w:val="en-US"/>
          <w:rPrChange w:id="1189" w:author="Clayton Lamb" w:date="2025-11-28T13:58:00Z" w16du:dateUtc="2025-11-28T20:58:00Z">
            <w:rPr>
              <w:lang w:val="en-US"/>
            </w:rPr>
          </w:rPrChange>
        </w:rPr>
      </w:pPr>
      <w:r w:rsidRPr="00090466">
        <w:rPr>
          <w:rFonts w:ascii="Times New Roman" w:hAnsi="Times New Roman" w:cs="Times New Roman"/>
          <w:lang w:val="en-US"/>
          <w:rPrChange w:id="1190" w:author="Clayton Lamb" w:date="2025-11-28T13:58:00Z" w16du:dateUtc="2025-11-28T20:58:00Z">
            <w:rPr>
              <w:lang w:val="en-US"/>
            </w:rPr>
          </w:rPrChange>
        </w:rPr>
        <w:t>Ciarniello, L. M., M. S. Boyce, D. R. Seip, and D. C. Heard. 2007. Grizzly Bear Habitat Selection Is Scale Dependent. Ecological Applications 17:1424–1440.</w:t>
      </w:r>
    </w:p>
    <w:p w14:paraId="3933DBB5" w14:textId="77777777" w:rsidR="00C62EC7" w:rsidRPr="00090466" w:rsidRDefault="00C62EC7" w:rsidP="00C62EC7">
      <w:pPr>
        <w:pStyle w:val="Bibliography"/>
        <w:rPr>
          <w:rFonts w:ascii="Times New Roman" w:hAnsi="Times New Roman" w:cs="Times New Roman"/>
          <w:lang w:val="en-US"/>
          <w:rPrChange w:id="1191" w:author="Clayton Lamb" w:date="2025-11-28T13:58:00Z" w16du:dateUtc="2025-11-28T20:58:00Z">
            <w:rPr>
              <w:lang w:val="en-US"/>
            </w:rPr>
          </w:rPrChange>
        </w:rPr>
      </w:pPr>
      <w:r w:rsidRPr="00090466">
        <w:rPr>
          <w:rFonts w:ascii="Times New Roman" w:hAnsi="Times New Roman" w:cs="Times New Roman"/>
          <w:lang w:val="en-US"/>
          <w:rPrChange w:id="1192" w:author="Clayton Lamb" w:date="2025-11-28T13:58:00Z" w16du:dateUtc="2025-11-28T20:58:00Z">
            <w:rPr>
              <w:lang w:val="en-US"/>
            </w:rPr>
          </w:rPrChange>
        </w:rPr>
        <w:t>Costello, C. M., S. I. Cain, R. M. Nielson, C. Servheen, and C. C. Schwartz. 2013. Response of American black bears to the non-motorized expansion of a road corridor in Grand Teton National Park. Ursus 24:54–69.</w:t>
      </w:r>
    </w:p>
    <w:p w14:paraId="15808D04" w14:textId="77777777" w:rsidR="00C62EC7" w:rsidRPr="00090466" w:rsidRDefault="00C62EC7" w:rsidP="00C62EC7">
      <w:pPr>
        <w:pStyle w:val="Bibliography"/>
        <w:rPr>
          <w:rFonts w:ascii="Times New Roman" w:hAnsi="Times New Roman" w:cs="Times New Roman"/>
          <w:lang w:val="en-US"/>
          <w:rPrChange w:id="1193" w:author="Clayton Lamb" w:date="2025-11-28T13:58:00Z" w16du:dateUtc="2025-11-28T20:58:00Z">
            <w:rPr>
              <w:lang w:val="en-US"/>
            </w:rPr>
          </w:rPrChange>
        </w:rPr>
      </w:pPr>
      <w:r w:rsidRPr="00090466">
        <w:rPr>
          <w:rFonts w:ascii="Times New Roman" w:hAnsi="Times New Roman" w:cs="Times New Roman"/>
          <w:lang w:val="en-US"/>
          <w:rPrChange w:id="1194" w:author="Clayton Lamb" w:date="2025-11-28T13:58:00Z" w16du:dateUtc="2025-11-28T20:58:00Z">
            <w:rPr>
              <w:lang w:val="en-US"/>
            </w:rPr>
          </w:rPrChange>
        </w:rPr>
        <w:t>Fennell, M., C. Beirne, and A. C. Burton. 2022. Use of object detection in camera trap image identification: Assessing a method to rapidly and accurately classify human and animal detections for research and application in recreation ecology. Global Ecology and Conservation 35:e02104.</w:t>
      </w:r>
    </w:p>
    <w:p w14:paraId="7FAE9942" w14:textId="77777777" w:rsidR="00C62EC7" w:rsidRPr="00090466" w:rsidRDefault="00C62EC7" w:rsidP="00C62EC7">
      <w:pPr>
        <w:pStyle w:val="Bibliography"/>
        <w:rPr>
          <w:rFonts w:ascii="Times New Roman" w:hAnsi="Times New Roman" w:cs="Times New Roman"/>
          <w:lang w:val="en-US"/>
          <w:rPrChange w:id="1195" w:author="Clayton Lamb" w:date="2025-11-28T13:58:00Z" w16du:dateUtc="2025-11-28T20:58:00Z">
            <w:rPr>
              <w:lang w:val="en-US"/>
            </w:rPr>
          </w:rPrChange>
        </w:rPr>
      </w:pPr>
      <w:r w:rsidRPr="00090466">
        <w:rPr>
          <w:rFonts w:ascii="Times New Roman" w:hAnsi="Times New Roman" w:cs="Times New Roman"/>
          <w:lang w:val="en-US"/>
          <w:rPrChange w:id="1196" w:author="Clayton Lamb" w:date="2025-11-28T13:58:00Z" w16du:dateUtc="2025-11-28T20:58:00Z">
            <w:rPr>
              <w:lang w:val="en-US"/>
            </w:rPr>
          </w:rPrChange>
        </w:rPr>
        <w:t>Fennell, M. J. E., A. T. Ford, T. G. Martin, and A. C. Burton. 2023. Assessing the impacts of recreation on the spatial and temporal activity of mammals in an isolated alpine protected area. Ecology and Evolution 13:e10733.</w:t>
      </w:r>
    </w:p>
    <w:p w14:paraId="683A6BC4" w14:textId="77777777" w:rsidR="00C62EC7" w:rsidRPr="00090466" w:rsidRDefault="00C62EC7" w:rsidP="00C62EC7">
      <w:pPr>
        <w:pStyle w:val="Bibliography"/>
        <w:rPr>
          <w:rFonts w:ascii="Times New Roman" w:hAnsi="Times New Roman" w:cs="Times New Roman"/>
          <w:lang w:val="en-US"/>
          <w:rPrChange w:id="1197" w:author="Clayton Lamb" w:date="2025-11-28T13:58:00Z" w16du:dateUtc="2025-11-28T20:58:00Z">
            <w:rPr>
              <w:lang w:val="en-US"/>
            </w:rPr>
          </w:rPrChange>
        </w:rPr>
      </w:pPr>
      <w:r w:rsidRPr="00090466">
        <w:rPr>
          <w:rFonts w:ascii="Times New Roman" w:hAnsi="Times New Roman" w:cs="Times New Roman"/>
          <w:lang w:val="en-US"/>
          <w:rPrChange w:id="1198" w:author="Clayton Lamb" w:date="2025-11-28T13:58:00Z" w16du:dateUtc="2025-11-28T20:58:00Z">
            <w:rPr>
              <w:lang w:val="en-US"/>
            </w:rPr>
          </w:rPrChange>
        </w:rPr>
        <w:t>Forman, R. T. T., and L. E. Alexander. 1998. Roads and Their Major Ecological Effects. Annual Review of Ecology and Systematics 2:207-231+C2.</w:t>
      </w:r>
    </w:p>
    <w:p w14:paraId="24452289" w14:textId="77777777" w:rsidR="00C62EC7" w:rsidRPr="00090466" w:rsidRDefault="00C62EC7" w:rsidP="00C62EC7">
      <w:pPr>
        <w:pStyle w:val="Bibliography"/>
        <w:rPr>
          <w:rFonts w:ascii="Times New Roman" w:hAnsi="Times New Roman" w:cs="Times New Roman"/>
          <w:lang w:val="en-US"/>
          <w:rPrChange w:id="1199" w:author="Clayton Lamb" w:date="2025-11-28T13:58:00Z" w16du:dateUtc="2025-11-28T20:58:00Z">
            <w:rPr>
              <w:lang w:val="en-US"/>
            </w:rPr>
          </w:rPrChange>
        </w:rPr>
      </w:pPr>
      <w:r w:rsidRPr="00090466">
        <w:rPr>
          <w:rFonts w:ascii="Times New Roman" w:hAnsi="Times New Roman" w:cs="Times New Roman"/>
          <w:lang w:val="en-US"/>
          <w:rPrChange w:id="1200" w:author="Clayton Lamb" w:date="2025-11-28T13:58:00Z" w16du:dateUtc="2025-11-28T20:58:00Z">
            <w:rPr>
              <w:lang w:val="en-US"/>
            </w:rPr>
          </w:rPrChange>
        </w:rPr>
        <w:t>Frid, A., and L. M. Dill. 2002. Human-caused Disturbance Stimuli as a Form of Predation Risk. Conservation Ecology 6:art11.</w:t>
      </w:r>
    </w:p>
    <w:p w14:paraId="0B4A9D91" w14:textId="77777777" w:rsidR="00C62EC7" w:rsidRPr="00090466" w:rsidRDefault="00C62EC7" w:rsidP="00C62EC7">
      <w:pPr>
        <w:pStyle w:val="Bibliography"/>
        <w:rPr>
          <w:rFonts w:ascii="Times New Roman" w:hAnsi="Times New Roman" w:cs="Times New Roman"/>
          <w:lang w:val="en-US"/>
          <w:rPrChange w:id="1201" w:author="Clayton Lamb" w:date="2025-11-28T13:58:00Z" w16du:dateUtc="2025-11-28T20:58:00Z">
            <w:rPr>
              <w:lang w:val="en-US"/>
            </w:rPr>
          </w:rPrChange>
        </w:rPr>
      </w:pPr>
      <w:r w:rsidRPr="00090466">
        <w:rPr>
          <w:rFonts w:ascii="Times New Roman" w:hAnsi="Times New Roman" w:cs="Times New Roman"/>
          <w:lang w:val="en-US"/>
          <w:rPrChange w:id="1202" w:author="Clayton Lamb" w:date="2025-11-28T13:58:00Z" w16du:dateUtc="2025-11-28T20:58:00Z">
            <w:rPr>
              <w:lang w:val="en-US"/>
            </w:rPr>
          </w:rPrChange>
        </w:rPr>
        <w:lastRenderedPageBreak/>
        <w:t>Gaynor, K. M., F. P. Hayes, K. Manlove, N. Galloway, J. F. Benson, M. J. Cherry, C. W. Epps, R. J. Fletcher Jr, J. Orrock, J. A. Smith, C. Aiello, J. L. Belant, J. Berger, M. Biel, J. Bright, J. Bump, M. Burchett, C. Butler, J. Carlson, E. K. Cole, N. Darby, E. Degutis, S. Dewey, P. Figura, T. D. Gable, J. Gagnon, D. M. Glass, J. R. Green, K. Gunther, M. A. Haroldson, K. R. Hersey, B. P. Holton, A. T. Homkes, S. R. Hoy, D. Hughson, K. Joly, R. Leahy, C. Lee-Roney, R. Lester, D. MacNulty, M. Magnuson, D. Martin, R. Mazur, S. Moore, E. K. Orning, K. Patrick, R. O. Peterson, L. Potvin, P. R. Prentice, S. P. D. Riley, M. C. Romanski, A. Roug, J. A. Sikich, N. Simpson, W. Sloan, D. W. Smith, M. Sorum, S. Sprague, D. Stahler, J. Stephenson, T. R. Stephenson, J. Stroud-Settles, F. T. van Manen, J. A. Vucetich, K. Wilmot, S. Windels, T. M. Wolf, and P. C. Cross. 2025. The influence of human presence and footprint on animal space use in US national parks. Proceedings of the Royal Society B: Biological Sciences 292:20251013.</w:t>
      </w:r>
    </w:p>
    <w:p w14:paraId="488B7534" w14:textId="77777777" w:rsidR="00C62EC7" w:rsidRPr="00090466" w:rsidRDefault="00C62EC7" w:rsidP="00C62EC7">
      <w:pPr>
        <w:pStyle w:val="Bibliography"/>
        <w:rPr>
          <w:rFonts w:ascii="Times New Roman" w:hAnsi="Times New Roman" w:cs="Times New Roman"/>
          <w:lang w:val="en-US"/>
          <w:rPrChange w:id="1203" w:author="Clayton Lamb" w:date="2025-11-28T13:58:00Z" w16du:dateUtc="2025-11-28T20:58:00Z">
            <w:rPr>
              <w:lang w:val="en-US"/>
            </w:rPr>
          </w:rPrChange>
        </w:rPr>
      </w:pPr>
      <w:r w:rsidRPr="00090466">
        <w:rPr>
          <w:rFonts w:ascii="Times New Roman" w:hAnsi="Times New Roman" w:cs="Times New Roman"/>
          <w:lang w:val="en-US"/>
          <w:rPrChange w:id="1204" w:author="Clayton Lamb" w:date="2025-11-28T13:58:00Z" w16du:dateUtc="2025-11-28T20:58:00Z">
            <w:rPr>
              <w:lang w:val="en-US"/>
            </w:rPr>
          </w:rPrChange>
        </w:rPr>
        <w:t>Gaynor, K. M., C. E. Hojnowski, N. H. Carter, and J. S. Brashares. 2018. The influence of human disturbance on wildlife nocturnality. Science 360:1232–1235.</w:t>
      </w:r>
    </w:p>
    <w:p w14:paraId="291C2834" w14:textId="77777777" w:rsidR="00C62EC7" w:rsidRPr="00090466" w:rsidRDefault="00C62EC7" w:rsidP="00C62EC7">
      <w:pPr>
        <w:pStyle w:val="Bibliography"/>
        <w:rPr>
          <w:rFonts w:ascii="Times New Roman" w:hAnsi="Times New Roman" w:cs="Times New Roman"/>
          <w:lang w:val="en-US"/>
          <w:rPrChange w:id="1205" w:author="Clayton Lamb" w:date="2025-11-28T13:58:00Z" w16du:dateUtc="2025-11-28T20:58:00Z">
            <w:rPr>
              <w:lang w:val="en-US"/>
            </w:rPr>
          </w:rPrChange>
        </w:rPr>
      </w:pPr>
      <w:r w:rsidRPr="00090466">
        <w:rPr>
          <w:rFonts w:ascii="Times New Roman" w:hAnsi="Times New Roman" w:cs="Times New Roman"/>
          <w:lang w:val="en-US"/>
          <w:rPrChange w:id="1206" w:author="Clayton Lamb" w:date="2025-11-28T13:58:00Z" w16du:dateUtc="2025-11-28T20:58:00Z">
            <w:rPr>
              <w:lang w:val="en-US"/>
            </w:rPr>
          </w:rPrChange>
        </w:rPr>
        <w:t>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13:e10464.</w:t>
      </w:r>
    </w:p>
    <w:p w14:paraId="383F2457" w14:textId="77777777" w:rsidR="00C62EC7" w:rsidRPr="00090466" w:rsidRDefault="00C62EC7" w:rsidP="00C62EC7">
      <w:pPr>
        <w:pStyle w:val="Bibliography"/>
        <w:rPr>
          <w:rFonts w:ascii="Times New Roman" w:hAnsi="Times New Roman" w:cs="Times New Roman"/>
          <w:lang w:val="en-US"/>
          <w:rPrChange w:id="1207" w:author="Clayton Lamb" w:date="2025-11-28T13:58:00Z" w16du:dateUtc="2025-11-28T20:58:00Z">
            <w:rPr>
              <w:lang w:val="en-US"/>
            </w:rPr>
          </w:rPrChange>
        </w:rPr>
      </w:pPr>
      <w:r w:rsidRPr="00090466">
        <w:rPr>
          <w:rFonts w:ascii="Times New Roman" w:hAnsi="Times New Roman" w:cs="Times New Roman"/>
          <w:lang w:val="en-US"/>
          <w:rPrChange w:id="1208" w:author="Clayton Lamb" w:date="2025-11-28T13:58:00Z" w16du:dateUtc="2025-11-28T20:58:00Z">
            <w:rPr>
              <w:lang w:val="en-US"/>
            </w:rPr>
          </w:rPrChange>
        </w:rPr>
        <w:t>Guthrie, J. W. 2020. Understanding and Preventing Elk Use of Agriculture Crops. M.S., University of Idaho, United States -- Idaho.</w:t>
      </w:r>
    </w:p>
    <w:p w14:paraId="6961E216" w14:textId="77777777" w:rsidR="00C62EC7" w:rsidRPr="00090466" w:rsidRDefault="00C62EC7" w:rsidP="00C62EC7">
      <w:pPr>
        <w:pStyle w:val="Bibliography"/>
        <w:rPr>
          <w:rFonts w:ascii="Times New Roman" w:hAnsi="Times New Roman" w:cs="Times New Roman"/>
          <w:lang w:val="en-US"/>
          <w:rPrChange w:id="1209" w:author="Clayton Lamb" w:date="2025-11-28T13:58:00Z" w16du:dateUtc="2025-11-28T20:58:00Z">
            <w:rPr>
              <w:lang w:val="en-US"/>
            </w:rPr>
          </w:rPrChange>
        </w:rPr>
      </w:pPr>
      <w:r w:rsidRPr="00090466">
        <w:rPr>
          <w:rFonts w:ascii="Times New Roman" w:hAnsi="Times New Roman" w:cs="Times New Roman"/>
          <w:lang w:val="en-US"/>
          <w:rPrChange w:id="1210" w:author="Clayton Lamb" w:date="2025-11-28T13:58:00Z" w16du:dateUtc="2025-11-28T20:58:00Z">
            <w:rPr>
              <w:lang w:val="en-US"/>
            </w:rPr>
          </w:rPrChange>
        </w:rPr>
        <w:t>Hartig, F. 2024. DHARMa: Residual Diagnostics for Hierarchical (Multi-Level / Mixed) Regression Models.</w:t>
      </w:r>
    </w:p>
    <w:p w14:paraId="6B2B66F1" w14:textId="77777777" w:rsidR="00C62EC7" w:rsidRPr="00090466" w:rsidRDefault="00C62EC7" w:rsidP="00C62EC7">
      <w:pPr>
        <w:pStyle w:val="Bibliography"/>
        <w:rPr>
          <w:rFonts w:ascii="Times New Roman" w:hAnsi="Times New Roman" w:cs="Times New Roman"/>
          <w:lang w:val="en-US"/>
          <w:rPrChange w:id="1211" w:author="Clayton Lamb" w:date="2025-11-28T13:58:00Z" w16du:dateUtc="2025-11-28T20:58:00Z">
            <w:rPr>
              <w:lang w:val="en-US"/>
            </w:rPr>
          </w:rPrChange>
        </w:rPr>
      </w:pPr>
      <w:r w:rsidRPr="00090466">
        <w:rPr>
          <w:rFonts w:ascii="Times New Roman" w:hAnsi="Times New Roman" w:cs="Times New Roman"/>
          <w:lang w:val="en-US"/>
          <w:rPrChange w:id="1212" w:author="Clayton Lamb" w:date="2025-11-28T13:58:00Z" w16du:dateUtc="2025-11-28T20:58:00Z">
            <w:rPr>
              <w:lang w:val="en-US"/>
            </w:rPr>
          </w:rPrChange>
        </w:rPr>
        <w:lastRenderedPageBreak/>
        <w:t>Johnson, D. H. 1980. The Comparison of Usage and Availability Measurements for Evaluating Resource Preference. Ecology 61:65–71.</w:t>
      </w:r>
    </w:p>
    <w:p w14:paraId="7B191C8A" w14:textId="77777777" w:rsidR="00C62EC7" w:rsidRPr="00090466" w:rsidRDefault="00C62EC7" w:rsidP="00C62EC7">
      <w:pPr>
        <w:pStyle w:val="Bibliography"/>
        <w:rPr>
          <w:rFonts w:ascii="Times New Roman" w:hAnsi="Times New Roman" w:cs="Times New Roman"/>
          <w:lang w:val="en-US"/>
          <w:rPrChange w:id="1213" w:author="Clayton Lamb" w:date="2025-11-28T13:58:00Z" w16du:dateUtc="2025-11-28T20:58:00Z">
            <w:rPr>
              <w:lang w:val="en-US"/>
            </w:rPr>
          </w:rPrChange>
        </w:rPr>
      </w:pPr>
      <w:r w:rsidRPr="00090466">
        <w:rPr>
          <w:rFonts w:ascii="Times New Roman" w:hAnsi="Times New Roman" w:cs="Times New Roman"/>
          <w:lang w:val="en-US"/>
          <w:rPrChange w:id="1214" w:author="Clayton Lamb" w:date="2025-11-28T13:58:00Z" w16du:dateUtc="2025-11-28T20:58:00Z">
            <w:rPr>
              <w:lang w:val="en-US"/>
            </w:rPr>
          </w:rPrChange>
        </w:rPr>
        <w:t>Jordan, S. E., T. R. Ganz, T. K. Rutherford, M. J. Blocker, C. T. Domschke, F. L. Klasner, E. H. Masters, T. A. Morgan, D. R. Ratajczak, E. C. Teige, and S. K. Carter. 2025. Effects of nonmotorized recreation on ungulates in the western United States—A science synthesis to inform National Environmental Policy Act analyses. US Geological Survey.</w:t>
      </w:r>
    </w:p>
    <w:p w14:paraId="0D68D70B" w14:textId="77777777" w:rsidR="00C62EC7" w:rsidRPr="00090466" w:rsidRDefault="00C62EC7" w:rsidP="00C62EC7">
      <w:pPr>
        <w:pStyle w:val="Bibliography"/>
        <w:rPr>
          <w:rFonts w:ascii="Times New Roman" w:hAnsi="Times New Roman" w:cs="Times New Roman"/>
          <w:lang w:val="en-US"/>
          <w:rPrChange w:id="1215" w:author="Clayton Lamb" w:date="2025-11-28T13:58:00Z" w16du:dateUtc="2025-11-28T20:58:00Z">
            <w:rPr>
              <w:lang w:val="en-US"/>
            </w:rPr>
          </w:rPrChange>
        </w:rPr>
      </w:pPr>
      <w:r w:rsidRPr="00090466">
        <w:rPr>
          <w:rFonts w:ascii="Times New Roman" w:hAnsi="Times New Roman" w:cs="Times New Roman"/>
          <w:lang w:val="en-US"/>
          <w:rPrChange w:id="1216" w:author="Clayton Lamb" w:date="2025-11-28T13:58:00Z" w16du:dateUtc="2025-11-28T20:58:00Z">
            <w:rPr>
              <w:lang w:val="en-US"/>
            </w:rPr>
          </w:rPrChange>
        </w:rPr>
        <w:t>Laliberte, A. S., and W. J. Ripple. 2004. Range Contractions of North American Carnivores and Ungulates. BioScience 54:123.</w:t>
      </w:r>
    </w:p>
    <w:p w14:paraId="0A0E6CAF" w14:textId="77777777" w:rsidR="00C62EC7" w:rsidRPr="00090466" w:rsidRDefault="00C62EC7" w:rsidP="00C62EC7">
      <w:pPr>
        <w:pStyle w:val="Bibliography"/>
        <w:rPr>
          <w:rFonts w:ascii="Times New Roman" w:hAnsi="Times New Roman" w:cs="Times New Roman"/>
          <w:lang w:val="en-US"/>
          <w:rPrChange w:id="1217" w:author="Clayton Lamb" w:date="2025-11-28T13:58:00Z" w16du:dateUtc="2025-11-28T20:58:00Z">
            <w:rPr>
              <w:lang w:val="en-US"/>
            </w:rPr>
          </w:rPrChange>
        </w:rPr>
      </w:pPr>
      <w:r w:rsidRPr="00090466">
        <w:rPr>
          <w:rFonts w:ascii="Times New Roman" w:hAnsi="Times New Roman" w:cs="Times New Roman"/>
          <w:lang w:val="en-US"/>
          <w:rPrChange w:id="1218" w:author="Clayton Lamb" w:date="2025-11-28T13:58:00Z" w16du:dateUtc="2025-11-28T20:58:00Z">
            <w:rPr>
              <w:lang w:val="en-US"/>
            </w:rPr>
          </w:rPrChange>
        </w:rPr>
        <w:t>Lamb, C. 2025a. Flathead and Elk Valley Mountain Pass Monitoring: Year 2. Page 44. Yaq?it</w:t>
      </w:r>
      <w:r w:rsidRPr="00090466">
        <w:rPr>
          <w:rFonts w:ascii="Times New Roman" w:hAnsi="Times New Roman" w:cs="Times New Roman"/>
          <w:lang w:val="en-US"/>
          <w:rPrChange w:id="1219" w:author="Clayton Lamb" w:date="2025-11-28T13:58:00Z" w16du:dateUtc="2025-11-28T20:58:00Z">
            <w:rPr>
              <w:rFonts w:ascii="Arial" w:hAnsi="Arial" w:cs="Arial"/>
              <w:lang w:val="en-US"/>
            </w:rPr>
          </w:rPrChange>
        </w:rPr>
        <w:t> </w:t>
      </w:r>
      <w:r w:rsidRPr="00090466">
        <w:rPr>
          <w:rFonts w:ascii="Times New Roman" w:hAnsi="Times New Roman" w:cs="Times New Roman"/>
          <w:lang w:val="en-US"/>
          <w:rPrChange w:id="1220" w:author="Clayton Lamb" w:date="2025-11-28T13:58:00Z" w16du:dateUtc="2025-11-28T20:58:00Z">
            <w:rPr>
              <w:lang w:val="en-US"/>
            </w:rPr>
          </w:rPrChange>
        </w:rPr>
        <w:t>?a·knuq?i ’it and the Province of British Columbia, East Kootenay, BC.</w:t>
      </w:r>
    </w:p>
    <w:p w14:paraId="666C2514" w14:textId="77777777" w:rsidR="00C62EC7" w:rsidRPr="00090466" w:rsidRDefault="00C62EC7" w:rsidP="00C62EC7">
      <w:pPr>
        <w:pStyle w:val="Bibliography"/>
        <w:rPr>
          <w:rFonts w:ascii="Times New Roman" w:hAnsi="Times New Roman" w:cs="Times New Roman"/>
          <w:lang w:val="en-US"/>
          <w:rPrChange w:id="1221" w:author="Clayton Lamb" w:date="2025-11-28T13:58:00Z" w16du:dateUtc="2025-11-28T20:58:00Z">
            <w:rPr>
              <w:lang w:val="en-US"/>
            </w:rPr>
          </w:rPrChange>
        </w:rPr>
      </w:pPr>
      <w:r w:rsidRPr="00090466">
        <w:rPr>
          <w:rFonts w:ascii="Times New Roman" w:hAnsi="Times New Roman" w:cs="Times New Roman"/>
          <w:lang w:val="en-US"/>
          <w:rPrChange w:id="1222" w:author="Clayton Lamb" w:date="2025-11-28T13:58:00Z" w16du:dateUtc="2025-11-28T20:58:00Z">
            <w:rPr>
              <w:lang w:val="en-US"/>
            </w:rPr>
          </w:rPrChange>
        </w:rPr>
        <w:t>Lamb, C., E. Chow, and M. Jones. 2025. Reconnecting the Rockies:BC 2020-2024 Progress Report. Page 61. British Columbia Ministry of Transportation and Transit.</w:t>
      </w:r>
    </w:p>
    <w:p w14:paraId="5DD7503F" w14:textId="77777777" w:rsidR="00C62EC7" w:rsidRPr="00090466" w:rsidRDefault="00C62EC7" w:rsidP="00C62EC7">
      <w:pPr>
        <w:pStyle w:val="Bibliography"/>
        <w:rPr>
          <w:rFonts w:ascii="Times New Roman" w:hAnsi="Times New Roman" w:cs="Times New Roman"/>
          <w:lang w:val="en-US"/>
          <w:rPrChange w:id="1223" w:author="Clayton Lamb" w:date="2025-11-28T13:58:00Z" w16du:dateUtc="2025-11-28T20:58:00Z">
            <w:rPr>
              <w:lang w:val="en-US"/>
            </w:rPr>
          </w:rPrChange>
        </w:rPr>
      </w:pPr>
      <w:r w:rsidRPr="00090466">
        <w:rPr>
          <w:rFonts w:ascii="Times New Roman" w:hAnsi="Times New Roman" w:cs="Times New Roman"/>
          <w:lang w:val="en-US"/>
          <w:rPrChange w:id="1224" w:author="Clayton Lamb" w:date="2025-11-28T13:58:00Z" w16du:dateUtc="2025-11-28T20:58:00Z">
            <w:rPr>
              <w:lang w:val="en-US"/>
            </w:rPr>
          </w:rPrChange>
        </w:rPr>
        <w:t>Lamb, C., L. Smit, B. McLellan, L. M. Vander Vennen, and M. Proctor. 2022. Considerations for furbearer trapping regulations to prevent grizzly bear toe amputation and injury. Wildlife Society Bulletin 46:e1343.</w:t>
      </w:r>
    </w:p>
    <w:p w14:paraId="282E74E1" w14:textId="77777777" w:rsidR="00C62EC7" w:rsidRPr="00090466" w:rsidRDefault="00C62EC7" w:rsidP="00C62EC7">
      <w:pPr>
        <w:pStyle w:val="Bibliography"/>
        <w:rPr>
          <w:rFonts w:ascii="Times New Roman" w:hAnsi="Times New Roman" w:cs="Times New Roman"/>
          <w:lang w:val="en-US"/>
          <w:rPrChange w:id="1225" w:author="Clayton Lamb" w:date="2025-11-28T13:58:00Z" w16du:dateUtc="2025-11-28T20:58:00Z">
            <w:rPr>
              <w:lang w:val="en-US"/>
            </w:rPr>
          </w:rPrChange>
        </w:rPr>
      </w:pPr>
      <w:r w:rsidRPr="00090466">
        <w:rPr>
          <w:rFonts w:ascii="Times New Roman" w:hAnsi="Times New Roman" w:cs="Times New Roman"/>
          <w:lang w:val="en-US"/>
          <w:rPrChange w:id="1226" w:author="Clayton Lamb" w:date="2025-11-28T13:58:00Z" w16du:dateUtc="2025-11-28T20:58:00Z">
            <w:rPr>
              <w:lang w:val="en-US"/>
            </w:rPr>
          </w:rPrChange>
        </w:rPr>
        <w:t>Lamb, C. T. 2025b. Tourism Fernie Recreation Monitoring of Heiko’s Trail: 2024 Progress Report. Page 48. Tourism Fernie.</w:t>
      </w:r>
    </w:p>
    <w:p w14:paraId="1946961C" w14:textId="77777777" w:rsidR="00C62EC7" w:rsidRPr="00090466" w:rsidRDefault="00C62EC7" w:rsidP="00C62EC7">
      <w:pPr>
        <w:pStyle w:val="Bibliography"/>
        <w:rPr>
          <w:rFonts w:ascii="Times New Roman" w:hAnsi="Times New Roman" w:cs="Times New Roman"/>
          <w:lang w:val="en-US"/>
          <w:rPrChange w:id="1227" w:author="Clayton Lamb" w:date="2025-11-28T13:58:00Z" w16du:dateUtc="2025-11-28T20:58:00Z">
            <w:rPr>
              <w:lang w:val="en-US"/>
            </w:rPr>
          </w:rPrChange>
        </w:rPr>
      </w:pPr>
      <w:r w:rsidRPr="00090466">
        <w:rPr>
          <w:rFonts w:ascii="Times New Roman" w:hAnsi="Times New Roman" w:cs="Times New Roman"/>
          <w:lang w:val="en-US"/>
          <w:rPrChange w:id="1228" w:author="Clayton Lamb" w:date="2025-11-28T13:58:00Z" w16du:dateUtc="2025-11-28T20:58:00Z">
            <w:rPr>
              <w:lang w:val="en-US"/>
            </w:rPr>
          </w:rPrChange>
        </w:rPr>
        <w:t>Lamb, C. T., A. T. Ford, B. N. McLellan, M. F. Proctor, G. Mowat, L. Ciarniello, S. E. Nielsen, and S. Boutin. 2020. The ecology of human–carnivore coexistence. Proceedings of the National Academy of Sciences 117:17876–17883.</w:t>
      </w:r>
    </w:p>
    <w:p w14:paraId="43F976C1" w14:textId="77777777" w:rsidR="00C62EC7" w:rsidRPr="00090466" w:rsidRDefault="00C62EC7" w:rsidP="00C62EC7">
      <w:pPr>
        <w:pStyle w:val="Bibliography"/>
        <w:rPr>
          <w:rFonts w:ascii="Times New Roman" w:hAnsi="Times New Roman" w:cs="Times New Roman"/>
          <w:lang w:val="en-US"/>
          <w:rPrChange w:id="1229" w:author="Clayton Lamb" w:date="2025-11-28T13:58:00Z" w16du:dateUtc="2025-11-28T20:58:00Z">
            <w:rPr>
              <w:lang w:val="en-US"/>
            </w:rPr>
          </w:rPrChange>
        </w:rPr>
      </w:pPr>
      <w:r w:rsidRPr="00090466">
        <w:rPr>
          <w:rFonts w:ascii="Times New Roman" w:hAnsi="Times New Roman" w:cs="Times New Roman"/>
          <w:lang w:val="en-US"/>
          <w:rPrChange w:id="1230" w:author="Clayton Lamb" w:date="2025-11-28T13:58:00Z" w16du:dateUtc="2025-11-28T20:58:00Z">
            <w:rPr>
              <w:lang w:val="en-US"/>
            </w:rPr>
          </w:rPrChange>
        </w:rPr>
        <w:t>Lamb, C. T., L. Smit, G. Mowat, B. McLellan, and M. Proctor. 2023. Unsecured attractants, collisions, and high mortality strain coexistence between grizzly bears and people in the Elk Valley, southeast British Columbia. Conservation Science and Practice 5:e13012.</w:t>
      </w:r>
    </w:p>
    <w:p w14:paraId="544DA7FF" w14:textId="77777777" w:rsidR="00C62EC7" w:rsidRPr="00090466" w:rsidRDefault="00C62EC7" w:rsidP="00C62EC7">
      <w:pPr>
        <w:pStyle w:val="Bibliography"/>
        <w:rPr>
          <w:rFonts w:ascii="Times New Roman" w:hAnsi="Times New Roman" w:cs="Times New Roman"/>
          <w:lang w:val="en-US"/>
          <w:rPrChange w:id="1231" w:author="Clayton Lamb" w:date="2025-11-28T13:58:00Z" w16du:dateUtc="2025-11-28T20:58:00Z">
            <w:rPr>
              <w:lang w:val="en-US"/>
            </w:rPr>
          </w:rPrChange>
        </w:rPr>
      </w:pPr>
      <w:r w:rsidRPr="00090466">
        <w:rPr>
          <w:rFonts w:ascii="Times New Roman" w:hAnsi="Times New Roman" w:cs="Times New Roman"/>
          <w:lang w:val="en-US"/>
          <w:rPrChange w:id="1232" w:author="Clayton Lamb" w:date="2025-11-28T13:58:00Z" w16du:dateUtc="2025-11-28T20:58:00Z">
            <w:rPr>
              <w:lang w:val="en-US"/>
            </w:rPr>
          </w:rPrChange>
        </w:rPr>
        <w:lastRenderedPageBreak/>
        <w:t>Miller, A. B., R. Kays, and Y.-F. Leung. 2020. Wildlife response to recreational trail building: An experimental method and Appalachian case study. Journal for Nature Conservation 56:125815.</w:t>
      </w:r>
    </w:p>
    <w:p w14:paraId="4232D254" w14:textId="77777777" w:rsidR="00C62EC7" w:rsidRPr="00090466" w:rsidRDefault="00C62EC7" w:rsidP="00C62EC7">
      <w:pPr>
        <w:pStyle w:val="Bibliography"/>
        <w:rPr>
          <w:rFonts w:ascii="Times New Roman" w:hAnsi="Times New Roman" w:cs="Times New Roman"/>
          <w:lang w:val="en-US"/>
          <w:rPrChange w:id="1233" w:author="Clayton Lamb" w:date="2025-11-28T13:58:00Z" w16du:dateUtc="2025-11-28T20:58:00Z">
            <w:rPr>
              <w:lang w:val="en-US"/>
            </w:rPr>
          </w:rPrChange>
        </w:rPr>
      </w:pPr>
      <w:r w:rsidRPr="00090466">
        <w:rPr>
          <w:rFonts w:ascii="Times New Roman" w:hAnsi="Times New Roman" w:cs="Times New Roman"/>
          <w:lang w:val="en-US"/>
          <w:rPrChange w:id="1234" w:author="Clayton Lamb" w:date="2025-11-28T13:58:00Z" w16du:dateUtc="2025-11-28T20:58:00Z">
            <w:rPr>
              <w:lang w:val="en-US"/>
            </w:rPr>
          </w:rPrChange>
        </w:rPr>
        <w:t>Monz, C. A., C. M. Pickering, and W. L. Hadwen. 2013. Recent advances in recreation ecology and the implications of different relationships between recreation use and ecological impacts. Frontiers in Ecology and the Environment 11:441–446.</w:t>
      </w:r>
    </w:p>
    <w:p w14:paraId="32BBC18D" w14:textId="77777777" w:rsidR="00C62EC7" w:rsidRPr="00090466" w:rsidRDefault="00C62EC7" w:rsidP="00C62EC7">
      <w:pPr>
        <w:pStyle w:val="Bibliography"/>
        <w:rPr>
          <w:rFonts w:ascii="Times New Roman" w:hAnsi="Times New Roman" w:cs="Times New Roman"/>
          <w:lang w:val="en-US"/>
          <w:rPrChange w:id="1235" w:author="Clayton Lamb" w:date="2025-11-28T13:58:00Z" w16du:dateUtc="2025-11-28T20:58:00Z">
            <w:rPr>
              <w:lang w:val="en-US"/>
            </w:rPr>
          </w:rPrChange>
        </w:rPr>
      </w:pPr>
      <w:r w:rsidRPr="00090466">
        <w:rPr>
          <w:rFonts w:ascii="Times New Roman" w:hAnsi="Times New Roman" w:cs="Times New Roman"/>
          <w:lang w:val="en-US"/>
          <w:rPrChange w:id="1236" w:author="Clayton Lamb" w:date="2025-11-28T13:58:00Z" w16du:dateUtc="2025-11-28T20:58:00Z">
            <w:rPr>
              <w:lang w:val="en-US"/>
            </w:rPr>
          </w:rPrChange>
        </w:rPr>
        <w:t>Muff, S., J. Signer, and J. Fieberg. 2020. Accounting for individual-specific variation in habitat-selection studies: Efficient estimation of mixed-effects models using Bayesian or frequentist computation. Journal of Animal Ecology 89:80–92.</w:t>
      </w:r>
    </w:p>
    <w:p w14:paraId="67FCFA50" w14:textId="77777777" w:rsidR="00C62EC7" w:rsidRPr="00090466" w:rsidRDefault="00C62EC7" w:rsidP="00C62EC7">
      <w:pPr>
        <w:pStyle w:val="Bibliography"/>
        <w:rPr>
          <w:rFonts w:ascii="Times New Roman" w:hAnsi="Times New Roman" w:cs="Times New Roman"/>
          <w:lang w:val="en-US"/>
          <w:rPrChange w:id="1237" w:author="Clayton Lamb" w:date="2025-11-28T13:58:00Z" w16du:dateUtc="2025-11-28T20:58:00Z">
            <w:rPr>
              <w:lang w:val="en-US"/>
            </w:rPr>
          </w:rPrChange>
        </w:rPr>
      </w:pPr>
      <w:r w:rsidRPr="00090466">
        <w:rPr>
          <w:rFonts w:ascii="Times New Roman" w:hAnsi="Times New Roman" w:cs="Times New Roman"/>
          <w:lang w:val="en-US"/>
          <w:rPrChange w:id="1238" w:author="Clayton Lamb" w:date="2025-11-28T13:58:00Z" w16du:dateUtc="2025-11-28T20:58:00Z">
            <w:rPr>
              <w:lang w:val="en-US"/>
            </w:rPr>
          </w:rPrChange>
        </w:rPr>
        <w:t>Naidoo, R., and A. C. Burton. 2020. Relative effects of recreational activities on a temperate terrestrial wildlife assemblage. Conservation Science and Practice 2:e271.</w:t>
      </w:r>
    </w:p>
    <w:p w14:paraId="6F1BC2D3" w14:textId="77777777" w:rsidR="00C62EC7" w:rsidRPr="00090466" w:rsidRDefault="00C62EC7" w:rsidP="00C62EC7">
      <w:pPr>
        <w:pStyle w:val="Bibliography"/>
        <w:rPr>
          <w:rFonts w:ascii="Times New Roman" w:hAnsi="Times New Roman" w:cs="Times New Roman"/>
          <w:lang w:val="en-US"/>
          <w:rPrChange w:id="1239" w:author="Clayton Lamb" w:date="2025-11-28T13:58:00Z" w16du:dateUtc="2025-11-28T20:58:00Z">
            <w:rPr>
              <w:lang w:val="en-US"/>
            </w:rPr>
          </w:rPrChange>
        </w:rPr>
      </w:pPr>
      <w:r w:rsidRPr="00090466">
        <w:rPr>
          <w:rFonts w:ascii="Times New Roman" w:hAnsi="Times New Roman" w:cs="Times New Roman"/>
          <w:lang w:val="en-US"/>
          <w:rPrChange w:id="1240" w:author="Clayton Lamb" w:date="2025-11-28T13:58:00Z" w16du:dateUtc="2025-11-28T20:58:00Z">
            <w:rPr>
              <w:lang w:val="en-US"/>
            </w:rPr>
          </w:rPrChange>
        </w:rPr>
        <w:t>Naidoo, R., S. Gulati, J. Vercammen, and C. Burton. 2025. Estimating Causal Impacts of Human Recreation on Wildlife in the Absence of Experimental Controls. Conservation Letters 18:e13140.</w:t>
      </w:r>
    </w:p>
    <w:p w14:paraId="170E0AD9" w14:textId="77777777" w:rsidR="00C62EC7" w:rsidRPr="00090466" w:rsidRDefault="00C62EC7" w:rsidP="00C62EC7">
      <w:pPr>
        <w:pStyle w:val="Bibliography"/>
        <w:rPr>
          <w:rFonts w:ascii="Times New Roman" w:hAnsi="Times New Roman" w:cs="Times New Roman"/>
          <w:lang w:val="en-US"/>
          <w:rPrChange w:id="1241" w:author="Clayton Lamb" w:date="2025-11-28T13:58:00Z" w16du:dateUtc="2025-11-28T20:58:00Z">
            <w:rPr>
              <w:lang w:val="en-US"/>
            </w:rPr>
          </w:rPrChange>
        </w:rPr>
      </w:pPr>
      <w:r w:rsidRPr="00090466">
        <w:rPr>
          <w:rFonts w:ascii="Times New Roman" w:hAnsi="Times New Roman" w:cs="Times New Roman"/>
          <w:lang w:val="en-US"/>
          <w:rPrChange w:id="1242" w:author="Clayton Lamb" w:date="2025-11-28T13:58:00Z" w16du:dateUtc="2025-11-28T20:58:00Z">
            <w:rPr>
              <w:lang w:val="en-US"/>
            </w:rPr>
          </w:rPrChange>
        </w:rPr>
        <w:t>Naylor, L. M., M. J. Wisdom, and R. G. Anthony. 2009. Behavioral Responses of North American Elk to Recreational Activity. Journal of Wildlife Management 73:328–338.</w:t>
      </w:r>
    </w:p>
    <w:p w14:paraId="10C2D36B" w14:textId="77777777" w:rsidR="00C62EC7" w:rsidRPr="00090466" w:rsidRDefault="00C62EC7" w:rsidP="00C62EC7">
      <w:pPr>
        <w:pStyle w:val="Bibliography"/>
        <w:rPr>
          <w:rFonts w:ascii="Times New Roman" w:hAnsi="Times New Roman" w:cs="Times New Roman"/>
          <w:lang w:val="en-US"/>
          <w:rPrChange w:id="1243" w:author="Clayton Lamb" w:date="2025-11-28T13:58:00Z" w16du:dateUtc="2025-11-28T20:58:00Z">
            <w:rPr>
              <w:lang w:val="en-US"/>
            </w:rPr>
          </w:rPrChange>
        </w:rPr>
      </w:pPr>
      <w:r w:rsidRPr="00090466">
        <w:rPr>
          <w:rFonts w:ascii="Times New Roman" w:hAnsi="Times New Roman" w:cs="Times New Roman"/>
          <w:lang w:val="en-US"/>
          <w:rPrChange w:id="1244" w:author="Clayton Lamb" w:date="2025-11-28T13:58:00Z" w16du:dateUtc="2025-11-28T20:58:00Z">
            <w:rPr>
              <w:lang w:val="en-US"/>
            </w:rPr>
          </w:rPrChange>
        </w:rPr>
        <w:t>Outdoor Foundation. 2025. 2025 OUTDOOR PARTICIPATION TRENDS REPORT. Page 83. Outdoor Industry Association, Boulder, CO.</w:t>
      </w:r>
    </w:p>
    <w:p w14:paraId="1D356646" w14:textId="77777777" w:rsidR="00C62EC7" w:rsidRPr="00090466" w:rsidRDefault="00C62EC7" w:rsidP="00C62EC7">
      <w:pPr>
        <w:pStyle w:val="Bibliography"/>
        <w:rPr>
          <w:rFonts w:ascii="Times New Roman" w:hAnsi="Times New Roman" w:cs="Times New Roman"/>
          <w:lang w:val="en-US"/>
          <w:rPrChange w:id="1245" w:author="Clayton Lamb" w:date="2025-11-28T13:58:00Z" w16du:dateUtc="2025-11-28T20:58:00Z">
            <w:rPr>
              <w:lang w:val="en-US"/>
            </w:rPr>
          </w:rPrChange>
        </w:rPr>
      </w:pPr>
      <w:r w:rsidRPr="00090466">
        <w:rPr>
          <w:rFonts w:ascii="Times New Roman" w:hAnsi="Times New Roman" w:cs="Times New Roman"/>
          <w:lang w:val="en-US"/>
          <w:rPrChange w:id="1246" w:author="Clayton Lamb" w:date="2025-11-28T13:58:00Z" w16du:dateUtc="2025-11-28T20:58:00Z">
            <w:rPr>
              <w:lang w:val="en-US"/>
            </w:rPr>
          </w:rPrChange>
        </w:rPr>
        <w:t>Palm, E. C., T. Avgar, M. Dickie, B. N. McLellan, J. M. Northrup, M. A. Sawaya, J. W. Turner, J. Whittington, E. L. Landguth, K. A. Zeller, and C. T. Lamb. 2024. Movement models reveal changing grizzly bear habitat use and functional connectivity in response to human disturbance in the southern Canadian Rocky Mountains. Conservation Science and Practice.</w:t>
      </w:r>
    </w:p>
    <w:p w14:paraId="24A139F6" w14:textId="77777777" w:rsidR="00C62EC7" w:rsidRPr="00090466" w:rsidRDefault="00C62EC7" w:rsidP="00C62EC7">
      <w:pPr>
        <w:pStyle w:val="Bibliography"/>
        <w:rPr>
          <w:rFonts w:ascii="Times New Roman" w:hAnsi="Times New Roman" w:cs="Times New Roman"/>
          <w:lang w:val="en-US"/>
          <w:rPrChange w:id="1247" w:author="Clayton Lamb" w:date="2025-11-28T13:58:00Z" w16du:dateUtc="2025-11-28T20:58:00Z">
            <w:rPr>
              <w:lang w:val="en-US"/>
            </w:rPr>
          </w:rPrChange>
        </w:rPr>
      </w:pPr>
      <w:r w:rsidRPr="00090466">
        <w:rPr>
          <w:rFonts w:ascii="Times New Roman" w:hAnsi="Times New Roman" w:cs="Times New Roman"/>
          <w:lang w:val="en-US"/>
          <w:rPrChange w:id="1248" w:author="Clayton Lamb" w:date="2025-11-28T13:58:00Z" w16du:dateUtc="2025-11-28T20:58:00Z">
            <w:rPr>
              <w:lang w:val="en-US"/>
            </w:rPr>
          </w:rPrChange>
        </w:rPr>
        <w:lastRenderedPageBreak/>
        <w:t>Peters, A., A. F. Smith, M. Henrich, C. F. Dormann, and M. Heurich. 2025. Temporal displacement of the mammal community in a protected area due to hunting and recreational activities. Ecological Applications 35:e70118.</w:t>
      </w:r>
    </w:p>
    <w:p w14:paraId="5839647D" w14:textId="77777777" w:rsidR="00C62EC7" w:rsidRPr="00090466" w:rsidRDefault="00C62EC7" w:rsidP="00C62EC7">
      <w:pPr>
        <w:pStyle w:val="Bibliography"/>
        <w:rPr>
          <w:rFonts w:ascii="Times New Roman" w:hAnsi="Times New Roman" w:cs="Times New Roman"/>
          <w:lang w:val="en-US"/>
          <w:rPrChange w:id="1249" w:author="Clayton Lamb" w:date="2025-11-28T13:58:00Z" w16du:dateUtc="2025-11-28T20:58:00Z">
            <w:rPr>
              <w:lang w:val="en-US"/>
            </w:rPr>
          </w:rPrChange>
        </w:rPr>
      </w:pPr>
      <w:r w:rsidRPr="00090466">
        <w:rPr>
          <w:rFonts w:ascii="Times New Roman" w:hAnsi="Times New Roman" w:cs="Times New Roman"/>
          <w:lang w:val="en-US"/>
          <w:rPrChange w:id="1250" w:author="Clayton Lamb" w:date="2025-11-28T13:58:00Z" w16du:dateUtc="2025-11-28T20:58:00Z">
            <w:rPr>
              <w:lang w:val="en-US"/>
            </w:rPr>
          </w:rPrChange>
        </w:rPr>
        <w:t>Poole, K. G., C. T. Lamb, S. Medcalf, and L. Amos. 2024. Migration, movements, and survival in a partially migratory elk (Cervus canadensis) population. Conservation Science and Practice n/a:e13128.</w:t>
      </w:r>
    </w:p>
    <w:p w14:paraId="2CD0EC3F" w14:textId="77777777" w:rsidR="00C62EC7" w:rsidRPr="00090466" w:rsidRDefault="00C62EC7" w:rsidP="00C62EC7">
      <w:pPr>
        <w:pStyle w:val="Bibliography"/>
        <w:rPr>
          <w:rFonts w:ascii="Times New Roman" w:hAnsi="Times New Roman" w:cs="Times New Roman"/>
          <w:lang w:val="en-US"/>
          <w:rPrChange w:id="1251" w:author="Clayton Lamb" w:date="2025-11-28T13:58:00Z" w16du:dateUtc="2025-11-28T20:58:00Z">
            <w:rPr>
              <w:lang w:val="en-US"/>
            </w:rPr>
          </w:rPrChange>
        </w:rPr>
      </w:pPr>
      <w:r w:rsidRPr="00090466">
        <w:rPr>
          <w:rFonts w:ascii="Times New Roman" w:hAnsi="Times New Roman" w:cs="Times New Roman"/>
          <w:lang w:val="en-US"/>
          <w:rPrChange w:id="1252" w:author="Clayton Lamb" w:date="2025-11-28T13:58:00Z" w16du:dateUtc="2025-11-28T20:58:00Z">
            <w:rPr>
              <w:lang w:val="en-US"/>
            </w:rPr>
          </w:rPrChange>
        </w:rPr>
        <w:t xml:space="preserve">Procko, M., R. Naidoo, V. LeMay, and A. C. Burton. 2022. Human impacts on mammals in and around a protected area before, during, and after </w:t>
      </w:r>
      <w:r w:rsidRPr="00090466">
        <w:rPr>
          <w:rFonts w:ascii="Times New Roman" w:hAnsi="Times New Roman" w:cs="Times New Roman"/>
          <w:smallCaps/>
          <w:lang w:val="en-US"/>
          <w:rPrChange w:id="1253" w:author="Clayton Lamb" w:date="2025-11-28T13:58:00Z" w16du:dateUtc="2025-11-28T20:58:00Z">
            <w:rPr>
              <w:smallCaps/>
              <w:lang w:val="en-US"/>
            </w:rPr>
          </w:rPrChange>
        </w:rPr>
        <w:t>COVID</w:t>
      </w:r>
      <w:r w:rsidRPr="00090466">
        <w:rPr>
          <w:rFonts w:ascii="Times New Roman" w:hAnsi="Times New Roman" w:cs="Times New Roman"/>
          <w:lang w:val="en-US"/>
          <w:rPrChange w:id="1254" w:author="Clayton Lamb" w:date="2025-11-28T13:58:00Z" w16du:dateUtc="2025-11-28T20:58:00Z">
            <w:rPr>
              <w:lang w:val="en-US"/>
            </w:rPr>
          </w:rPrChange>
        </w:rPr>
        <w:t xml:space="preserve"> </w:t>
      </w:r>
      <w:r w:rsidRPr="00090466">
        <w:rPr>
          <w:rFonts w:ascii="Times New Roman" w:hAnsi="Times New Roman" w:cs="Times New Roman"/>
          <w:lang w:val="en-US"/>
          <w:rPrChange w:id="1255" w:author="Clayton Lamb" w:date="2025-11-28T13:58:00Z" w16du:dateUtc="2025-11-28T20:58:00Z">
            <w:rPr>
              <w:rFonts w:ascii="Cambria Math" w:hAnsi="Cambria Math" w:cs="Cambria Math"/>
              <w:lang w:val="en-US"/>
            </w:rPr>
          </w:rPrChange>
        </w:rPr>
        <w:t>‐</w:t>
      </w:r>
      <w:r w:rsidRPr="00090466">
        <w:rPr>
          <w:rFonts w:ascii="Times New Roman" w:hAnsi="Times New Roman" w:cs="Times New Roman"/>
          <w:lang w:val="en-US"/>
          <w:rPrChange w:id="1256" w:author="Clayton Lamb" w:date="2025-11-28T13:58:00Z" w16du:dateUtc="2025-11-28T20:58:00Z">
            <w:rPr>
              <w:lang w:val="en-US"/>
            </w:rPr>
          </w:rPrChange>
        </w:rPr>
        <w:t>19 lockdowns. Conservation Science and Practice 4.</w:t>
      </w:r>
    </w:p>
    <w:p w14:paraId="660408BF" w14:textId="77777777" w:rsidR="00C62EC7" w:rsidRPr="00090466" w:rsidRDefault="00C62EC7" w:rsidP="00C62EC7">
      <w:pPr>
        <w:pStyle w:val="Bibliography"/>
        <w:rPr>
          <w:rFonts w:ascii="Times New Roman" w:hAnsi="Times New Roman" w:cs="Times New Roman"/>
          <w:lang w:val="en-US"/>
          <w:rPrChange w:id="1257" w:author="Clayton Lamb" w:date="2025-11-28T13:58:00Z" w16du:dateUtc="2025-11-28T20:58:00Z">
            <w:rPr>
              <w:lang w:val="en-US"/>
            </w:rPr>
          </w:rPrChange>
        </w:rPr>
      </w:pPr>
      <w:r w:rsidRPr="00090466">
        <w:rPr>
          <w:rFonts w:ascii="Times New Roman" w:hAnsi="Times New Roman" w:cs="Times New Roman"/>
          <w:lang w:val="en-US"/>
          <w:rPrChange w:id="1258" w:author="Clayton Lamb" w:date="2025-11-28T13:58:00Z" w16du:dateUtc="2025-11-28T20:58:00Z">
            <w:rPr>
              <w:lang w:val="en-US"/>
            </w:rPr>
          </w:rPrChange>
        </w:rPr>
        <w:t>Procko, M., S. G. Winder, S. A. Wood, M. Sevigny, D. G. Collins, M. Alves, and L. R. Prugh. 2024. Quantifying impacts of recreation on elk (Cervus canadensis) using novel modeling approaches. Ecosphere 15:e4873.</w:t>
      </w:r>
    </w:p>
    <w:p w14:paraId="43D07BC0" w14:textId="77777777" w:rsidR="00C62EC7" w:rsidRPr="00090466" w:rsidRDefault="00C62EC7" w:rsidP="00C62EC7">
      <w:pPr>
        <w:pStyle w:val="Bibliography"/>
        <w:rPr>
          <w:rFonts w:ascii="Times New Roman" w:hAnsi="Times New Roman" w:cs="Times New Roman"/>
          <w:lang w:val="en-US"/>
          <w:rPrChange w:id="1259" w:author="Clayton Lamb" w:date="2025-11-28T13:58:00Z" w16du:dateUtc="2025-11-28T20:58:00Z">
            <w:rPr>
              <w:lang w:val="en-US"/>
            </w:rPr>
          </w:rPrChange>
        </w:rPr>
      </w:pPr>
      <w:r w:rsidRPr="00090466">
        <w:rPr>
          <w:rFonts w:ascii="Times New Roman" w:hAnsi="Times New Roman" w:cs="Times New Roman"/>
          <w:lang w:val="en-US"/>
          <w:rPrChange w:id="1260" w:author="Clayton Lamb" w:date="2025-11-28T13:58:00Z" w16du:dateUtc="2025-11-28T20:58:00Z">
            <w:rPr>
              <w:lang w:val="en-US"/>
            </w:rPr>
          </w:rPrChange>
        </w:rPr>
        <w:t>Prokopenko, C. M., M. S. Boyce, and T. Avgar. 2017. Extent-dependent habitat selection in a migratory large herbivore: road avoidance across scales. Landscape Ecology 32:313–325.</w:t>
      </w:r>
    </w:p>
    <w:p w14:paraId="302851F6" w14:textId="77777777" w:rsidR="00C62EC7" w:rsidRPr="00090466" w:rsidRDefault="00C62EC7" w:rsidP="00C62EC7">
      <w:pPr>
        <w:pStyle w:val="Bibliography"/>
        <w:rPr>
          <w:rFonts w:ascii="Times New Roman" w:hAnsi="Times New Roman" w:cs="Times New Roman"/>
          <w:lang w:val="en-US"/>
          <w:rPrChange w:id="1261" w:author="Clayton Lamb" w:date="2025-11-28T13:58:00Z" w16du:dateUtc="2025-11-28T20:58:00Z">
            <w:rPr>
              <w:lang w:val="en-US"/>
            </w:rPr>
          </w:rPrChange>
        </w:rPr>
      </w:pPr>
      <w:r w:rsidRPr="00090466">
        <w:rPr>
          <w:rFonts w:ascii="Times New Roman" w:hAnsi="Times New Roman" w:cs="Times New Roman"/>
          <w:lang w:val="en-US"/>
          <w:rPrChange w:id="1262" w:author="Clayton Lamb" w:date="2025-11-28T13:58:00Z" w16du:dateUtc="2025-11-28T20:58:00Z">
            <w:rPr>
              <w:lang w:val="en-US"/>
            </w:rPr>
          </w:rPrChange>
        </w:rPr>
        <w:t>Rutherford, K., D. Visscher, and C. C. S. Clair. 2025. Jurisdictional scan of strategies for mitigating elk-agriculture conflict. University of Alberta, Edmonton, Alta.</w:t>
      </w:r>
    </w:p>
    <w:p w14:paraId="15DD22B6" w14:textId="77777777" w:rsidR="00C62EC7" w:rsidRPr="00090466" w:rsidRDefault="00C62EC7" w:rsidP="00C62EC7">
      <w:pPr>
        <w:pStyle w:val="Bibliography"/>
        <w:rPr>
          <w:rFonts w:ascii="Times New Roman" w:hAnsi="Times New Roman" w:cs="Times New Roman"/>
          <w:lang w:val="en-US"/>
          <w:rPrChange w:id="1263" w:author="Clayton Lamb" w:date="2025-11-28T13:58:00Z" w16du:dateUtc="2025-11-28T20:58:00Z">
            <w:rPr>
              <w:lang w:val="en-US"/>
            </w:rPr>
          </w:rPrChange>
        </w:rPr>
      </w:pPr>
      <w:r w:rsidRPr="00090466">
        <w:rPr>
          <w:rFonts w:ascii="Times New Roman" w:hAnsi="Times New Roman" w:cs="Times New Roman"/>
          <w:lang w:val="en-US"/>
          <w:rPrChange w:id="1264" w:author="Clayton Lamb" w:date="2025-11-28T13:58:00Z" w16du:dateUtc="2025-11-28T20:58:00Z">
            <w:rPr>
              <w:lang w:val="en-US"/>
            </w:rPr>
          </w:rPrChange>
        </w:rPr>
        <w:t>Taylor, A. R., and R. L. Knight. 2003. Wildlife Responses to Recreation and Associated Visitor Perceptions. Ecological Applications 13:951–963.</w:t>
      </w:r>
    </w:p>
    <w:p w14:paraId="5F895983" w14:textId="77777777" w:rsidR="00C62EC7" w:rsidRPr="00090466" w:rsidRDefault="00C62EC7" w:rsidP="00C62EC7">
      <w:pPr>
        <w:pStyle w:val="Bibliography"/>
        <w:rPr>
          <w:rFonts w:ascii="Times New Roman" w:hAnsi="Times New Roman" w:cs="Times New Roman"/>
          <w:lang w:val="en-US"/>
          <w:rPrChange w:id="1265" w:author="Clayton Lamb" w:date="2025-11-28T13:58:00Z" w16du:dateUtc="2025-11-28T20:58:00Z">
            <w:rPr>
              <w:lang w:val="en-US"/>
            </w:rPr>
          </w:rPrChange>
        </w:rPr>
      </w:pPr>
      <w:r w:rsidRPr="00090466">
        <w:rPr>
          <w:rFonts w:ascii="Times New Roman" w:hAnsi="Times New Roman" w:cs="Times New Roman"/>
          <w:lang w:val="en-US"/>
          <w:rPrChange w:id="1266" w:author="Clayton Lamb" w:date="2025-11-28T13:58:00Z" w16du:dateUtc="2025-11-28T20:58:00Z">
            <w:rPr>
              <w:lang w:val="en-US"/>
            </w:rPr>
          </w:rPrChange>
        </w:rPr>
        <w:t>Thompson, P. R., J. Paczkowski, J. Whittington, and C. C. St. Clair. 2024. Integrating human trail use in montane landscapes reveals larger zones of human influence for wary carnivores. Journal of Applied Ecology n/a.</w:t>
      </w:r>
    </w:p>
    <w:p w14:paraId="333BD5AD" w14:textId="77777777" w:rsidR="00C62EC7" w:rsidRPr="00090466" w:rsidRDefault="00C62EC7" w:rsidP="00C62EC7">
      <w:pPr>
        <w:pStyle w:val="Bibliography"/>
        <w:rPr>
          <w:rFonts w:ascii="Times New Roman" w:hAnsi="Times New Roman" w:cs="Times New Roman"/>
          <w:lang w:val="en-US"/>
          <w:rPrChange w:id="1267" w:author="Clayton Lamb" w:date="2025-11-28T13:58:00Z" w16du:dateUtc="2025-11-28T20:58:00Z">
            <w:rPr>
              <w:lang w:val="en-US"/>
            </w:rPr>
          </w:rPrChange>
        </w:rPr>
      </w:pPr>
      <w:r w:rsidRPr="00090466">
        <w:rPr>
          <w:rFonts w:ascii="Times New Roman" w:hAnsi="Times New Roman" w:cs="Times New Roman"/>
          <w:lang w:val="en-US"/>
          <w:rPrChange w:id="1268" w:author="Clayton Lamb" w:date="2025-11-28T13:58:00Z" w16du:dateUtc="2025-11-28T20:58:00Z">
            <w:rPr>
              <w:lang w:val="en-US"/>
            </w:rPr>
          </w:rPrChange>
        </w:rPr>
        <w:lastRenderedPageBreak/>
        <w:t>Thomsen, J. M., R. B. Powell, and C. Monz. 2018. A Systematic Review of the Physical and Mental Health Benefits of Wildland Recreation. Journal of Park and Recreation Administration 36:123–148.</w:t>
      </w:r>
    </w:p>
    <w:p w14:paraId="19811495" w14:textId="77777777" w:rsidR="00C62EC7" w:rsidRPr="00090466" w:rsidRDefault="00C62EC7" w:rsidP="00C62EC7">
      <w:pPr>
        <w:pStyle w:val="Bibliography"/>
        <w:rPr>
          <w:rFonts w:ascii="Times New Roman" w:hAnsi="Times New Roman" w:cs="Times New Roman"/>
          <w:lang w:val="en-US"/>
          <w:rPrChange w:id="1269" w:author="Clayton Lamb" w:date="2025-11-28T13:58:00Z" w16du:dateUtc="2025-11-28T20:58:00Z">
            <w:rPr>
              <w:lang w:val="en-US"/>
            </w:rPr>
          </w:rPrChange>
        </w:rPr>
      </w:pPr>
      <w:r w:rsidRPr="00090466">
        <w:rPr>
          <w:rFonts w:ascii="Times New Roman" w:hAnsi="Times New Roman" w:cs="Times New Roman"/>
          <w:lang w:val="en-US"/>
          <w:rPrChange w:id="1270" w:author="Clayton Lamb" w:date="2025-11-28T13:58:00Z" w16du:dateUtc="2025-11-28T20:58:00Z">
            <w:rPr>
              <w:lang w:val="en-US"/>
            </w:rPr>
          </w:rPrChange>
        </w:rPr>
        <w:t>Tucker, M. A., L. Santini, C. Carbone, and T. Mueller. 2021. Mammal population densities at a global scale are higher in human-modified areas. Ecography 44:1–13.</w:t>
      </w:r>
    </w:p>
    <w:p w14:paraId="07FF5D97" w14:textId="77777777" w:rsidR="00C62EC7" w:rsidRPr="00090466" w:rsidRDefault="00C62EC7" w:rsidP="00C62EC7">
      <w:pPr>
        <w:pStyle w:val="Bibliography"/>
        <w:rPr>
          <w:rFonts w:ascii="Times New Roman" w:hAnsi="Times New Roman" w:cs="Times New Roman"/>
          <w:lang w:val="en-US"/>
          <w:rPrChange w:id="1271" w:author="Clayton Lamb" w:date="2025-11-28T13:58:00Z" w16du:dateUtc="2025-11-28T20:58:00Z">
            <w:rPr>
              <w:lang w:val="en-US"/>
            </w:rPr>
          </w:rPrChange>
        </w:rPr>
      </w:pPr>
      <w:r w:rsidRPr="00090466">
        <w:rPr>
          <w:rFonts w:ascii="Times New Roman" w:hAnsi="Times New Roman" w:cs="Times New Roman"/>
          <w:lang w:val="en-US"/>
          <w:rPrChange w:id="1272" w:author="Clayton Lamb" w:date="2025-11-28T13:58:00Z" w16du:dateUtc="2025-11-28T20:58:00Z">
            <w:rPr>
              <w:lang w:val="en-US"/>
            </w:rPr>
          </w:rPrChange>
        </w:rPr>
        <w:t>Urhan, U., K. Platjouw, P. P. de Vries, E. Serrano Davies, and K. van Oers. 2025. Associations between human non-motorised recreational activity on nest box occupation, exploratory behaviour and breeding success in a passerine bird. Journal of Avian Biology 2025:e03281.</w:t>
      </w:r>
    </w:p>
    <w:p w14:paraId="6AB62BF1" w14:textId="77777777" w:rsidR="00C62EC7" w:rsidRPr="00090466" w:rsidRDefault="00C62EC7" w:rsidP="00C62EC7">
      <w:pPr>
        <w:pStyle w:val="Bibliography"/>
        <w:rPr>
          <w:rFonts w:ascii="Times New Roman" w:hAnsi="Times New Roman" w:cs="Times New Roman"/>
          <w:lang w:val="en-US"/>
          <w:rPrChange w:id="1273" w:author="Clayton Lamb" w:date="2025-11-28T13:58:00Z" w16du:dateUtc="2025-11-28T20:58:00Z">
            <w:rPr>
              <w:lang w:val="en-US"/>
            </w:rPr>
          </w:rPrChange>
        </w:rPr>
      </w:pPr>
      <w:r w:rsidRPr="00090466">
        <w:rPr>
          <w:rFonts w:ascii="Times New Roman" w:hAnsi="Times New Roman" w:cs="Times New Roman"/>
          <w:lang w:val="en-US"/>
          <w:rPrChange w:id="1274" w:author="Clayton Lamb" w:date="2025-11-28T13:58:00Z" w16du:dateUtc="2025-11-28T20:58:00Z">
            <w:rPr>
              <w:lang w:val="en-US"/>
            </w:rPr>
          </w:rPrChange>
        </w:rPr>
        <w:t>Whittington, J., M. Hebblewhite, R. W. Baron, A. T. Ford, and J. Paczkowski. 2022. Towns and trails drive carnivore movement behaviour, resource selection, and connectivity. Movement Ecology 10:17.</w:t>
      </w:r>
    </w:p>
    <w:p w14:paraId="69C09E54" w14:textId="77777777" w:rsidR="00C62EC7" w:rsidRPr="00090466" w:rsidRDefault="00C62EC7" w:rsidP="00C62EC7">
      <w:pPr>
        <w:pStyle w:val="Bibliography"/>
        <w:rPr>
          <w:rFonts w:ascii="Times New Roman" w:hAnsi="Times New Roman" w:cs="Times New Roman"/>
          <w:lang w:val="en-US"/>
          <w:rPrChange w:id="1275" w:author="Clayton Lamb" w:date="2025-11-28T13:58:00Z" w16du:dateUtc="2025-11-28T20:58:00Z">
            <w:rPr>
              <w:lang w:val="en-US"/>
            </w:rPr>
          </w:rPrChange>
        </w:rPr>
      </w:pPr>
      <w:r w:rsidRPr="00090466">
        <w:rPr>
          <w:rFonts w:ascii="Times New Roman" w:hAnsi="Times New Roman" w:cs="Times New Roman"/>
          <w:lang w:val="en-US"/>
          <w:rPrChange w:id="1276" w:author="Clayton Lamb" w:date="2025-11-28T13:58:00Z" w16du:dateUtc="2025-11-28T20:58:00Z">
            <w:rPr>
              <w:lang w:val="en-US"/>
            </w:rPr>
          </w:rPrChange>
        </w:rPr>
        <w:t>Wiedmann, B. P., and V. C. Bleich. 2014. Demographic responses of bighorn sheep to recreational activities: A trial of a trail: Bighorn Sheep Responses to Recreation. Wildlife Society Bulletin 38:773–782.</w:t>
      </w:r>
    </w:p>
    <w:p w14:paraId="1D86FE4B" w14:textId="77777777" w:rsidR="00C62EC7" w:rsidRPr="00090466" w:rsidRDefault="00C62EC7" w:rsidP="00C62EC7">
      <w:pPr>
        <w:pStyle w:val="Bibliography"/>
        <w:rPr>
          <w:rFonts w:ascii="Times New Roman" w:hAnsi="Times New Roman" w:cs="Times New Roman"/>
          <w:lang w:val="en-US"/>
          <w:rPrChange w:id="1277" w:author="Clayton Lamb" w:date="2025-11-28T13:58:00Z" w16du:dateUtc="2025-11-28T20:58:00Z">
            <w:rPr>
              <w:lang w:val="en-US"/>
            </w:rPr>
          </w:rPrChange>
        </w:rPr>
      </w:pPr>
      <w:r w:rsidRPr="00090466">
        <w:rPr>
          <w:rFonts w:ascii="Times New Roman" w:hAnsi="Times New Roman" w:cs="Times New Roman"/>
          <w:lang w:val="en-US"/>
          <w:rPrChange w:id="1278" w:author="Clayton Lamb" w:date="2025-11-28T13:58:00Z" w16du:dateUtc="2025-11-28T20:58:00Z">
            <w:rPr>
              <w:lang w:val="en-US"/>
            </w:rPr>
          </w:rPrChange>
        </w:rPr>
        <w:t>Wilmers, C. C., and T. Levi. 2013. Do irrigation and predator control reduce the productivity of migratory ungulate herds? Ecology 94:1264–1270.</w:t>
      </w:r>
    </w:p>
    <w:p w14:paraId="5ED64DCC" w14:textId="77777777" w:rsidR="00C62EC7" w:rsidRPr="00090466" w:rsidRDefault="00C62EC7" w:rsidP="00C62EC7">
      <w:pPr>
        <w:pStyle w:val="Bibliography"/>
        <w:rPr>
          <w:rFonts w:ascii="Times New Roman" w:hAnsi="Times New Roman" w:cs="Times New Roman"/>
          <w:lang w:val="en-US"/>
          <w:rPrChange w:id="1279" w:author="Clayton Lamb" w:date="2025-11-28T13:58:00Z" w16du:dateUtc="2025-11-28T20:58:00Z">
            <w:rPr>
              <w:lang w:val="en-US"/>
            </w:rPr>
          </w:rPrChange>
        </w:rPr>
      </w:pPr>
      <w:r w:rsidRPr="00090466">
        <w:rPr>
          <w:rFonts w:ascii="Times New Roman" w:hAnsi="Times New Roman" w:cs="Times New Roman"/>
          <w:lang w:val="en-US"/>
          <w:rPrChange w:id="1280" w:author="Clayton Lamb" w:date="2025-11-28T13:58:00Z" w16du:dateUtc="2025-11-28T20:58:00Z">
            <w:rPr>
              <w:lang w:val="en-US"/>
            </w:rPr>
          </w:rPrChange>
        </w:rPr>
        <w:t>Wisdom, M. J. 2005. The Starkey Project: a synthesis of long-term studies of elk and mule deer. Lawrence, Kansas: Alliance Communications Group. 252 p.</w:t>
      </w:r>
    </w:p>
    <w:p w14:paraId="5E73810C" w14:textId="77777777" w:rsidR="00C62EC7" w:rsidRPr="00090466" w:rsidRDefault="00C62EC7" w:rsidP="00C62EC7">
      <w:pPr>
        <w:pStyle w:val="Bibliography"/>
        <w:rPr>
          <w:rFonts w:ascii="Times New Roman" w:hAnsi="Times New Roman" w:cs="Times New Roman"/>
          <w:lang w:val="en-US"/>
          <w:rPrChange w:id="1281" w:author="Clayton Lamb" w:date="2025-11-28T13:58:00Z" w16du:dateUtc="2025-11-28T20:58:00Z">
            <w:rPr>
              <w:lang w:val="en-US"/>
            </w:rPr>
          </w:rPrChange>
        </w:rPr>
      </w:pPr>
      <w:r w:rsidRPr="00090466">
        <w:rPr>
          <w:rFonts w:ascii="Times New Roman" w:hAnsi="Times New Roman" w:cs="Times New Roman"/>
          <w:lang w:val="en-US"/>
          <w:rPrChange w:id="1282" w:author="Clayton Lamb" w:date="2025-11-28T13:58:00Z" w16du:dateUtc="2025-11-28T20:58:00Z">
            <w:rPr>
              <w:lang w:val="en-US"/>
            </w:rPr>
          </w:rPrChange>
        </w:rPr>
        <w:t>Wisdom, M. J., H. K. Preisler, L. M. Naylor, R. G. Anthony, B. K. Johnson, and M. M. Rowland. 2018. Elk responses to trail-based recreation on public forests. Forest Ecology and Management 411:223–233.</w:t>
      </w:r>
    </w:p>
    <w:p w14:paraId="102A7F75" w14:textId="77777777" w:rsidR="00C62EC7" w:rsidRPr="00090466" w:rsidRDefault="00C62EC7" w:rsidP="00C62EC7">
      <w:pPr>
        <w:pStyle w:val="Bibliography"/>
        <w:rPr>
          <w:rFonts w:ascii="Times New Roman" w:hAnsi="Times New Roman" w:cs="Times New Roman"/>
          <w:lang w:val="en-US"/>
          <w:rPrChange w:id="1283" w:author="Clayton Lamb" w:date="2025-11-28T13:58:00Z" w16du:dateUtc="2025-11-28T20:58:00Z">
            <w:rPr>
              <w:lang w:val="en-US"/>
            </w:rPr>
          </w:rPrChange>
        </w:rPr>
      </w:pPr>
      <w:r w:rsidRPr="00090466">
        <w:rPr>
          <w:rFonts w:ascii="Times New Roman" w:hAnsi="Times New Roman" w:cs="Times New Roman"/>
          <w:lang w:val="en-US"/>
          <w:rPrChange w:id="1284" w:author="Clayton Lamb" w:date="2025-11-28T13:58:00Z" w16du:dateUtc="2025-11-28T20:58:00Z">
            <w:rPr>
              <w:lang w:val="en-US"/>
            </w:rPr>
          </w:rPrChange>
        </w:rPr>
        <w:lastRenderedPageBreak/>
        <w:t>Wyckoff, T. B., H. Sawyer, S. E. Albeke, S. L. Garman, and M. J. Kauffman. 2018. Evaluating the influence of energy and residential development on the migratory behavior of mule deer. Ecosphere 9:e02113.</w:t>
      </w:r>
    </w:p>
    <w:p w14:paraId="6B86E2A3" w14:textId="496853AA" w:rsidR="0089332C" w:rsidRPr="00090466" w:rsidRDefault="0089332C" w:rsidP="00C62EC7">
      <w:pPr>
        <w:pStyle w:val="Bibliography"/>
        <w:rPr>
          <w:rFonts w:ascii="Times New Roman" w:hAnsi="Times New Roman" w:cs="Times New Roman"/>
          <w:b/>
          <w:bCs/>
        </w:rPr>
      </w:pPr>
      <w:r w:rsidRPr="00090466">
        <w:rPr>
          <w:rFonts w:ascii="Times New Roman" w:hAnsi="Times New Roman" w:cs="Times New Roman"/>
          <w:b/>
          <w:bCs/>
        </w:rPr>
        <w:fldChar w:fldCharType="end"/>
      </w:r>
    </w:p>
    <w:sectPr w:rsidR="0089332C" w:rsidRPr="00090466" w:rsidSect="00612E0B">
      <w:footerReference w:type="even" r:id="rId43"/>
      <w:footerReference w:type="default" r:id="rId4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yton Lamb" w:date="2025-11-24T13:17:00Z" w:initials="CL">
    <w:p w14:paraId="59A2D102" w14:textId="77777777" w:rsidR="008C661B" w:rsidRDefault="008C661B">
      <w:pPr>
        <w:pStyle w:val="CommentText"/>
      </w:pPr>
      <w:r>
        <w:rPr>
          <w:rStyle w:val="CommentReference"/>
        </w:rPr>
        <w:annotationRef/>
      </w:r>
      <w:r>
        <w:t>Grizz avoidance also good</w:t>
      </w:r>
    </w:p>
    <w:p w14:paraId="642F3B4B" w14:textId="77777777" w:rsidR="008C661B" w:rsidRDefault="008C661B">
      <w:pPr>
        <w:pStyle w:val="CommentText"/>
      </w:pPr>
    </w:p>
    <w:p w14:paraId="52CD0D4E" w14:textId="1CFEA033" w:rsidR="008C661B" w:rsidRDefault="008C661B">
      <w:pPr>
        <w:pStyle w:val="CommentText"/>
      </w:pPr>
      <w:r>
        <w:rPr>
          <w:rFonts w:ascii="Helvetica" w:hAnsi="Helvetica"/>
          <w:color w:val="000000"/>
          <w:sz w:val="18"/>
          <w:szCs w:val="18"/>
        </w:rPr>
        <w:t>Our analyses answers what does more rec in rec area do. Not rec in totally wild area. </w:t>
      </w:r>
    </w:p>
  </w:comment>
  <w:comment w:id="258" w:author="Clayton Lamb" w:date="2025-11-28T07:29:00Z" w:initials="CL">
    <w:p w14:paraId="6E55DE28" w14:textId="534E0320" w:rsidR="008D7DD2" w:rsidRDefault="008D7DD2">
      <w:pPr>
        <w:pStyle w:val="CommentText"/>
      </w:pPr>
      <w:r>
        <w:rPr>
          <w:rStyle w:val="CommentReference"/>
        </w:rPr>
        <w:annotationRef/>
      </w:r>
      <w:r>
        <w:t>Resolve this with 100 in plot</w:t>
      </w:r>
    </w:p>
  </w:comment>
  <w:comment w:id="431" w:author="Clayton Lamb" w:date="2025-11-28T07:36:00Z" w:initials="CL">
    <w:p w14:paraId="1BBBE6A8" w14:textId="4B25DF00" w:rsidR="008D7DD2" w:rsidRDefault="008D7DD2">
      <w:pPr>
        <w:pStyle w:val="CommentText"/>
      </w:pPr>
      <w:r>
        <w:rPr>
          <w:rStyle w:val="CommentReference"/>
        </w:rPr>
        <w:annotationRef/>
      </w:r>
      <w:r>
        <w:t>Put figs together</w:t>
      </w:r>
    </w:p>
  </w:comment>
  <w:comment w:id="444" w:author="Clayton Lamb" w:date="2025-11-24T12:12:00Z" w:initials="CL">
    <w:p w14:paraId="537BA849" w14:textId="05FAE470" w:rsidR="002B1DEC" w:rsidRDefault="002B1DEC">
      <w:pPr>
        <w:pStyle w:val="CommentText"/>
      </w:pPr>
      <w:r>
        <w:rPr>
          <w:rStyle w:val="CommentReference"/>
        </w:rPr>
        <w:annotationRef/>
      </w:r>
      <w:r w:rsidRPr="00C6485F">
        <w:rPr>
          <w:rFonts w:ascii="Times New Roman" w:hAnsi="Times New Roman" w:cs="Times New Roman"/>
          <w:color w:val="000000"/>
          <w:sz w:val="22"/>
          <w:szCs w:val="22"/>
          <w:highlight w:val="yellow"/>
        </w:rPr>
        <w:t>It is quite difficult to tell the difference between some of these species. I would recommend either using a different color palette or creating a faceted plot where each species has its own curve compared against bikers &amp; hikers.</w:t>
      </w:r>
    </w:p>
  </w:comment>
  <w:comment w:id="689" w:author="Clayton Lamb" w:date="2025-11-24T12:16:00Z" w:initials="CL">
    <w:p w14:paraId="286B7DF8" w14:textId="17DBB65F" w:rsidR="002B1DEC" w:rsidRDefault="002B1DEC">
      <w:pPr>
        <w:pStyle w:val="CommentText"/>
      </w:pPr>
      <w:r>
        <w:rPr>
          <w:rStyle w:val="CommentReference"/>
        </w:rPr>
        <w:annotationRef/>
      </w:r>
      <w:r w:rsidRPr="00C6485F">
        <w:rPr>
          <w:rFonts w:ascii="Times New Roman" w:hAnsi="Times New Roman" w:cs="Times New Roman"/>
          <w:color w:val="000000"/>
          <w:sz w:val="22"/>
          <w:szCs w:val="22"/>
          <w:highlight w:val="yellow"/>
        </w:rPr>
        <w:t>I found the concluding paragraph somewhat generic given the strength of the analysis throughout the paper. The authors have done an excellent job demonstrating species- and scale-specific variation in responses to recreation, yet the conclusion does not clearly synthesize these results or tie them back to the conceptual frameworks (e.g., risk-disturbance, human shield, landscape of fear) introduced in the introduction. In particular, the conclusion could more directly highlight the strong avoidance by elk and moderate avoidance by grizzly bears, emphasizing the management implications of these differences. Additionally, the discussion of adaptive management would benefit from being more tightly linked to the unique findings of this study (e.g., diel shifts, fine-scale trail use, lack of near encounters), rather than defaulting to general recommendations like “maintain refugia” or “minimize trail proliferation.” A sharper synthesis would leave a stronger impression and better communicate the study’s novel contributions</w:t>
      </w:r>
      <w:r w:rsidRPr="00F119AA">
        <w:rPr>
          <w:rFonts w:ascii="Times New Roman" w:hAnsi="Times New Roman" w:cs="Times New Roman"/>
          <w:color w:val="000000"/>
          <w:sz w:val="22"/>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2CD0D4E" w15:done="0"/>
  <w15:commentEx w15:paraId="6E55DE28" w15:done="0"/>
  <w15:commentEx w15:paraId="1BBBE6A8" w15:done="0"/>
  <w15:commentEx w15:paraId="537BA849" w15:done="0"/>
  <w15:commentEx w15:paraId="286B7D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B2F3AE" w16cex:dateUtc="2025-11-24T20:17:00Z"/>
  <w16cex:commentExtensible w16cex:durableId="35912D45" w16cex:dateUtc="2025-11-28T14:29:00Z"/>
  <w16cex:commentExtensible w16cex:durableId="61CDA6A5" w16cex:dateUtc="2025-11-28T14:36:00Z"/>
  <w16cex:commentExtensible w16cex:durableId="1352942E" w16cex:dateUtc="2025-11-24T19:12:00Z"/>
  <w16cex:commentExtensible w16cex:durableId="4466C939" w16cex:dateUtc="2025-11-24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2CD0D4E" w16cid:durableId="35B2F3AE"/>
  <w16cid:commentId w16cid:paraId="6E55DE28" w16cid:durableId="35912D45"/>
  <w16cid:commentId w16cid:paraId="1BBBE6A8" w16cid:durableId="61CDA6A5"/>
  <w16cid:commentId w16cid:paraId="537BA849" w16cid:durableId="1352942E"/>
  <w16cid:commentId w16cid:paraId="286B7DF8" w16cid:durableId="4466C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A11EA" w14:textId="77777777" w:rsidR="00171927" w:rsidRDefault="00171927" w:rsidP="001E5557">
      <w:r>
        <w:separator/>
      </w:r>
    </w:p>
  </w:endnote>
  <w:endnote w:type="continuationSeparator" w:id="0">
    <w:p w14:paraId="7AF70147" w14:textId="77777777" w:rsidR="00171927" w:rsidRDefault="00171927" w:rsidP="001E5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C82FD6" w14:textId="77777777" w:rsidR="00171927" w:rsidRDefault="00171927" w:rsidP="001E5557">
      <w:r>
        <w:separator/>
      </w:r>
    </w:p>
  </w:footnote>
  <w:footnote w:type="continuationSeparator" w:id="0">
    <w:p w14:paraId="01F7B12E" w14:textId="77777777" w:rsidR="00171927" w:rsidRDefault="00171927" w:rsidP="001E55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yton Lamb">
    <w15:presenceInfo w15:providerId="AD" w15:userId="S::clayton@cariboufutures.ca::c8cf5344-7450-4b7b-98ba-316a3289d2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01072"/>
    <w:rsid w:val="00010AD8"/>
    <w:rsid w:val="00013EBB"/>
    <w:rsid w:val="00014239"/>
    <w:rsid w:val="00022C0C"/>
    <w:rsid w:val="00022D94"/>
    <w:rsid w:val="00030C92"/>
    <w:rsid w:val="000314F3"/>
    <w:rsid w:val="00040463"/>
    <w:rsid w:val="000539C4"/>
    <w:rsid w:val="0007199E"/>
    <w:rsid w:val="0008077C"/>
    <w:rsid w:val="0008340A"/>
    <w:rsid w:val="00085F71"/>
    <w:rsid w:val="00090466"/>
    <w:rsid w:val="000919E2"/>
    <w:rsid w:val="000936A7"/>
    <w:rsid w:val="00095E3F"/>
    <w:rsid w:val="000A0724"/>
    <w:rsid w:val="000A6490"/>
    <w:rsid w:val="000C0CC1"/>
    <w:rsid w:val="000D11A1"/>
    <w:rsid w:val="000D545D"/>
    <w:rsid w:val="000E0E97"/>
    <w:rsid w:val="000E2702"/>
    <w:rsid w:val="000E3921"/>
    <w:rsid w:val="000E7E07"/>
    <w:rsid w:val="00100792"/>
    <w:rsid w:val="00102630"/>
    <w:rsid w:val="001149EB"/>
    <w:rsid w:val="001159F4"/>
    <w:rsid w:val="00116A8A"/>
    <w:rsid w:val="0012424D"/>
    <w:rsid w:val="001245F3"/>
    <w:rsid w:val="0013112C"/>
    <w:rsid w:val="001421A6"/>
    <w:rsid w:val="001537AD"/>
    <w:rsid w:val="001543DF"/>
    <w:rsid w:val="0015782E"/>
    <w:rsid w:val="00160602"/>
    <w:rsid w:val="00171927"/>
    <w:rsid w:val="0017426E"/>
    <w:rsid w:val="00176D91"/>
    <w:rsid w:val="001777B2"/>
    <w:rsid w:val="001818C6"/>
    <w:rsid w:val="001959D1"/>
    <w:rsid w:val="00196D17"/>
    <w:rsid w:val="001A1A96"/>
    <w:rsid w:val="001A33DF"/>
    <w:rsid w:val="001A7303"/>
    <w:rsid w:val="001E5557"/>
    <w:rsid w:val="00203031"/>
    <w:rsid w:val="0020737A"/>
    <w:rsid w:val="002151ED"/>
    <w:rsid w:val="00215E8B"/>
    <w:rsid w:val="0021653C"/>
    <w:rsid w:val="00221A79"/>
    <w:rsid w:val="002229C9"/>
    <w:rsid w:val="00236DE9"/>
    <w:rsid w:val="0024572D"/>
    <w:rsid w:val="00245945"/>
    <w:rsid w:val="00247A73"/>
    <w:rsid w:val="002528C9"/>
    <w:rsid w:val="00255352"/>
    <w:rsid w:val="00257CE5"/>
    <w:rsid w:val="00257EE8"/>
    <w:rsid w:val="00261E6D"/>
    <w:rsid w:val="00262D1C"/>
    <w:rsid w:val="00272322"/>
    <w:rsid w:val="002944CA"/>
    <w:rsid w:val="002A0272"/>
    <w:rsid w:val="002A39A7"/>
    <w:rsid w:val="002A59D4"/>
    <w:rsid w:val="002B1DEC"/>
    <w:rsid w:val="002B3035"/>
    <w:rsid w:val="002C2042"/>
    <w:rsid w:val="002D705D"/>
    <w:rsid w:val="00303F0B"/>
    <w:rsid w:val="0030481A"/>
    <w:rsid w:val="003137FC"/>
    <w:rsid w:val="00324F7E"/>
    <w:rsid w:val="00327CAC"/>
    <w:rsid w:val="003313AC"/>
    <w:rsid w:val="00332541"/>
    <w:rsid w:val="0033580E"/>
    <w:rsid w:val="00340A60"/>
    <w:rsid w:val="003501D3"/>
    <w:rsid w:val="00361DB8"/>
    <w:rsid w:val="003621DA"/>
    <w:rsid w:val="00365D66"/>
    <w:rsid w:val="00382D92"/>
    <w:rsid w:val="00384C03"/>
    <w:rsid w:val="00392FE2"/>
    <w:rsid w:val="00393B04"/>
    <w:rsid w:val="003B17D9"/>
    <w:rsid w:val="003C140E"/>
    <w:rsid w:val="003D7874"/>
    <w:rsid w:val="003E5A25"/>
    <w:rsid w:val="003E5C96"/>
    <w:rsid w:val="003F257C"/>
    <w:rsid w:val="003F618F"/>
    <w:rsid w:val="00404E18"/>
    <w:rsid w:val="00416B62"/>
    <w:rsid w:val="00431E84"/>
    <w:rsid w:val="00433A51"/>
    <w:rsid w:val="00440483"/>
    <w:rsid w:val="00441D84"/>
    <w:rsid w:val="00444F61"/>
    <w:rsid w:val="00456AD4"/>
    <w:rsid w:val="0046442B"/>
    <w:rsid w:val="00464FE2"/>
    <w:rsid w:val="00485F45"/>
    <w:rsid w:val="0049133F"/>
    <w:rsid w:val="0049459A"/>
    <w:rsid w:val="00494B7F"/>
    <w:rsid w:val="004B0BA5"/>
    <w:rsid w:val="004B0BF2"/>
    <w:rsid w:val="004B743D"/>
    <w:rsid w:val="004C3EC1"/>
    <w:rsid w:val="004D614C"/>
    <w:rsid w:val="004F2C37"/>
    <w:rsid w:val="004F67AF"/>
    <w:rsid w:val="005006C3"/>
    <w:rsid w:val="005077A9"/>
    <w:rsid w:val="005151AC"/>
    <w:rsid w:val="0052581F"/>
    <w:rsid w:val="00525A23"/>
    <w:rsid w:val="0052634B"/>
    <w:rsid w:val="00555410"/>
    <w:rsid w:val="005630FD"/>
    <w:rsid w:val="00565102"/>
    <w:rsid w:val="00566A30"/>
    <w:rsid w:val="00567D8C"/>
    <w:rsid w:val="0057740D"/>
    <w:rsid w:val="00595328"/>
    <w:rsid w:val="00596C34"/>
    <w:rsid w:val="005A7355"/>
    <w:rsid w:val="005B4E4E"/>
    <w:rsid w:val="005B5D0C"/>
    <w:rsid w:val="005C5B3F"/>
    <w:rsid w:val="005C7905"/>
    <w:rsid w:val="005D3A8C"/>
    <w:rsid w:val="0060768A"/>
    <w:rsid w:val="00612E0B"/>
    <w:rsid w:val="00613C17"/>
    <w:rsid w:val="006164AF"/>
    <w:rsid w:val="00634613"/>
    <w:rsid w:val="00635041"/>
    <w:rsid w:val="00655336"/>
    <w:rsid w:val="00656237"/>
    <w:rsid w:val="0068455D"/>
    <w:rsid w:val="00686D33"/>
    <w:rsid w:val="00697A79"/>
    <w:rsid w:val="006A3F34"/>
    <w:rsid w:val="006B44DD"/>
    <w:rsid w:val="006C1F0E"/>
    <w:rsid w:val="006D3319"/>
    <w:rsid w:val="006E1667"/>
    <w:rsid w:val="006E1F22"/>
    <w:rsid w:val="006F1E0D"/>
    <w:rsid w:val="0070430E"/>
    <w:rsid w:val="00707885"/>
    <w:rsid w:val="00711499"/>
    <w:rsid w:val="007123DE"/>
    <w:rsid w:val="00724F37"/>
    <w:rsid w:val="00725817"/>
    <w:rsid w:val="007352D1"/>
    <w:rsid w:val="00736F52"/>
    <w:rsid w:val="00751873"/>
    <w:rsid w:val="00751DB4"/>
    <w:rsid w:val="00753672"/>
    <w:rsid w:val="00762585"/>
    <w:rsid w:val="00764249"/>
    <w:rsid w:val="00764262"/>
    <w:rsid w:val="007716B4"/>
    <w:rsid w:val="00790768"/>
    <w:rsid w:val="00791C4B"/>
    <w:rsid w:val="007B3141"/>
    <w:rsid w:val="007B356A"/>
    <w:rsid w:val="007C5D47"/>
    <w:rsid w:val="007C680C"/>
    <w:rsid w:val="007D06F6"/>
    <w:rsid w:val="007D1C26"/>
    <w:rsid w:val="007D5441"/>
    <w:rsid w:val="007E14D9"/>
    <w:rsid w:val="00803602"/>
    <w:rsid w:val="00806382"/>
    <w:rsid w:val="008104C9"/>
    <w:rsid w:val="00813794"/>
    <w:rsid w:val="008217D7"/>
    <w:rsid w:val="00822E0B"/>
    <w:rsid w:val="00824BE2"/>
    <w:rsid w:val="008272D0"/>
    <w:rsid w:val="0082748A"/>
    <w:rsid w:val="00827550"/>
    <w:rsid w:val="00840D4B"/>
    <w:rsid w:val="008506EC"/>
    <w:rsid w:val="0085475C"/>
    <w:rsid w:val="008563F0"/>
    <w:rsid w:val="00863796"/>
    <w:rsid w:val="00867583"/>
    <w:rsid w:val="008858E2"/>
    <w:rsid w:val="00890C7E"/>
    <w:rsid w:val="00891B89"/>
    <w:rsid w:val="0089332C"/>
    <w:rsid w:val="008B05E1"/>
    <w:rsid w:val="008B1188"/>
    <w:rsid w:val="008B52E7"/>
    <w:rsid w:val="008B67F5"/>
    <w:rsid w:val="008C661B"/>
    <w:rsid w:val="008D7DD2"/>
    <w:rsid w:val="008F08A6"/>
    <w:rsid w:val="00910A3D"/>
    <w:rsid w:val="00917556"/>
    <w:rsid w:val="009260FC"/>
    <w:rsid w:val="0092635B"/>
    <w:rsid w:val="009300FB"/>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B741B"/>
    <w:rsid w:val="009C0C3C"/>
    <w:rsid w:val="009C344A"/>
    <w:rsid w:val="009D00FA"/>
    <w:rsid w:val="009D05CD"/>
    <w:rsid w:val="009E0EB7"/>
    <w:rsid w:val="009F6245"/>
    <w:rsid w:val="00A0132D"/>
    <w:rsid w:val="00A06C95"/>
    <w:rsid w:val="00A07D01"/>
    <w:rsid w:val="00A1567C"/>
    <w:rsid w:val="00A42F56"/>
    <w:rsid w:val="00A4435D"/>
    <w:rsid w:val="00A4691B"/>
    <w:rsid w:val="00A5427C"/>
    <w:rsid w:val="00A559FC"/>
    <w:rsid w:val="00A70C71"/>
    <w:rsid w:val="00AA12F0"/>
    <w:rsid w:val="00AA1679"/>
    <w:rsid w:val="00AA3504"/>
    <w:rsid w:val="00AB3A22"/>
    <w:rsid w:val="00AC1FB2"/>
    <w:rsid w:val="00AC2A88"/>
    <w:rsid w:val="00AC421A"/>
    <w:rsid w:val="00AD12AB"/>
    <w:rsid w:val="00AD49B0"/>
    <w:rsid w:val="00AF1330"/>
    <w:rsid w:val="00AF29B4"/>
    <w:rsid w:val="00B0364F"/>
    <w:rsid w:val="00B31BDF"/>
    <w:rsid w:val="00B37DBF"/>
    <w:rsid w:val="00B41152"/>
    <w:rsid w:val="00B511A3"/>
    <w:rsid w:val="00B5676C"/>
    <w:rsid w:val="00B62291"/>
    <w:rsid w:val="00B64629"/>
    <w:rsid w:val="00B66399"/>
    <w:rsid w:val="00B66BF2"/>
    <w:rsid w:val="00B937B8"/>
    <w:rsid w:val="00B9641F"/>
    <w:rsid w:val="00BA2791"/>
    <w:rsid w:val="00BA5B61"/>
    <w:rsid w:val="00BA6E84"/>
    <w:rsid w:val="00BB0E3B"/>
    <w:rsid w:val="00BB41C4"/>
    <w:rsid w:val="00BB727E"/>
    <w:rsid w:val="00BC18DE"/>
    <w:rsid w:val="00BC2BF5"/>
    <w:rsid w:val="00BC607D"/>
    <w:rsid w:val="00BC6115"/>
    <w:rsid w:val="00BD0DDD"/>
    <w:rsid w:val="00BF1611"/>
    <w:rsid w:val="00BF595F"/>
    <w:rsid w:val="00C0225B"/>
    <w:rsid w:val="00C02E28"/>
    <w:rsid w:val="00C041CF"/>
    <w:rsid w:val="00C106CD"/>
    <w:rsid w:val="00C13918"/>
    <w:rsid w:val="00C171D6"/>
    <w:rsid w:val="00C22299"/>
    <w:rsid w:val="00C22C67"/>
    <w:rsid w:val="00C50D70"/>
    <w:rsid w:val="00C57501"/>
    <w:rsid w:val="00C62EC7"/>
    <w:rsid w:val="00C72389"/>
    <w:rsid w:val="00C82A1B"/>
    <w:rsid w:val="00C91B20"/>
    <w:rsid w:val="00C97989"/>
    <w:rsid w:val="00CA2FAD"/>
    <w:rsid w:val="00CB25E4"/>
    <w:rsid w:val="00CB66D1"/>
    <w:rsid w:val="00CC3DA4"/>
    <w:rsid w:val="00CD029B"/>
    <w:rsid w:val="00CD5A0A"/>
    <w:rsid w:val="00CE0D7F"/>
    <w:rsid w:val="00CF281A"/>
    <w:rsid w:val="00CF69CB"/>
    <w:rsid w:val="00D010A5"/>
    <w:rsid w:val="00D02A0F"/>
    <w:rsid w:val="00D05FB3"/>
    <w:rsid w:val="00D25F11"/>
    <w:rsid w:val="00D33EBE"/>
    <w:rsid w:val="00D34C33"/>
    <w:rsid w:val="00D3621A"/>
    <w:rsid w:val="00D42B5B"/>
    <w:rsid w:val="00D46F18"/>
    <w:rsid w:val="00D50368"/>
    <w:rsid w:val="00D51DEC"/>
    <w:rsid w:val="00D52DE6"/>
    <w:rsid w:val="00D541CD"/>
    <w:rsid w:val="00D60C51"/>
    <w:rsid w:val="00D61508"/>
    <w:rsid w:val="00D847F6"/>
    <w:rsid w:val="00D86EDB"/>
    <w:rsid w:val="00D87E4F"/>
    <w:rsid w:val="00DA4A5E"/>
    <w:rsid w:val="00DB56F3"/>
    <w:rsid w:val="00DC6117"/>
    <w:rsid w:val="00DD3126"/>
    <w:rsid w:val="00DD7948"/>
    <w:rsid w:val="00E00E53"/>
    <w:rsid w:val="00E1198E"/>
    <w:rsid w:val="00E239A6"/>
    <w:rsid w:val="00E300C3"/>
    <w:rsid w:val="00E33463"/>
    <w:rsid w:val="00E40EDF"/>
    <w:rsid w:val="00E54A54"/>
    <w:rsid w:val="00E54B84"/>
    <w:rsid w:val="00E65128"/>
    <w:rsid w:val="00E66371"/>
    <w:rsid w:val="00E855A9"/>
    <w:rsid w:val="00E87EA1"/>
    <w:rsid w:val="00E91044"/>
    <w:rsid w:val="00E91E1E"/>
    <w:rsid w:val="00EB559D"/>
    <w:rsid w:val="00EB7296"/>
    <w:rsid w:val="00EC16FF"/>
    <w:rsid w:val="00EC598D"/>
    <w:rsid w:val="00EC72AC"/>
    <w:rsid w:val="00ED0D06"/>
    <w:rsid w:val="00ED3E84"/>
    <w:rsid w:val="00EE6EB0"/>
    <w:rsid w:val="00EE727D"/>
    <w:rsid w:val="00EE7AB0"/>
    <w:rsid w:val="00EE7FBC"/>
    <w:rsid w:val="00EF40C7"/>
    <w:rsid w:val="00EF4193"/>
    <w:rsid w:val="00F0101C"/>
    <w:rsid w:val="00F02C04"/>
    <w:rsid w:val="00F06864"/>
    <w:rsid w:val="00F10006"/>
    <w:rsid w:val="00F117FC"/>
    <w:rsid w:val="00F11ABF"/>
    <w:rsid w:val="00F21B00"/>
    <w:rsid w:val="00F337D6"/>
    <w:rsid w:val="00F34BA0"/>
    <w:rsid w:val="00F36FA8"/>
    <w:rsid w:val="00F45CDF"/>
    <w:rsid w:val="00F53876"/>
    <w:rsid w:val="00F53C21"/>
    <w:rsid w:val="00F56969"/>
    <w:rsid w:val="00F56DEC"/>
    <w:rsid w:val="00F63965"/>
    <w:rsid w:val="00F6463D"/>
    <w:rsid w:val="00F650A6"/>
    <w:rsid w:val="00F70F0B"/>
    <w:rsid w:val="00F73F7E"/>
    <w:rsid w:val="00F76AB8"/>
    <w:rsid w:val="00F77A37"/>
    <w:rsid w:val="00F80B71"/>
    <w:rsid w:val="00F80F52"/>
    <w:rsid w:val="00F83621"/>
    <w:rsid w:val="00F93F01"/>
    <w:rsid w:val="00FA4114"/>
    <w:rsid w:val="00FC63B7"/>
    <w:rsid w:val="00FD43C4"/>
    <w:rsid w:val="00FE2ACC"/>
    <w:rsid w:val="00FE394A"/>
    <w:rsid w:val="00FF0C76"/>
    <w:rsid w:val="00FF1E48"/>
    <w:rsid w:val="00FF2AA9"/>
    <w:rsid w:val="00FF44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466"/>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A735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5A735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5A735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5A735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5A735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5A735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5A735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5A735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5A735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p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p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p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unhideWhenUsed/>
    <w:rsid w:val="00724F3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pPr>
    <w:rPr>
      <w:rFonts w:asciiTheme="minorHAnsi" w:eastAsiaTheme="minorHAnsi" w:hAnsiTheme="minorHAnsi" w:cstheme="minorBidi"/>
      <w:i/>
      <w:iCs/>
      <w:color w:val="0E2841" w:themeColor="text2"/>
      <w:kern w:val="2"/>
      <w:sz w:val="18"/>
      <w:szCs w:val="18"/>
      <w14:ligatures w14:val="standardContextual"/>
    </w:rPr>
  </w:style>
  <w:style w:type="paragraph" w:styleId="Bibliography">
    <w:name w:val="Bibliography"/>
    <w:basedOn w:val="Normal"/>
    <w:next w:val="Normal"/>
    <w:uiPriority w:val="37"/>
    <w:unhideWhenUsed/>
    <w:rsid w:val="0089332C"/>
    <w:pPr>
      <w:spacing w:line="480" w:lineRule="auto"/>
      <w:ind w:left="720" w:hanging="720"/>
    </w:pPr>
    <w:rPr>
      <w:rFonts w:asciiTheme="minorHAnsi" w:eastAsiaTheme="minorHAnsi" w:hAnsiTheme="minorHAnsi" w:cstheme="minorBidi"/>
      <w:kern w:val="2"/>
      <w14:ligatures w14:val="standardContextual"/>
    </w:r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rPr>
      <w:rFonts w:ascii="Segoe UI" w:eastAsiaTheme="minorHAns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 w:type="paragraph" w:styleId="NormalWeb">
    <w:name w:val="Normal (Web)"/>
    <w:basedOn w:val="Normal"/>
    <w:uiPriority w:val="99"/>
    <w:semiHidden/>
    <w:unhideWhenUsed/>
    <w:rsid w:val="0009046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ortal.wildtrax.ca/home/camera-deployments.html?sensorId=CAM&amp;projectId=998"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ortal.wildtrax.ca/home/camera-deployments.html?sensorId=CAM&amp;projectId=2626"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microsoft.com/office/2007/relationships/hdphoto" Target="media/hdphoto3.wdp"/><Relationship Id="rId37" Type="http://schemas.openxmlformats.org/officeDocument/2006/relationships/image" Target="media/image18.png"/><Relationship Id="rId40" Type="http://schemas.openxmlformats.org/officeDocument/2006/relationships/image" Target="media/image21.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ortal.wildtrax.ca/home/camera-deployments.html?sensorId=CAM&amp;projectId=1971" TargetMode="External"/><Relationship Id="rId23" Type="http://schemas.openxmlformats.org/officeDocument/2006/relationships/image" Target="media/image7.png"/><Relationship Id="rId28" Type="http://schemas.microsoft.com/office/2007/relationships/hdphoto" Target="media/hdphoto1.wdp"/><Relationship Id="rId36"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ortal.wildtrax.ca/home/camera-deployments.html?sensorId=CAM&amp;projectId=1401" TargetMode="External"/><Relationship Id="rId22" Type="http://schemas.openxmlformats.org/officeDocument/2006/relationships/image" Target="media/image6.png"/><Relationship Id="rId27" Type="http://schemas.openxmlformats.org/officeDocument/2006/relationships/image" Target="media/image11.png"/><Relationship Id="rId30" Type="http://schemas.microsoft.com/office/2007/relationships/hdphoto" Target="media/hdphoto2.wdp"/><Relationship Id="rId35" Type="http://schemas.openxmlformats.org/officeDocument/2006/relationships/image" Target="media/image16.png"/><Relationship Id="rId43"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ctlamb/MtFernie_RecreationEcology"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png"/><Relationship Id="rId46" Type="http://schemas.microsoft.com/office/2011/relationships/people" Target="people.xml"/><Relationship Id="rId20" Type="http://schemas.openxmlformats.org/officeDocument/2006/relationships/image" Target="media/image4.png"/><Relationship Id="rId4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57</Pages>
  <Words>50989</Words>
  <Characters>290641</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34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11</cp:revision>
  <cp:lastPrinted>2025-08-28T21:39:00Z</cp:lastPrinted>
  <dcterms:created xsi:type="dcterms:W3CDTF">2025-08-29T19:22:00Z</dcterms:created>
  <dcterms:modified xsi:type="dcterms:W3CDTF">2025-11-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xgYCvze"/&gt;&lt;style id="http://www.zotero.org/styles/ecological-applications" hasBibliography="1" bibliographyStyleHasBeenSet="1"/&gt;&lt;prefs&gt;&lt;pref name="fieldType" value="Field"/&gt;&lt;/prefs&gt;&lt;/data&gt;</vt:lpwstr>
  </property>
</Properties>
</file>